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B472D0" w14:textId="13B587F7" w:rsidR="00D02CEC" w:rsidRPr="00927584" w:rsidRDefault="007A7DFA" w:rsidP="00D02CEC">
      <w:pPr>
        <w:spacing w:after="0" w:line="360" w:lineRule="auto"/>
        <w:rPr>
          <w:rFonts w:ascii="Segoe UI" w:eastAsia="Times New Roman" w:hAnsi="Segoe UI" w:cs="Segoe UI"/>
          <w:sz w:val="28"/>
          <w:szCs w:val="28"/>
        </w:rPr>
      </w:pPr>
      <w:bookmarkStart w:id="0" w:name="_Hlk156995151"/>
      <w:bookmarkEnd w:id="0"/>
      <w:r w:rsidRPr="00927584">
        <w:rPr>
          <w:rFonts w:eastAsia="Times New Roman" w:cstheme="minorHAnsi"/>
          <w:b/>
          <w:bCs/>
          <w:sz w:val="28"/>
          <w:szCs w:val="28"/>
        </w:rPr>
        <w:t>TITLE:</w:t>
      </w:r>
      <w:r w:rsidRPr="00927584">
        <w:rPr>
          <w:rFonts w:ascii="Segoe UI" w:eastAsia="Times New Roman" w:hAnsi="Segoe UI" w:cs="Segoe UI"/>
          <w:sz w:val="28"/>
          <w:szCs w:val="28"/>
        </w:rPr>
        <w:t xml:space="preserve"> </w:t>
      </w:r>
      <w:r w:rsidR="00291E15" w:rsidRPr="00927584">
        <w:rPr>
          <w:rFonts w:eastAsia="Times New Roman" w:cstheme="minorHAnsi"/>
          <w:sz w:val="28"/>
          <w:szCs w:val="28"/>
        </w:rPr>
        <w:t>Functional i</w:t>
      </w:r>
      <w:r w:rsidR="00D02CEC" w:rsidRPr="00927584">
        <w:rPr>
          <w:rFonts w:eastAsia="Times New Roman" w:cstheme="minorHAnsi"/>
          <w:sz w:val="28"/>
          <w:szCs w:val="28"/>
        </w:rPr>
        <w:t xml:space="preserve">ntraspecific </w:t>
      </w:r>
      <w:r w:rsidR="00291E15" w:rsidRPr="00927584">
        <w:rPr>
          <w:rFonts w:eastAsia="Times New Roman" w:cstheme="minorHAnsi"/>
          <w:sz w:val="28"/>
          <w:szCs w:val="28"/>
        </w:rPr>
        <w:t>variation</w:t>
      </w:r>
      <w:r w:rsidR="00D02CEC" w:rsidRPr="00927584">
        <w:rPr>
          <w:rFonts w:eastAsia="Times New Roman" w:cstheme="minorHAnsi"/>
          <w:sz w:val="28"/>
          <w:szCs w:val="28"/>
        </w:rPr>
        <w:t xml:space="preserve"> in </w:t>
      </w:r>
      <w:r w:rsidR="00421536" w:rsidRPr="00927584">
        <w:rPr>
          <w:rFonts w:eastAsia="Times New Roman" w:cstheme="minorHAnsi"/>
          <w:sz w:val="28"/>
          <w:szCs w:val="28"/>
        </w:rPr>
        <w:t xml:space="preserve">the base water potential for </w:t>
      </w:r>
      <w:r w:rsidR="00291E15" w:rsidRPr="00927584">
        <w:rPr>
          <w:rFonts w:eastAsia="Times New Roman" w:cstheme="minorHAnsi"/>
          <w:sz w:val="28"/>
          <w:szCs w:val="28"/>
        </w:rPr>
        <w:t xml:space="preserve">seed </w:t>
      </w:r>
      <w:r w:rsidR="001F5DC7" w:rsidRPr="00927584">
        <w:rPr>
          <w:rFonts w:eastAsia="Times New Roman" w:cstheme="minorHAnsi"/>
          <w:sz w:val="28"/>
          <w:szCs w:val="28"/>
        </w:rPr>
        <w:t xml:space="preserve">germination </w:t>
      </w:r>
      <w:r w:rsidR="00291E15" w:rsidRPr="00927584">
        <w:rPr>
          <w:rFonts w:eastAsia="Times New Roman" w:cstheme="minorHAnsi"/>
          <w:sz w:val="28"/>
          <w:szCs w:val="28"/>
        </w:rPr>
        <w:t>along</w:t>
      </w:r>
      <w:r w:rsidR="00D02CEC" w:rsidRPr="00927584">
        <w:rPr>
          <w:rFonts w:eastAsia="Times New Roman" w:cstheme="minorHAnsi"/>
          <w:sz w:val="28"/>
          <w:szCs w:val="28"/>
        </w:rPr>
        <w:t xml:space="preserve"> soil microclimat</w:t>
      </w:r>
      <w:r w:rsidR="00E80D5B" w:rsidRPr="00927584">
        <w:rPr>
          <w:rFonts w:eastAsia="Times New Roman" w:cstheme="minorHAnsi"/>
          <w:sz w:val="28"/>
          <w:szCs w:val="28"/>
        </w:rPr>
        <w:t>ic gradients</w:t>
      </w:r>
      <w:r w:rsidR="00CE026B" w:rsidRPr="00927584">
        <w:rPr>
          <w:rFonts w:eastAsia="Times New Roman" w:cstheme="minorHAnsi"/>
          <w:sz w:val="28"/>
          <w:szCs w:val="28"/>
        </w:rPr>
        <w:t>.</w:t>
      </w:r>
    </w:p>
    <w:p w14:paraId="2A6A26B0" w14:textId="6D351F5E" w:rsidR="00D02CEC" w:rsidRPr="000B72B9" w:rsidRDefault="00D02CEC" w:rsidP="00EE2B1C">
      <w:pPr>
        <w:spacing w:after="0" w:line="360" w:lineRule="auto"/>
        <w:rPr>
          <w:rFonts w:eastAsia="Times New Roman" w:cstheme="minorHAnsi"/>
          <w:b/>
          <w:bCs/>
          <w:lang w:val="es-ES"/>
        </w:rPr>
      </w:pPr>
      <w:r w:rsidRPr="000B72B9">
        <w:rPr>
          <w:rFonts w:eastAsia="Times New Roman" w:cstheme="minorHAnsi"/>
          <w:b/>
          <w:bCs/>
          <w:lang w:val="es-ES"/>
        </w:rPr>
        <w:t>Author list</w:t>
      </w:r>
    </w:p>
    <w:p w14:paraId="697E92B9" w14:textId="3E8A9872" w:rsidR="00D02CEC" w:rsidRPr="00DD3073" w:rsidRDefault="00D02CEC" w:rsidP="00EE2B1C">
      <w:pPr>
        <w:spacing w:after="0" w:line="360" w:lineRule="auto"/>
        <w:rPr>
          <w:rFonts w:eastAsia="Times New Roman" w:cstheme="minorHAnsi"/>
          <w:lang w:val="es-ES"/>
        </w:rPr>
      </w:pPr>
      <w:r w:rsidRPr="00DD3073">
        <w:rPr>
          <w:rFonts w:eastAsia="Times New Roman" w:cstheme="minorHAnsi"/>
          <w:lang w:val="es-ES"/>
        </w:rPr>
        <w:t>Espinosa del Alba, C.</w:t>
      </w:r>
      <w:r w:rsidR="000B4753" w:rsidRPr="00DD3073">
        <w:rPr>
          <w:rFonts w:eastAsia="Times New Roman" w:cstheme="minorHAnsi"/>
          <w:vertAlign w:val="superscript"/>
          <w:lang w:val="es-ES"/>
        </w:rPr>
        <w:t>1</w:t>
      </w:r>
      <w:r w:rsidRPr="00DD3073">
        <w:rPr>
          <w:rFonts w:eastAsia="Times New Roman" w:cstheme="minorHAnsi"/>
          <w:lang w:val="es-ES"/>
        </w:rPr>
        <w:t>, Cruz-Tejada, D.</w:t>
      </w:r>
      <w:r w:rsidR="000B4753" w:rsidRPr="00DD3073">
        <w:rPr>
          <w:rFonts w:eastAsia="Times New Roman" w:cstheme="minorHAnsi"/>
          <w:vertAlign w:val="superscript"/>
          <w:lang w:val="es-ES"/>
        </w:rPr>
        <w:t xml:space="preserve"> 2</w:t>
      </w:r>
      <w:r w:rsidRPr="00DD3073">
        <w:rPr>
          <w:rFonts w:eastAsia="Times New Roman" w:cstheme="minorHAnsi"/>
          <w:lang w:val="es-ES"/>
        </w:rPr>
        <w:t xml:space="preserve">, Jiménez-Alfaro, </w:t>
      </w:r>
      <w:r w:rsidR="00D87E7E" w:rsidRPr="00DD3073">
        <w:rPr>
          <w:rFonts w:eastAsia="Times New Roman" w:cstheme="minorHAnsi"/>
          <w:lang w:val="es-ES"/>
        </w:rPr>
        <w:t>B.</w:t>
      </w:r>
      <w:r w:rsidR="000B4753" w:rsidRPr="00DD3073">
        <w:rPr>
          <w:rFonts w:eastAsia="Times New Roman" w:cstheme="minorHAnsi"/>
          <w:vertAlign w:val="superscript"/>
          <w:lang w:val="es-ES"/>
        </w:rPr>
        <w:t xml:space="preserve"> 1</w:t>
      </w:r>
      <w:r w:rsidR="00D87E7E" w:rsidRPr="00DD3073">
        <w:rPr>
          <w:rFonts w:eastAsia="Times New Roman" w:cstheme="minorHAnsi"/>
          <w:lang w:val="es-ES"/>
        </w:rPr>
        <w:t>,</w:t>
      </w:r>
      <w:r w:rsidR="00FC3071" w:rsidRPr="00DD3073">
        <w:rPr>
          <w:rFonts w:eastAsia="Times New Roman" w:cstheme="minorHAnsi"/>
          <w:lang w:val="es-ES"/>
        </w:rPr>
        <w:t xml:space="preserve"> and E. Fernández-Pascual</w:t>
      </w:r>
      <w:r w:rsidR="000B4753" w:rsidRPr="00DD3073">
        <w:rPr>
          <w:rFonts w:eastAsia="Times New Roman" w:cstheme="minorHAnsi"/>
          <w:vertAlign w:val="superscript"/>
          <w:lang w:val="es-ES"/>
        </w:rPr>
        <w:t>1</w:t>
      </w:r>
      <w:r w:rsidR="00FC3071" w:rsidRPr="00DD3073">
        <w:rPr>
          <w:rFonts w:eastAsia="Times New Roman" w:cstheme="minorHAnsi"/>
          <w:lang w:val="es-ES"/>
        </w:rPr>
        <w:t xml:space="preserve">. </w:t>
      </w:r>
    </w:p>
    <w:p w14:paraId="7AC3759B" w14:textId="7B2FF1F8" w:rsidR="00D02CEC" w:rsidRPr="00927584" w:rsidRDefault="00D02CEC" w:rsidP="00EE2B1C">
      <w:pPr>
        <w:spacing w:after="0" w:line="360" w:lineRule="auto"/>
        <w:rPr>
          <w:rFonts w:eastAsia="Times New Roman" w:cstheme="minorHAnsi"/>
          <w:b/>
          <w:bCs/>
        </w:rPr>
      </w:pPr>
      <w:r w:rsidRPr="00927584">
        <w:rPr>
          <w:rFonts w:eastAsia="Times New Roman" w:cstheme="minorHAnsi"/>
          <w:b/>
          <w:bCs/>
        </w:rPr>
        <w:t>Affiliations</w:t>
      </w:r>
    </w:p>
    <w:p w14:paraId="48F64F48" w14:textId="235304E5" w:rsidR="00131116" w:rsidRPr="00927584" w:rsidRDefault="000B4753" w:rsidP="00EE2B1C">
      <w:pPr>
        <w:spacing w:after="0" w:line="360" w:lineRule="auto"/>
        <w:textAlignment w:val="baseline"/>
        <w:rPr>
          <w:rFonts w:eastAsia="Times New Roman" w:cstheme="minorHAnsi"/>
          <w:color w:val="000000"/>
          <w:lang w:eastAsia="ca-ES"/>
        </w:rPr>
      </w:pPr>
      <w:r w:rsidRPr="00927584">
        <w:rPr>
          <w:rFonts w:eastAsia="Times New Roman" w:cstheme="minorHAnsi"/>
          <w:vertAlign w:val="superscript"/>
        </w:rPr>
        <w:t>1</w:t>
      </w:r>
      <w:r w:rsidR="00EE2B1C" w:rsidRPr="00927584">
        <w:rPr>
          <w:rFonts w:eastAsia="Times New Roman" w:cstheme="minorHAnsi"/>
          <w:color w:val="000000"/>
          <w:lang w:eastAsia="ca-ES"/>
        </w:rPr>
        <w:t xml:space="preserve">IMIB - </w:t>
      </w:r>
      <w:r w:rsidR="00131116" w:rsidRPr="00927584">
        <w:rPr>
          <w:rFonts w:eastAsia="Times New Roman" w:cstheme="minorHAnsi"/>
          <w:color w:val="000000"/>
          <w:lang w:eastAsia="ca-ES"/>
        </w:rPr>
        <w:t>Biodiversity Research Institute</w:t>
      </w:r>
      <w:r w:rsidR="00EE2B1C" w:rsidRPr="00927584">
        <w:rPr>
          <w:rFonts w:eastAsia="Times New Roman" w:cstheme="minorHAnsi"/>
          <w:color w:val="000000"/>
          <w:lang w:eastAsia="ca-ES"/>
        </w:rPr>
        <w:t xml:space="preserve"> </w:t>
      </w:r>
      <w:r w:rsidR="00131116" w:rsidRPr="00927584">
        <w:rPr>
          <w:rFonts w:eastAsia="Times New Roman" w:cstheme="minorHAnsi"/>
          <w:color w:val="000000"/>
          <w:lang w:eastAsia="ca-ES"/>
        </w:rPr>
        <w:t>(Univ</w:t>
      </w:r>
      <w:r w:rsidR="00291E15" w:rsidRPr="00927584">
        <w:rPr>
          <w:rFonts w:eastAsia="Times New Roman" w:cstheme="minorHAnsi"/>
          <w:color w:val="000000"/>
          <w:lang w:eastAsia="ca-ES"/>
        </w:rPr>
        <w:t>ersity of</w:t>
      </w:r>
      <w:r w:rsidR="00131116" w:rsidRPr="00927584">
        <w:rPr>
          <w:rFonts w:eastAsia="Times New Roman" w:cstheme="minorHAnsi"/>
          <w:color w:val="000000"/>
          <w:lang w:eastAsia="ca-ES"/>
        </w:rPr>
        <w:t xml:space="preserve"> Oviedo-CSIC-Princ</w:t>
      </w:r>
      <w:r w:rsidR="00291E15" w:rsidRPr="00927584">
        <w:rPr>
          <w:rFonts w:eastAsia="Times New Roman" w:cstheme="minorHAnsi"/>
          <w:color w:val="000000"/>
          <w:lang w:eastAsia="ca-ES"/>
        </w:rPr>
        <w:t>ipality of</w:t>
      </w:r>
      <w:r w:rsidR="00131116" w:rsidRPr="00927584">
        <w:rPr>
          <w:rFonts w:eastAsia="Times New Roman" w:cstheme="minorHAnsi"/>
          <w:color w:val="000000"/>
          <w:lang w:eastAsia="ca-ES"/>
        </w:rPr>
        <w:t xml:space="preserve"> Asturias)</w:t>
      </w:r>
      <w:r w:rsidR="00291E15" w:rsidRPr="00927584">
        <w:rPr>
          <w:rFonts w:eastAsia="Times New Roman" w:cstheme="minorHAnsi"/>
          <w:color w:val="000000"/>
          <w:lang w:eastAsia="ca-ES"/>
        </w:rPr>
        <w:t>, University of Oviedo</w:t>
      </w:r>
      <w:r w:rsidR="00131116" w:rsidRPr="00927584">
        <w:rPr>
          <w:rFonts w:eastAsia="Times New Roman" w:cstheme="minorHAnsi"/>
          <w:color w:val="000000"/>
          <w:lang w:eastAsia="ca-ES"/>
        </w:rPr>
        <w:t xml:space="preserve">, 33600 Mieres, Spain. </w:t>
      </w:r>
    </w:p>
    <w:p w14:paraId="2AB92EBC" w14:textId="06B4E420" w:rsidR="00D02CEC" w:rsidRPr="00DD3073" w:rsidRDefault="000B4753" w:rsidP="00EE2B1C">
      <w:pPr>
        <w:spacing w:after="0" w:line="360" w:lineRule="auto"/>
        <w:rPr>
          <w:rFonts w:eastAsia="Times New Roman" w:cstheme="minorHAnsi"/>
          <w:lang w:val="es-ES"/>
        </w:rPr>
      </w:pPr>
      <w:r w:rsidRPr="00DD3073">
        <w:rPr>
          <w:rFonts w:eastAsia="Times New Roman" w:cstheme="minorHAnsi"/>
          <w:vertAlign w:val="superscript"/>
          <w:lang w:val="es-ES"/>
        </w:rPr>
        <w:t>2</w:t>
      </w:r>
      <w:r w:rsidR="007934BC" w:rsidRPr="00DD3073">
        <w:rPr>
          <w:rFonts w:eastAsia="Times New Roman" w:cstheme="minorHAnsi"/>
          <w:lang w:val="es-ES"/>
        </w:rPr>
        <w:t xml:space="preserve">University of </w:t>
      </w:r>
      <w:r w:rsidR="00131116" w:rsidRPr="00DD3073">
        <w:rPr>
          <w:rFonts w:eastAsia="Times New Roman" w:cstheme="minorHAnsi"/>
          <w:lang w:val="es-ES"/>
        </w:rPr>
        <w:t>Pisa</w:t>
      </w:r>
      <w:r w:rsidR="0093394D" w:rsidRPr="00DD3073">
        <w:rPr>
          <w:rFonts w:eastAsia="Times New Roman" w:cstheme="minorHAnsi"/>
          <w:lang w:val="es-ES"/>
        </w:rPr>
        <w:t xml:space="preserve">, </w:t>
      </w:r>
      <w:r w:rsidR="007544A2" w:rsidRPr="00DD3073">
        <w:rPr>
          <w:rFonts w:eastAsia="Times New Roman" w:cstheme="minorHAnsi"/>
          <w:lang w:val="es-ES"/>
        </w:rPr>
        <w:t>56126</w:t>
      </w:r>
      <w:r w:rsidR="00B443A2" w:rsidRPr="00DD3073">
        <w:rPr>
          <w:rFonts w:eastAsia="Times New Roman" w:cstheme="minorHAnsi"/>
          <w:lang w:val="es-ES"/>
        </w:rPr>
        <w:t xml:space="preserve"> Pisa</w:t>
      </w:r>
      <w:r w:rsidR="007544A2" w:rsidRPr="00DD3073">
        <w:rPr>
          <w:rFonts w:eastAsia="Times New Roman" w:cstheme="minorHAnsi"/>
          <w:lang w:val="es-ES"/>
        </w:rPr>
        <w:t xml:space="preserve">, </w:t>
      </w:r>
      <w:r w:rsidR="0093394D" w:rsidRPr="00DD3073">
        <w:rPr>
          <w:rFonts w:eastAsia="Times New Roman" w:cstheme="minorHAnsi"/>
          <w:lang w:val="es-ES"/>
        </w:rPr>
        <w:t>Italy.</w:t>
      </w:r>
    </w:p>
    <w:p w14:paraId="1E5F6EA8" w14:textId="2CA26E1A" w:rsidR="007934BC" w:rsidRPr="000B72B9" w:rsidRDefault="007934BC" w:rsidP="00EE2B1C">
      <w:pPr>
        <w:pStyle w:val="Textoindependiente"/>
        <w:rPr>
          <w:rFonts w:asciiTheme="minorHAnsi" w:hAnsiTheme="minorHAnsi" w:cstheme="minorHAnsi"/>
          <w:sz w:val="22"/>
          <w:szCs w:val="22"/>
          <w:lang w:val="es-ES" w:eastAsia="ca-ES"/>
        </w:rPr>
      </w:pPr>
      <w:r w:rsidRPr="00DD3073">
        <w:rPr>
          <w:rFonts w:asciiTheme="minorHAnsi" w:hAnsiTheme="minorHAnsi" w:cstheme="minorHAnsi"/>
          <w:b/>
          <w:bCs/>
          <w:sz w:val="22"/>
          <w:szCs w:val="22"/>
          <w:lang w:val="es-ES" w:eastAsia="ca-ES"/>
        </w:rPr>
        <w:t>Correspondenc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Clara Espinosa D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0B72B9">
        <w:rPr>
          <w:rFonts w:asciiTheme="minorHAnsi" w:hAnsiTheme="minorHAnsi" w:cstheme="minorHAnsi"/>
          <w:sz w:val="22"/>
          <w:szCs w:val="22"/>
          <w:lang w:val="es-ES"/>
        </w:rPr>
        <w:t xml:space="preserve">Email: </w:t>
      </w:r>
      <w:hyperlink r:id="rId8" w:history="1">
        <w:r w:rsidRPr="000B72B9">
          <w:rPr>
            <w:rStyle w:val="Hipervnculo"/>
            <w:rFonts w:asciiTheme="minorHAnsi" w:hAnsiTheme="minorHAnsi" w:cstheme="minorHAnsi"/>
            <w:sz w:val="22"/>
            <w:szCs w:val="22"/>
            <w:lang w:val="es-ES"/>
          </w:rPr>
          <w:t>espinosaclara@uniovi.es</w:t>
        </w:r>
      </w:hyperlink>
    </w:p>
    <w:p w14:paraId="3CC53057" w14:textId="0E1146F0" w:rsidR="00D02CEC" w:rsidRPr="000B72B9" w:rsidRDefault="00D02CEC" w:rsidP="00EE2B1C">
      <w:pPr>
        <w:spacing w:after="0" w:line="360" w:lineRule="auto"/>
        <w:rPr>
          <w:rFonts w:eastAsia="Times New Roman" w:cstheme="minorHAnsi"/>
          <w:b/>
          <w:bCs/>
          <w:lang w:val="es-ES"/>
        </w:rPr>
      </w:pPr>
      <w:r w:rsidRPr="000B72B9">
        <w:rPr>
          <w:rFonts w:eastAsia="Times New Roman" w:cstheme="minorHAnsi"/>
          <w:b/>
          <w:bCs/>
          <w:lang w:val="es-ES"/>
        </w:rPr>
        <w:t>ORCID</w:t>
      </w:r>
    </w:p>
    <w:p w14:paraId="630B0B1F" w14:textId="0D3FEFAA" w:rsidR="00D02CEC" w:rsidRPr="00DD3073" w:rsidRDefault="007934BC" w:rsidP="00EE2B1C">
      <w:pPr>
        <w:spacing w:after="0" w:line="360" w:lineRule="auto"/>
        <w:textAlignment w:val="baseline"/>
        <w:rPr>
          <w:rFonts w:cstheme="minorHAnsi"/>
          <w:u w:val="single"/>
          <w:lang w:val="es-ES"/>
        </w:rPr>
      </w:pPr>
      <w:r w:rsidRPr="00DD3073">
        <w:rPr>
          <w:rFonts w:eastAsia="Times New Roman" w:cstheme="minorHAnsi"/>
          <w:lang w:val="es-ES"/>
        </w:rPr>
        <w:t xml:space="preserve">Clara </w:t>
      </w:r>
      <w:r w:rsidR="00D02CEC" w:rsidRPr="00DD3073">
        <w:rPr>
          <w:rFonts w:eastAsia="Times New Roman" w:cstheme="minorHAnsi"/>
          <w:lang w:val="es-ES"/>
        </w:rPr>
        <w:t>Espinosa del Alba</w:t>
      </w:r>
      <w:r w:rsidR="003B08F1" w:rsidRPr="00DD3073">
        <w:rPr>
          <w:rFonts w:cstheme="minorHAnsi"/>
          <w:lang w:val="es-ES"/>
        </w:rPr>
        <w:t xml:space="preserve">. </w:t>
      </w:r>
      <w:r w:rsidR="00DB652F" w:rsidRPr="00DD3073">
        <w:rPr>
          <w:rStyle w:val="Hipervnculo"/>
          <w:rFonts w:cstheme="minorHAnsi"/>
          <w:lang w:val="es-ES"/>
        </w:rPr>
        <w:t>https://orcid.org/0000-0001-8634-5808</w:t>
      </w:r>
    </w:p>
    <w:p w14:paraId="265BD304" w14:textId="76347B1C" w:rsidR="00317A21" w:rsidRPr="00DD3073" w:rsidRDefault="007934BC" w:rsidP="00EE2B1C">
      <w:pPr>
        <w:spacing w:after="0" w:line="360" w:lineRule="auto"/>
        <w:rPr>
          <w:rFonts w:eastAsia="Times New Roman" w:cstheme="minorHAnsi"/>
          <w:lang w:val="es-ES"/>
        </w:rPr>
      </w:pPr>
      <w:r w:rsidRPr="00DD3073">
        <w:rPr>
          <w:rFonts w:eastAsia="Times New Roman" w:cstheme="minorHAnsi"/>
          <w:lang w:val="es-ES"/>
        </w:rPr>
        <w:t xml:space="preserve">Diana </w:t>
      </w:r>
      <w:r w:rsidR="00D02CEC" w:rsidRPr="00DD3073">
        <w:rPr>
          <w:rFonts w:eastAsia="Times New Roman" w:cstheme="minorHAnsi"/>
          <w:lang w:val="es-ES"/>
        </w:rPr>
        <w:t>Cruz-Tejada</w:t>
      </w:r>
      <w:r w:rsidR="00317A21" w:rsidRPr="00DD3073">
        <w:rPr>
          <w:rFonts w:eastAsia="Times New Roman" w:cstheme="minorHAnsi"/>
          <w:lang w:val="es-ES"/>
        </w:rPr>
        <w:t>.</w:t>
      </w:r>
      <w:r w:rsidR="00D02CEC" w:rsidRPr="00DD3073">
        <w:rPr>
          <w:rFonts w:eastAsia="Times New Roman" w:cstheme="minorHAnsi"/>
          <w:lang w:val="es-ES"/>
        </w:rPr>
        <w:t xml:space="preserve"> </w:t>
      </w:r>
      <w:hyperlink r:id="rId9" w:history="1">
        <w:r w:rsidR="00317A21" w:rsidRPr="00DD3073">
          <w:rPr>
            <w:rStyle w:val="Hipervnculo"/>
            <w:rFonts w:eastAsia="Times New Roman" w:cstheme="minorHAnsi"/>
            <w:lang w:val="es-ES"/>
          </w:rPr>
          <w:t>https://orcid.org/0000-0003-3220-1619</w:t>
        </w:r>
      </w:hyperlink>
    </w:p>
    <w:p w14:paraId="58E41EFC" w14:textId="77777777" w:rsidR="00FC3071" w:rsidRPr="00DD3073" w:rsidRDefault="00FC3071" w:rsidP="00EE2B1C">
      <w:pPr>
        <w:spacing w:after="0" w:line="360" w:lineRule="auto"/>
        <w:rPr>
          <w:rFonts w:cstheme="minorHAnsi"/>
          <w:color w:val="0563C1" w:themeColor="hyperlink"/>
          <w:u w:val="single"/>
          <w:lang w:val="es-ES"/>
        </w:rPr>
      </w:pPr>
      <w:r w:rsidRPr="00DD3073">
        <w:rPr>
          <w:rFonts w:eastAsia="Times New Roman" w:cstheme="minorHAnsi"/>
          <w:lang w:val="es-ES"/>
        </w:rPr>
        <w:t xml:space="preserve">Borja Jiménez-Alfaro. </w:t>
      </w:r>
      <w:hyperlink r:id="rId10" w:history="1">
        <w:r w:rsidRPr="00DD3073">
          <w:rPr>
            <w:rStyle w:val="Hipervnculo"/>
            <w:rFonts w:cstheme="minorHAnsi"/>
            <w:lang w:val="es-ES"/>
          </w:rPr>
          <w:t>https://orcid.org/0000-0001-6601-9597</w:t>
        </w:r>
      </w:hyperlink>
    </w:p>
    <w:p w14:paraId="4FCCCF6A" w14:textId="18434706" w:rsidR="00D02CEC" w:rsidRPr="00DD3073" w:rsidRDefault="007934BC" w:rsidP="00EE2B1C">
      <w:pPr>
        <w:spacing w:after="0" w:line="360" w:lineRule="auto"/>
        <w:rPr>
          <w:rFonts w:eastAsia="Times New Roman" w:cstheme="minorHAnsi"/>
          <w:lang w:val="es-ES"/>
        </w:rPr>
      </w:pPr>
      <w:r w:rsidRPr="00DD3073">
        <w:rPr>
          <w:rFonts w:eastAsia="Times New Roman" w:cstheme="minorHAnsi"/>
          <w:lang w:val="es-ES"/>
        </w:rPr>
        <w:t xml:space="preserve">Eduardo </w:t>
      </w:r>
      <w:r w:rsidR="00D02CEC" w:rsidRPr="00DD3073">
        <w:rPr>
          <w:rFonts w:eastAsia="Times New Roman" w:cstheme="minorHAnsi"/>
          <w:lang w:val="es-ES"/>
        </w:rPr>
        <w:t>Fernández-Pascual</w:t>
      </w:r>
      <w:r w:rsidR="003B08F1" w:rsidRPr="00DD3073">
        <w:rPr>
          <w:rFonts w:eastAsia="Times New Roman" w:cstheme="minorHAnsi"/>
          <w:lang w:val="es-ES"/>
        </w:rPr>
        <w:t>.</w:t>
      </w:r>
      <w:r w:rsidR="00D02CEC" w:rsidRPr="00DD3073">
        <w:rPr>
          <w:rFonts w:eastAsia="Times New Roman" w:cstheme="minorHAnsi"/>
          <w:lang w:val="es-ES"/>
        </w:rPr>
        <w:t xml:space="preserve"> </w:t>
      </w:r>
      <w:hyperlink r:id="rId11" w:history="1">
        <w:r w:rsidR="003B08F1" w:rsidRPr="00DD3073">
          <w:rPr>
            <w:rStyle w:val="Hipervnculo"/>
            <w:rFonts w:cstheme="minorHAnsi"/>
            <w:lang w:val="es-ES"/>
          </w:rPr>
          <w:t>https://orcid.org/0000-0002-4743-9577</w:t>
        </w:r>
      </w:hyperlink>
    </w:p>
    <w:p w14:paraId="7502E08F" w14:textId="2FF6AD18" w:rsidR="00F24945" w:rsidRPr="00927584" w:rsidRDefault="00F24945" w:rsidP="00EE2B1C">
      <w:pPr>
        <w:spacing w:line="360" w:lineRule="auto"/>
        <w:jc w:val="both"/>
        <w:rPr>
          <w:b/>
          <w:bCs/>
        </w:rPr>
      </w:pPr>
      <w:r w:rsidRPr="00927584">
        <w:rPr>
          <w:b/>
          <w:bCs/>
        </w:rPr>
        <w:t>Acknowledgements</w:t>
      </w:r>
    </w:p>
    <w:p w14:paraId="2B75FDCF" w14:textId="3B76C51F" w:rsidR="00FC3071" w:rsidRPr="00927584" w:rsidRDefault="008A61A3" w:rsidP="008A61A3">
      <w:pPr>
        <w:spacing w:line="360" w:lineRule="auto"/>
        <w:jc w:val="both"/>
      </w:pPr>
      <w:r w:rsidRPr="00927584">
        <w:t xml:space="preserve">We want to thank </w:t>
      </w:r>
      <w:r w:rsidR="00E97096" w:rsidRPr="00927584">
        <w:t xml:space="preserve">Maria </w:t>
      </w:r>
      <w:r w:rsidR="00A81C91" w:rsidRPr="00927584">
        <w:t xml:space="preserve">Pérez Vallejo </w:t>
      </w:r>
      <w:r w:rsidR="00E97096" w:rsidRPr="00927584">
        <w:t>for invaluable research assistance in the laboratory work</w:t>
      </w:r>
      <w:r w:rsidR="00A81C91" w:rsidRPr="00927584">
        <w:t xml:space="preserve"> and</w:t>
      </w:r>
      <w:r w:rsidR="007D08E1" w:rsidRPr="00927584">
        <w:t xml:space="preserve"> Victor </w:t>
      </w:r>
      <w:r w:rsidR="00BC0FDC" w:rsidRPr="00927584">
        <w:t xml:space="preserve">González García </w:t>
      </w:r>
      <w:r w:rsidR="007D08E1" w:rsidRPr="00927584">
        <w:t xml:space="preserve">for </w:t>
      </w:r>
      <w:r w:rsidR="0005063B" w:rsidRPr="00927584">
        <w:t>field support.</w:t>
      </w:r>
      <w:r w:rsidRPr="00927584">
        <w:t xml:space="preserve"> </w:t>
      </w:r>
      <w:r w:rsidR="006F4C73" w:rsidRPr="00927584">
        <w:rPr>
          <w:lang w:eastAsia="ca-ES"/>
        </w:rPr>
        <w:t>This research was funded by the Spanish Research Agency (AEI/10.13039/501100011033).</w:t>
      </w:r>
      <w:r w:rsidR="009D2490" w:rsidRPr="00927584">
        <w:rPr>
          <w:lang w:eastAsia="ca-ES"/>
        </w:rPr>
        <w:t xml:space="preserve"> </w:t>
      </w:r>
      <w:r w:rsidR="006F4C73" w:rsidRPr="00DD3073">
        <w:rPr>
          <w:lang w:val="es-ES" w:eastAsia="ca-ES"/>
        </w:rPr>
        <w:t>SEEDALP: Seed ecological spectrum of alpine plant communities (MCI-20-PID2019-108636GA-I00)</w:t>
      </w:r>
      <w:r w:rsidRPr="00DD3073">
        <w:rPr>
          <w:lang w:val="es-ES" w:eastAsia="ca-ES"/>
        </w:rPr>
        <w:t xml:space="preserve">; </w:t>
      </w:r>
      <w:r w:rsidR="006F4C73" w:rsidRPr="00DD3073">
        <w:rPr>
          <w:lang w:val="es-ES"/>
        </w:rPr>
        <w:t xml:space="preserve">MCI-21-PRE2020-092874: Ayudas para Contratos Predoctorales para la Formación de Doctores </w:t>
      </w:r>
      <w:r w:rsidR="00E9466D" w:rsidRPr="00DD3073">
        <w:rPr>
          <w:lang w:val="es-ES"/>
        </w:rPr>
        <w:t>–</w:t>
      </w:r>
      <w:r w:rsidR="006F4C73" w:rsidRPr="00DD3073">
        <w:rPr>
          <w:lang w:val="es-ES"/>
        </w:rPr>
        <w:t xml:space="preserve"> F</w:t>
      </w:r>
      <w:r w:rsidR="00E9466D" w:rsidRPr="00DD3073">
        <w:rPr>
          <w:lang w:val="es-ES"/>
        </w:rPr>
        <w:t>ormación personal investigador</w:t>
      </w:r>
      <w:r w:rsidR="006F4C73" w:rsidRPr="00DD3073">
        <w:rPr>
          <w:lang w:val="es-ES"/>
        </w:rPr>
        <w:t xml:space="preserve"> - FPI - del Ministerio de Ciencia e Innovación</w:t>
      </w:r>
      <w:r w:rsidRPr="00DD3073">
        <w:rPr>
          <w:lang w:val="es-ES" w:eastAsia="ca-ES"/>
        </w:rPr>
        <w:t xml:space="preserve"> and</w:t>
      </w:r>
      <w:r w:rsidR="00EE2B1C" w:rsidRPr="00DD3073">
        <w:rPr>
          <w:lang w:val="es-ES" w:eastAsia="ca-ES"/>
        </w:rPr>
        <w:t xml:space="preserve"> </w:t>
      </w:r>
      <w:r w:rsidR="008E6F90" w:rsidRPr="00DD3073">
        <w:rPr>
          <w:lang w:val="es-ES" w:eastAsia="ca-ES"/>
        </w:rPr>
        <w:t xml:space="preserve">SV-23-GIJON-JBA: </w:t>
      </w:r>
      <w:r w:rsidR="00D13E57" w:rsidRPr="00DD3073">
        <w:rPr>
          <w:lang w:val="es-ES" w:eastAsia="ca-ES"/>
        </w:rPr>
        <w:t xml:space="preserve">Ayuntamiento de </w:t>
      </w:r>
      <w:r w:rsidR="008E6F90" w:rsidRPr="00DD3073">
        <w:rPr>
          <w:lang w:val="es-ES" w:eastAsia="ca-ES"/>
        </w:rPr>
        <w:t>G</w:t>
      </w:r>
      <w:r w:rsidR="00D13E57" w:rsidRPr="00DD3073">
        <w:rPr>
          <w:lang w:val="es-ES" w:eastAsia="ca-ES"/>
        </w:rPr>
        <w:t>ijón</w:t>
      </w:r>
      <w:r w:rsidR="00291E15" w:rsidRPr="00DD3073">
        <w:rPr>
          <w:lang w:val="es-ES" w:eastAsia="ca-ES"/>
        </w:rPr>
        <w:t>/Xixón</w:t>
      </w:r>
      <w:r w:rsidR="008E6F90" w:rsidRPr="00DD3073">
        <w:rPr>
          <w:lang w:val="es-ES" w:eastAsia="ca-ES"/>
        </w:rPr>
        <w:t xml:space="preserve"> - J</w:t>
      </w:r>
      <w:r w:rsidR="00D13E57" w:rsidRPr="00DD3073">
        <w:rPr>
          <w:lang w:val="es-ES" w:eastAsia="ca-ES"/>
        </w:rPr>
        <w:t>ardín</w:t>
      </w:r>
      <w:r w:rsidR="008E6F90" w:rsidRPr="00DD3073">
        <w:rPr>
          <w:lang w:val="es-ES" w:eastAsia="ca-ES"/>
        </w:rPr>
        <w:t xml:space="preserve"> B</w:t>
      </w:r>
      <w:r w:rsidR="00D13E57" w:rsidRPr="00DD3073">
        <w:rPr>
          <w:lang w:val="es-ES" w:eastAsia="ca-ES"/>
        </w:rPr>
        <w:t>otánico</w:t>
      </w:r>
      <w:r w:rsidR="008E6F90" w:rsidRPr="00DD3073">
        <w:rPr>
          <w:lang w:val="es-ES" w:eastAsia="ca-ES"/>
        </w:rPr>
        <w:t xml:space="preserve"> A</w:t>
      </w:r>
      <w:r w:rsidR="00D13E57" w:rsidRPr="00DD3073">
        <w:rPr>
          <w:lang w:val="es-ES" w:eastAsia="ca-ES"/>
        </w:rPr>
        <w:t>tlántico</w:t>
      </w:r>
      <w:r w:rsidR="008E6F90" w:rsidRPr="00DD3073">
        <w:rPr>
          <w:lang w:val="es-ES" w:eastAsia="ca-ES"/>
        </w:rPr>
        <w:t xml:space="preserve"> 2022-2026</w:t>
      </w:r>
      <w:r w:rsidR="00D13E57" w:rsidRPr="00DD3073">
        <w:rPr>
          <w:lang w:val="es-ES" w:eastAsia="ca-ES"/>
        </w:rPr>
        <w:t>.</w:t>
      </w:r>
      <w:r w:rsidR="00435FAC" w:rsidRPr="00DD3073">
        <w:rPr>
          <w:lang w:val="es-ES" w:eastAsia="ca-ES"/>
        </w:rPr>
        <w:t xml:space="preserve"> </w:t>
      </w:r>
      <w:r w:rsidR="00435FAC">
        <w:rPr>
          <w:lang w:eastAsia="ca-ES"/>
        </w:rPr>
        <w:t xml:space="preserve">We also </w:t>
      </w:r>
      <w:r w:rsidR="00660184">
        <w:rPr>
          <w:lang w:eastAsia="ca-ES"/>
        </w:rPr>
        <w:t xml:space="preserve">want to </w:t>
      </w:r>
      <w:r w:rsidR="00435FAC">
        <w:rPr>
          <w:lang w:eastAsia="ca-ES"/>
        </w:rPr>
        <w:t xml:space="preserve">thank the scientific and technical support </w:t>
      </w:r>
      <w:r w:rsidR="00660184">
        <w:rPr>
          <w:lang w:eastAsia="ca-ES"/>
        </w:rPr>
        <w:t xml:space="preserve">provided </w:t>
      </w:r>
      <w:r w:rsidR="00435FAC">
        <w:rPr>
          <w:lang w:eastAsia="ca-ES"/>
        </w:rPr>
        <w:t xml:space="preserve">by </w:t>
      </w:r>
      <w:r w:rsidR="00660184">
        <w:rPr>
          <w:lang w:eastAsia="ca-ES"/>
        </w:rPr>
        <w:t xml:space="preserve">Oviedo University allowing us to use the scanning electron microscope. </w:t>
      </w:r>
    </w:p>
    <w:p w14:paraId="0A6DCE4E" w14:textId="77777777" w:rsidR="00F24945" w:rsidRPr="00927584" w:rsidRDefault="00F24945" w:rsidP="00EE2B1C">
      <w:pPr>
        <w:spacing w:line="360" w:lineRule="auto"/>
        <w:jc w:val="both"/>
        <w:rPr>
          <w:b/>
          <w:bCs/>
        </w:rPr>
      </w:pPr>
      <w:r w:rsidRPr="00927584">
        <w:rPr>
          <w:b/>
          <w:bCs/>
        </w:rPr>
        <w:t>Author contributions</w:t>
      </w:r>
    </w:p>
    <w:p w14:paraId="58EC1C7B" w14:textId="094F5227" w:rsidR="00E97096" w:rsidRPr="00927584" w:rsidRDefault="00884CE3" w:rsidP="00EE2B1C">
      <w:pPr>
        <w:spacing w:line="360" w:lineRule="auto"/>
        <w:jc w:val="both"/>
      </w:pPr>
      <w:r w:rsidRPr="00927584">
        <w:t xml:space="preserve">BJA obtained the funding. </w:t>
      </w:r>
      <w:r w:rsidR="007D08E1" w:rsidRPr="00927584">
        <w:t>EFP</w:t>
      </w:r>
      <w:r w:rsidR="00E51014" w:rsidRPr="00927584">
        <w:t>, BJA</w:t>
      </w:r>
      <w:r w:rsidR="007D08E1" w:rsidRPr="00927584">
        <w:t xml:space="preserve"> and CE conceived </w:t>
      </w:r>
      <w:r w:rsidR="0005063B" w:rsidRPr="00927584">
        <w:t>the</w:t>
      </w:r>
      <w:r w:rsidR="007D08E1" w:rsidRPr="00927584">
        <w:t xml:space="preserve"> idea and designed </w:t>
      </w:r>
      <w:r w:rsidR="0005063B" w:rsidRPr="00927584">
        <w:t xml:space="preserve">the </w:t>
      </w:r>
      <w:r w:rsidR="007D08E1" w:rsidRPr="00927584">
        <w:t xml:space="preserve">methodology. </w:t>
      </w:r>
      <w:r w:rsidR="0005063B" w:rsidRPr="00927584">
        <w:t>CE and DCT</w:t>
      </w:r>
      <w:r w:rsidR="0098493E" w:rsidRPr="00927584">
        <w:t xml:space="preserve"> collected the data. CE and EFP analysed the data. CE led the writing of the manuscript</w:t>
      </w:r>
      <w:r w:rsidR="00EA1EB0" w:rsidRPr="00927584">
        <w:t xml:space="preserve">. All authors contributed critically to the drafts and gave final approval for publication. </w:t>
      </w:r>
    </w:p>
    <w:p w14:paraId="49E691EC" w14:textId="5ADEA240" w:rsidR="00EA1EB0" w:rsidRPr="00D80D8A" w:rsidRDefault="00D80D8A" w:rsidP="00EE2B1C">
      <w:pPr>
        <w:spacing w:line="360" w:lineRule="auto"/>
        <w:jc w:val="both"/>
        <w:rPr>
          <w:b/>
          <w:bCs/>
        </w:rPr>
      </w:pPr>
      <w:r>
        <w:rPr>
          <w:b/>
          <w:bCs/>
        </w:rPr>
        <w:t xml:space="preserve">Data availability statement: </w:t>
      </w:r>
      <w:r w:rsidR="00EA1EB0" w:rsidRPr="00927584">
        <w:t xml:space="preserve">Raw data and </w:t>
      </w:r>
      <w:r w:rsidR="00470240" w:rsidRPr="00927584">
        <w:t xml:space="preserve">R </w:t>
      </w:r>
      <w:r w:rsidR="00EA1EB0" w:rsidRPr="00927584">
        <w:t xml:space="preserve">script </w:t>
      </w:r>
      <w:r w:rsidR="00470240" w:rsidRPr="00927584">
        <w:t>for a</w:t>
      </w:r>
      <w:r w:rsidR="00DD3073">
        <w:t>nalysis are available in GitHub, once the manuscript is accepted Github repository will be public and stored in Zenodo.</w:t>
      </w:r>
    </w:p>
    <w:p w14:paraId="1CF43B08" w14:textId="3D83AC56" w:rsidR="00F24945" w:rsidRPr="00D80D8A" w:rsidRDefault="00F24945" w:rsidP="00D80D8A">
      <w:pPr>
        <w:spacing w:line="360" w:lineRule="auto"/>
        <w:jc w:val="both"/>
        <w:rPr>
          <w:b/>
          <w:bCs/>
        </w:rPr>
      </w:pPr>
      <w:r w:rsidRPr="00927584">
        <w:rPr>
          <w:b/>
          <w:bCs/>
        </w:rPr>
        <w:t>Conflict of interest statement</w:t>
      </w:r>
      <w:r w:rsidR="00D80D8A">
        <w:rPr>
          <w:b/>
          <w:bCs/>
        </w:rPr>
        <w:t xml:space="preserve">: </w:t>
      </w:r>
      <w:r w:rsidR="005C7D56" w:rsidRPr="00927584">
        <w:rPr>
          <w:rFonts w:eastAsia="Times New Roman" w:cstheme="minorHAnsi"/>
        </w:rPr>
        <w:t>None declared</w:t>
      </w:r>
      <w:r w:rsidRPr="00927584">
        <w:rPr>
          <w:b/>
          <w:bCs/>
        </w:rPr>
        <w:br w:type="page"/>
      </w:r>
    </w:p>
    <w:p w14:paraId="35FBC942" w14:textId="07B96BD6" w:rsidR="0069060F" w:rsidRPr="00927584" w:rsidRDefault="0069060F" w:rsidP="002D07AE">
      <w:pPr>
        <w:spacing w:line="360" w:lineRule="auto"/>
        <w:jc w:val="both"/>
        <w:rPr>
          <w:b/>
          <w:bCs/>
        </w:rPr>
      </w:pPr>
      <w:r w:rsidRPr="00927584">
        <w:rPr>
          <w:b/>
          <w:bCs/>
        </w:rPr>
        <w:lastRenderedPageBreak/>
        <w:t>Abstract</w:t>
      </w:r>
      <w:r w:rsidR="00E64758" w:rsidRPr="00927584">
        <w:rPr>
          <w:b/>
          <w:bCs/>
        </w:rPr>
        <w:t xml:space="preserve"> </w:t>
      </w:r>
      <w:r w:rsidR="00E64758" w:rsidRPr="00927584">
        <w:t>(350 words max)</w:t>
      </w:r>
      <w:r w:rsidR="00C26A02" w:rsidRPr="00927584">
        <w:t xml:space="preserve"> </w:t>
      </w:r>
    </w:p>
    <w:p w14:paraId="5BEED173" w14:textId="46487F99" w:rsidR="00572139" w:rsidRPr="00927584" w:rsidRDefault="00FA508B" w:rsidP="002D07AE">
      <w:pPr>
        <w:spacing w:line="360" w:lineRule="auto"/>
        <w:jc w:val="both"/>
      </w:pPr>
      <w:r w:rsidRPr="00927584">
        <w:t xml:space="preserve">1. </w:t>
      </w:r>
      <w:r w:rsidR="00464D56" w:rsidRPr="00927584">
        <w:t>Intraspecific v</w:t>
      </w:r>
      <w:r w:rsidR="0083629D" w:rsidRPr="00927584">
        <w:t>ariation</w:t>
      </w:r>
      <w:r w:rsidR="0081459B" w:rsidRPr="00927584">
        <w:t xml:space="preserve"> </w:t>
      </w:r>
      <w:r w:rsidR="00EC1EF1" w:rsidRPr="00927584">
        <w:t>exists</w:t>
      </w:r>
      <w:r w:rsidR="00A31D4A" w:rsidRPr="00927584">
        <w:t xml:space="preserve"> in a wide </w:t>
      </w:r>
      <w:r w:rsidR="00C2035D" w:rsidRPr="00927584">
        <w:t>range</w:t>
      </w:r>
      <w:r w:rsidR="00A31D4A" w:rsidRPr="00927584">
        <w:t xml:space="preserve"> of biological processes</w:t>
      </w:r>
      <w:r w:rsidR="00660BE0" w:rsidRPr="00927584">
        <w:t xml:space="preserve"> and is the source for</w:t>
      </w:r>
      <w:r w:rsidR="00526365" w:rsidRPr="00927584">
        <w:t xml:space="preserve"> </w:t>
      </w:r>
      <w:r w:rsidR="00222D5E" w:rsidRPr="00927584">
        <w:t xml:space="preserve">species </w:t>
      </w:r>
      <w:r w:rsidR="00526365" w:rsidRPr="00927584">
        <w:t>adaptation</w:t>
      </w:r>
      <w:r w:rsidR="00F5499B" w:rsidRPr="00927584">
        <w:t xml:space="preserve"> </w:t>
      </w:r>
      <w:r w:rsidR="00481049" w:rsidRPr="00927584">
        <w:t>to</w:t>
      </w:r>
      <w:r w:rsidR="007C2621" w:rsidRPr="00927584">
        <w:t xml:space="preserve"> </w:t>
      </w:r>
      <w:r w:rsidR="00527413" w:rsidRPr="00927584">
        <w:t>environmental</w:t>
      </w:r>
      <w:r w:rsidR="007C2621" w:rsidRPr="00927584">
        <w:t xml:space="preserve"> change</w:t>
      </w:r>
      <w:r w:rsidR="00527413" w:rsidRPr="00927584">
        <w:t>s</w:t>
      </w:r>
      <w:r w:rsidR="00F5499B" w:rsidRPr="00927584">
        <w:t>.</w:t>
      </w:r>
      <w:r w:rsidR="001459B8" w:rsidRPr="00927584">
        <w:t xml:space="preserve"> Plant </w:t>
      </w:r>
      <w:r w:rsidR="00A0684F" w:rsidRPr="00927584">
        <w:t>reproduction</w:t>
      </w:r>
      <w:r w:rsidR="001459B8" w:rsidRPr="00927584">
        <w:t xml:space="preserve"> by seed</w:t>
      </w:r>
      <w:r w:rsidR="00965923" w:rsidRPr="00927584">
        <w:t xml:space="preserve"> </w:t>
      </w:r>
      <w:r w:rsidR="00F14CEB" w:rsidRPr="00927584">
        <w:t>relies on</w:t>
      </w:r>
      <w:r w:rsidR="007A5ECB" w:rsidRPr="00927584">
        <w:t xml:space="preserve"> seed germination, a</w:t>
      </w:r>
      <w:r w:rsidR="00EE1159" w:rsidRPr="00927584">
        <w:t>n irreversible</w:t>
      </w:r>
      <w:r w:rsidR="007A5ECB" w:rsidRPr="00927584">
        <w:t xml:space="preserve"> physiological process regulated by environmental </w:t>
      </w:r>
      <w:r w:rsidR="00CB2B26" w:rsidRPr="00927584">
        <w:t xml:space="preserve">temperature and </w:t>
      </w:r>
      <w:r w:rsidR="00415C96" w:rsidRPr="00927584">
        <w:t>water availability.</w:t>
      </w:r>
      <w:r w:rsidR="00CB2B26" w:rsidRPr="00927584">
        <w:t xml:space="preserve"> Intraspecific variation in the thermal thresholds for germination is</w:t>
      </w:r>
      <w:r w:rsidR="00101C98" w:rsidRPr="00927584">
        <w:t xml:space="preserve"> widespread </w:t>
      </w:r>
      <w:r w:rsidR="00A2477A" w:rsidRPr="00927584">
        <w:t xml:space="preserve">in seed plants </w:t>
      </w:r>
      <w:r w:rsidR="00101C98" w:rsidRPr="00927584">
        <w:t xml:space="preserve">and has been </w:t>
      </w:r>
      <w:r w:rsidR="00547D00" w:rsidRPr="00927584">
        <w:t xml:space="preserve">the </w:t>
      </w:r>
      <w:r w:rsidR="00101C98" w:rsidRPr="00927584">
        <w:t xml:space="preserve">subject </w:t>
      </w:r>
      <w:r w:rsidR="00547D00" w:rsidRPr="00927584">
        <w:t>of</w:t>
      </w:r>
      <w:r w:rsidR="00101C98" w:rsidRPr="00927584">
        <w:t xml:space="preserve"> abundant research. However, much less </w:t>
      </w:r>
      <w:r w:rsidR="00456306" w:rsidRPr="00927584">
        <w:t>is</w:t>
      </w:r>
      <w:r w:rsidR="00101C98" w:rsidRPr="00927584">
        <w:t xml:space="preserve"> known about </w:t>
      </w:r>
      <w:r w:rsidR="00797450" w:rsidRPr="00927584">
        <w:t xml:space="preserve">intraspecific variation in </w:t>
      </w:r>
      <w:r w:rsidR="00137DFA" w:rsidRPr="00927584">
        <w:t xml:space="preserve">the </w:t>
      </w:r>
      <w:r w:rsidR="00797450" w:rsidRPr="00927584">
        <w:t>water thresholds for seed germination.</w:t>
      </w:r>
      <w:r w:rsidR="00415C96" w:rsidRPr="00927584">
        <w:t xml:space="preserve"> </w:t>
      </w:r>
      <w:r w:rsidR="00E2581E" w:rsidRPr="00927584">
        <w:t xml:space="preserve">The extent </w:t>
      </w:r>
      <w:r w:rsidR="00DE336A" w:rsidRPr="00927584">
        <w:t xml:space="preserve">and scale </w:t>
      </w:r>
      <w:r w:rsidR="00E2581E" w:rsidRPr="00927584">
        <w:t>of intraspecific variation in the germination base water potential (</w:t>
      </w:r>
      <w:r w:rsidR="00951D09" w:rsidRPr="00927584">
        <w:rPr>
          <w:rFonts w:cstheme="minorHAnsi"/>
        </w:rPr>
        <w:t>ψ</w:t>
      </w:r>
      <w:r w:rsidR="00951D09" w:rsidRPr="00927584">
        <w:rPr>
          <w:rFonts w:cstheme="minorHAnsi"/>
          <w:vertAlign w:val="subscript"/>
        </w:rPr>
        <w:t>b</w:t>
      </w:r>
      <w:r w:rsidR="00951D09" w:rsidRPr="00927584">
        <w:t xml:space="preserve"> </w:t>
      </w:r>
      <w:r w:rsidR="00E2581E" w:rsidRPr="00927584">
        <w:t xml:space="preserve">i.e. </w:t>
      </w:r>
      <w:r w:rsidR="002E72EB" w:rsidRPr="00927584">
        <w:t xml:space="preserve">the </w:t>
      </w:r>
      <w:r w:rsidR="00E2581E" w:rsidRPr="00927584">
        <w:t xml:space="preserve">minimum </w:t>
      </w:r>
      <w:r w:rsidR="002E72EB" w:rsidRPr="00927584">
        <w:t xml:space="preserve">amount of </w:t>
      </w:r>
      <w:r w:rsidR="00E2581E" w:rsidRPr="00927584">
        <w:t xml:space="preserve">water </w:t>
      </w:r>
      <w:r w:rsidR="002E72EB" w:rsidRPr="00927584">
        <w:t>required</w:t>
      </w:r>
      <w:r w:rsidR="00E2581E" w:rsidRPr="00927584">
        <w:t xml:space="preserve"> for germination) </w:t>
      </w:r>
      <w:r w:rsidR="00CC09A7" w:rsidRPr="00927584">
        <w:t xml:space="preserve">can be </w:t>
      </w:r>
      <w:r w:rsidR="00DE336A" w:rsidRPr="00927584">
        <w:t>of</w:t>
      </w:r>
      <w:r w:rsidR="00CC09A7" w:rsidRPr="00927584">
        <w:t xml:space="preserve"> high ecological significan</w:t>
      </w:r>
      <w:r w:rsidR="00DE336A" w:rsidRPr="00927584">
        <w:t>ce</w:t>
      </w:r>
      <w:r w:rsidR="00CC09A7" w:rsidRPr="00927584">
        <w:t xml:space="preserve"> in water-limited ecosystems</w:t>
      </w:r>
      <w:r w:rsidR="007B69E6" w:rsidRPr="00927584">
        <w:t xml:space="preserve">, but this </w:t>
      </w:r>
      <w:r w:rsidR="002D4B4E" w:rsidRPr="00927584">
        <w:t xml:space="preserve">significance </w:t>
      </w:r>
      <w:r w:rsidR="007B69E6" w:rsidRPr="00927584">
        <w:t>has never been tested at microclimatic scales.</w:t>
      </w:r>
    </w:p>
    <w:p w14:paraId="15375AB3" w14:textId="18A8479B" w:rsidR="0081459B" w:rsidRPr="00927584" w:rsidRDefault="00FA508B" w:rsidP="00EF314C">
      <w:pPr>
        <w:spacing w:line="360" w:lineRule="auto"/>
        <w:jc w:val="both"/>
      </w:pPr>
      <w:r w:rsidRPr="00927584">
        <w:t>2.</w:t>
      </w:r>
      <w:r w:rsidR="008F5605" w:rsidRPr="00927584">
        <w:t xml:space="preserve"> </w:t>
      </w:r>
      <w:r w:rsidR="004F1193" w:rsidRPr="00927584">
        <w:t xml:space="preserve">We </w:t>
      </w:r>
      <w:r w:rsidR="00983C96" w:rsidRPr="00927584">
        <w:t xml:space="preserve">tested the </w:t>
      </w:r>
      <w:r w:rsidR="00BA7E22" w:rsidRPr="00927584">
        <w:t>hypothesis that</w:t>
      </w:r>
      <w:r w:rsidR="00EF314C" w:rsidRPr="00927584">
        <w:t xml:space="preserve"> </w:t>
      </w:r>
      <w:r w:rsidR="00205F9B" w:rsidRPr="00927584">
        <w:t xml:space="preserve">water thresholds for seed germination </w:t>
      </w:r>
      <w:r w:rsidR="00BA7E22" w:rsidRPr="00927584">
        <w:t xml:space="preserve">show functional intraspecific variation along local </w:t>
      </w:r>
      <w:r w:rsidR="00EF314C" w:rsidRPr="00927584">
        <w:t xml:space="preserve">microclimatic </w:t>
      </w:r>
      <w:r w:rsidR="00BA7E22" w:rsidRPr="00927584">
        <w:t xml:space="preserve">gradients </w:t>
      </w:r>
      <w:r w:rsidR="004F1193" w:rsidRPr="00927584">
        <w:t xml:space="preserve">in water-limited Mediterranean alpine </w:t>
      </w:r>
      <w:r w:rsidR="00527413" w:rsidRPr="00927584">
        <w:t>ecosystems</w:t>
      </w:r>
      <w:r w:rsidR="004F1193" w:rsidRPr="00927584">
        <w:t xml:space="preserve"> of the Iberian Peninsula (SW Europe)</w:t>
      </w:r>
      <w:r w:rsidR="00C83015" w:rsidRPr="00927584">
        <w:t xml:space="preserve">. </w:t>
      </w:r>
      <w:r w:rsidR="003A3B62" w:rsidRPr="00927584">
        <w:t>W</w:t>
      </w:r>
      <w:r w:rsidR="00C73887" w:rsidRPr="00927584">
        <w:t>e sampled 18 subpopulations</w:t>
      </w:r>
      <w:r w:rsidR="00C53F28" w:rsidRPr="00927584">
        <w:t xml:space="preserve"> </w:t>
      </w:r>
      <w:r w:rsidR="00527413" w:rsidRPr="00927584">
        <w:t xml:space="preserve">of the species </w:t>
      </w:r>
      <w:r w:rsidR="00527413" w:rsidRPr="00927584">
        <w:rPr>
          <w:i/>
          <w:iCs/>
        </w:rPr>
        <w:t xml:space="preserve">Dianthus langeanus </w:t>
      </w:r>
      <w:r w:rsidR="00527413" w:rsidRPr="00927584">
        <w:t xml:space="preserve">(Caryophyllaceae), </w:t>
      </w:r>
      <w:r w:rsidR="009024D0" w:rsidRPr="00927584">
        <w:t xml:space="preserve">separated </w:t>
      </w:r>
      <w:r w:rsidR="005401E5" w:rsidRPr="00927584">
        <w:t>by 10 m intervals, and with</w:t>
      </w:r>
      <w:r w:rsidR="00E91E1F" w:rsidRPr="00927584">
        <w:t xml:space="preserve"> contrasting</w:t>
      </w:r>
      <w:r w:rsidR="009B5118" w:rsidRPr="00927584">
        <w:t xml:space="preserve"> field-measured </w:t>
      </w:r>
      <w:r w:rsidR="005401E5" w:rsidRPr="00927584">
        <w:t xml:space="preserve">microclimatic </w:t>
      </w:r>
      <w:r w:rsidR="009B5118" w:rsidRPr="00927584">
        <w:t>conditions. We</w:t>
      </w:r>
      <w:r w:rsidR="003A3B62" w:rsidRPr="00927584">
        <w:t xml:space="preserve"> </w:t>
      </w:r>
      <w:r w:rsidR="0067627B" w:rsidRPr="00927584">
        <w:t xml:space="preserve">measured </w:t>
      </w:r>
      <w:r w:rsidR="003A3B62" w:rsidRPr="00927584">
        <w:t xml:space="preserve">germination responses </w:t>
      </w:r>
      <w:r w:rsidR="0067627B" w:rsidRPr="00927584">
        <w:t xml:space="preserve">to water stress </w:t>
      </w:r>
      <w:r w:rsidR="00FC0F41" w:rsidRPr="00927584">
        <w:t>using polyethylene glycol (PEG)</w:t>
      </w:r>
      <w:r w:rsidR="0098651D" w:rsidRPr="00927584">
        <w:t xml:space="preserve"> solutions</w:t>
      </w:r>
      <w:r w:rsidR="0067627B" w:rsidRPr="00927584">
        <w:t xml:space="preserve">. We </w:t>
      </w:r>
      <w:r w:rsidR="003A3B62" w:rsidRPr="00927584">
        <w:t>fitt</w:t>
      </w:r>
      <w:r w:rsidR="0067627B" w:rsidRPr="00927584">
        <w:t>ed</w:t>
      </w:r>
      <w:r w:rsidR="003A3B62" w:rsidRPr="00927584">
        <w:t xml:space="preserve"> hydro</w:t>
      </w:r>
      <w:r w:rsidR="0067627B" w:rsidRPr="00927584">
        <w:t>-</w:t>
      </w:r>
      <w:r w:rsidR="003A3B62" w:rsidRPr="00927584">
        <w:t>time models</w:t>
      </w:r>
      <w:r w:rsidR="000073A9" w:rsidRPr="00927584">
        <w:t xml:space="preserve"> </w:t>
      </w:r>
      <w:r w:rsidR="005401E5" w:rsidRPr="00927584">
        <w:t xml:space="preserve">to calculate the germination </w:t>
      </w:r>
      <w:r w:rsidR="00951D09" w:rsidRPr="00927584">
        <w:rPr>
          <w:rFonts w:cstheme="minorHAnsi"/>
        </w:rPr>
        <w:t>ψ</w:t>
      </w:r>
      <w:r w:rsidR="00951D09" w:rsidRPr="00927584">
        <w:rPr>
          <w:rFonts w:cstheme="minorHAnsi"/>
          <w:vertAlign w:val="subscript"/>
        </w:rPr>
        <w:t>b</w:t>
      </w:r>
      <w:r w:rsidR="00951D09" w:rsidRPr="00927584">
        <w:t xml:space="preserve"> </w:t>
      </w:r>
      <w:r w:rsidR="003846A7" w:rsidRPr="00927584">
        <w:t xml:space="preserve">of each subpopulation and tested the </w:t>
      </w:r>
      <w:r w:rsidR="007E0E5D" w:rsidRPr="00927584">
        <w:t>expectation that</w:t>
      </w:r>
      <w:r w:rsidR="006F19B6" w:rsidRPr="00927584">
        <w:t xml:space="preserve"> </w:t>
      </w:r>
      <w:r w:rsidR="007E0E5D" w:rsidRPr="00927584">
        <w:t xml:space="preserve">seeds collected from warmer and drier subpopulations had </w:t>
      </w:r>
      <w:r w:rsidR="006F19B6" w:rsidRPr="00927584">
        <w:t xml:space="preserve">lower </w:t>
      </w:r>
      <w:r w:rsidR="00951D09" w:rsidRPr="00927584">
        <w:rPr>
          <w:rFonts w:cstheme="minorHAnsi"/>
        </w:rPr>
        <w:t>ψ</w:t>
      </w:r>
      <w:r w:rsidR="00951D09" w:rsidRPr="00927584">
        <w:rPr>
          <w:rFonts w:cstheme="minorHAnsi"/>
          <w:vertAlign w:val="subscript"/>
        </w:rPr>
        <w:t>b</w:t>
      </w:r>
      <w:r w:rsidR="00951D09" w:rsidRPr="00927584">
        <w:t xml:space="preserve"> </w:t>
      </w:r>
      <w:r w:rsidR="007E0E5D" w:rsidRPr="00927584">
        <w:t>(i.e. their germination was more drought-tolerant)</w:t>
      </w:r>
      <w:r w:rsidR="003A3B62" w:rsidRPr="00927584">
        <w:t>.</w:t>
      </w:r>
    </w:p>
    <w:p w14:paraId="4EC6CFF0" w14:textId="66CA6F89" w:rsidR="0081459B" w:rsidRPr="00927584" w:rsidRDefault="00FA508B" w:rsidP="002D07AE">
      <w:pPr>
        <w:spacing w:line="360" w:lineRule="auto"/>
        <w:jc w:val="both"/>
      </w:pPr>
      <w:r w:rsidRPr="00927584">
        <w:t>3.</w:t>
      </w:r>
      <w:r w:rsidR="00722455" w:rsidRPr="00927584">
        <w:t xml:space="preserve"> </w:t>
      </w:r>
      <w:r w:rsidR="00C74E49" w:rsidRPr="00927584">
        <w:t xml:space="preserve">We found significant differences between </w:t>
      </w:r>
      <w:r w:rsidR="001B7C33" w:rsidRPr="00927584">
        <w:t>subpopulations'</w:t>
      </w:r>
      <w:r w:rsidR="00D60204" w:rsidRPr="00927584">
        <w:t xml:space="preserve"> </w:t>
      </w:r>
      <w:r w:rsidR="00951D09" w:rsidRPr="00927584">
        <w:rPr>
          <w:rFonts w:cstheme="minorHAnsi"/>
        </w:rPr>
        <w:t>ψ</w:t>
      </w:r>
      <w:r w:rsidR="00951D09" w:rsidRPr="00927584">
        <w:rPr>
          <w:rFonts w:cstheme="minorHAnsi"/>
          <w:vertAlign w:val="subscript"/>
        </w:rPr>
        <w:t>b</w:t>
      </w:r>
      <w:r w:rsidR="00D331B0" w:rsidRPr="00927584">
        <w:t>, i.e. there was intraspecific variation in germination responses to water stress</w:t>
      </w:r>
      <w:r w:rsidR="001906D4" w:rsidRPr="00927584">
        <w:t>. S</w:t>
      </w:r>
      <w:r w:rsidR="00D60204" w:rsidRPr="00927584">
        <w:t xml:space="preserve">eeds from warmer and drier subpopulations had lower </w:t>
      </w:r>
      <w:r w:rsidR="00951D09" w:rsidRPr="00927584">
        <w:rPr>
          <w:rFonts w:cstheme="minorHAnsi"/>
        </w:rPr>
        <w:t>ψ</w:t>
      </w:r>
      <w:r w:rsidR="00951D09" w:rsidRPr="00927584">
        <w:rPr>
          <w:rFonts w:cstheme="minorHAnsi"/>
          <w:vertAlign w:val="subscript"/>
        </w:rPr>
        <w:t>b</w:t>
      </w:r>
      <w:r w:rsidR="00A21712" w:rsidRPr="00927584">
        <w:t xml:space="preserve">, </w:t>
      </w:r>
      <w:r w:rsidR="009E3481" w:rsidRPr="00927584">
        <w:t>meaning</w:t>
      </w:r>
      <w:r w:rsidR="008B4A91" w:rsidRPr="00927584">
        <w:t xml:space="preserve"> the</w:t>
      </w:r>
      <w:r w:rsidR="004825E5" w:rsidRPr="00927584">
        <w:t>ir germination was</w:t>
      </w:r>
      <w:r w:rsidR="00E22923" w:rsidRPr="00927584">
        <w:t xml:space="preserve"> more </w:t>
      </w:r>
      <w:r w:rsidR="008B4A91" w:rsidRPr="00927584">
        <w:t>drought-</w:t>
      </w:r>
      <w:r w:rsidR="00E22923" w:rsidRPr="00927584">
        <w:t xml:space="preserve">tolerant. </w:t>
      </w:r>
      <w:r w:rsidR="00A21712" w:rsidRPr="00927584">
        <w:t xml:space="preserve">These </w:t>
      </w:r>
      <w:r w:rsidR="00CD6730" w:rsidRPr="00927584">
        <w:t>results</w:t>
      </w:r>
      <w:r w:rsidR="00A21712" w:rsidRPr="00927584">
        <w:t xml:space="preserve"> support </w:t>
      </w:r>
      <w:r w:rsidR="00083938" w:rsidRPr="00927584">
        <w:t xml:space="preserve">that intraspecific variation in the </w:t>
      </w:r>
      <w:r w:rsidR="005D6D8E" w:rsidRPr="00927584">
        <w:rPr>
          <w:rFonts w:cstheme="minorHAnsi"/>
        </w:rPr>
        <w:t>ψ</w:t>
      </w:r>
      <w:r w:rsidR="005D6D8E" w:rsidRPr="00927584">
        <w:rPr>
          <w:rFonts w:cstheme="minorHAnsi"/>
          <w:vertAlign w:val="subscript"/>
        </w:rPr>
        <w:t>b</w:t>
      </w:r>
      <w:r w:rsidR="005D6D8E" w:rsidRPr="00927584">
        <w:t xml:space="preserve"> </w:t>
      </w:r>
      <w:r w:rsidR="00083938" w:rsidRPr="00927584">
        <w:t>for germination has functional significance</w:t>
      </w:r>
      <w:r w:rsidR="00A908F7" w:rsidRPr="00927584">
        <w:t>, even at</w:t>
      </w:r>
      <w:r w:rsidR="00EA756C" w:rsidRPr="00927584">
        <w:t xml:space="preserve"> environmental</w:t>
      </w:r>
      <w:r w:rsidR="00A908F7" w:rsidRPr="00927584">
        <w:t xml:space="preserve"> microscale</w:t>
      </w:r>
      <w:r w:rsidR="00EA756C" w:rsidRPr="00927584">
        <w:t>s</w:t>
      </w:r>
      <w:r w:rsidR="00A908F7" w:rsidRPr="00927584">
        <w:t xml:space="preserve"> (c. 10 m)</w:t>
      </w:r>
      <w:r w:rsidR="002C4F7D" w:rsidRPr="00927584">
        <w:t>.</w:t>
      </w:r>
    </w:p>
    <w:p w14:paraId="2B5ABCD6" w14:textId="1C415082" w:rsidR="0081459B" w:rsidRPr="00927584" w:rsidRDefault="001E50C5" w:rsidP="002D07AE">
      <w:pPr>
        <w:spacing w:line="360" w:lineRule="auto"/>
        <w:jc w:val="both"/>
      </w:pPr>
      <w:r w:rsidRPr="00927584">
        <w:t>4. S</w:t>
      </w:r>
      <w:r w:rsidR="00FA508B" w:rsidRPr="00927584">
        <w:t>ynthesis</w:t>
      </w:r>
      <w:r w:rsidRPr="00927584">
        <w:t>:</w:t>
      </w:r>
      <w:r w:rsidR="00E819FD" w:rsidRPr="00927584">
        <w:t xml:space="preserve"> </w:t>
      </w:r>
      <w:r w:rsidR="0063067D" w:rsidRPr="00927584">
        <w:t>Our</w:t>
      </w:r>
      <w:r w:rsidR="00FE756D" w:rsidRPr="00927584">
        <w:t xml:space="preserve"> results indicate that </w:t>
      </w:r>
      <w:r w:rsidR="005B00CF" w:rsidRPr="00927584">
        <w:t xml:space="preserve">the </w:t>
      </w:r>
      <w:r w:rsidR="00696AC9" w:rsidRPr="00927584">
        <w:t xml:space="preserve">germination </w:t>
      </w:r>
      <w:r w:rsidR="00FE756D" w:rsidRPr="00927584">
        <w:t xml:space="preserve">base water potential is a functional trait with important consequences for individual </w:t>
      </w:r>
      <w:r w:rsidR="00A35AC0" w:rsidRPr="00927584">
        <w:t xml:space="preserve">phenology, </w:t>
      </w:r>
      <w:r w:rsidR="00EE1159" w:rsidRPr="00927584">
        <w:t>reproduction,</w:t>
      </w:r>
      <w:r w:rsidR="00EA756C" w:rsidRPr="00927584">
        <w:t xml:space="preserve"> and </w:t>
      </w:r>
      <w:r w:rsidR="00FE756D" w:rsidRPr="00927584">
        <w:t xml:space="preserve">fitness </w:t>
      </w:r>
      <w:r w:rsidR="00E17AF3" w:rsidRPr="00927584">
        <w:t>in water-limited ecosystems</w:t>
      </w:r>
      <w:r w:rsidR="001F29E3" w:rsidRPr="00927584">
        <w:t xml:space="preserve">. </w:t>
      </w:r>
      <w:r w:rsidR="00927584" w:rsidRPr="00927584">
        <w:t xml:space="preserve">This </w:t>
      </w:r>
      <w:r w:rsidR="00E40353" w:rsidRPr="00927584">
        <w:t xml:space="preserve">functional intraspecific variation in </w:t>
      </w:r>
      <w:r w:rsidR="00F8794F" w:rsidRPr="00927584">
        <w:t>base water potential</w:t>
      </w:r>
      <w:r w:rsidR="00A67D7B" w:rsidRPr="00927584">
        <w:t xml:space="preserve"> </w:t>
      </w:r>
      <w:r w:rsidR="002D2C22" w:rsidRPr="00927584">
        <w:t>highlight</w:t>
      </w:r>
      <w:r w:rsidR="00F8794F" w:rsidRPr="00927584">
        <w:t>s</w:t>
      </w:r>
      <w:r w:rsidR="002D2C22" w:rsidRPr="00927584">
        <w:t xml:space="preserve"> the adaptation </w:t>
      </w:r>
      <w:r w:rsidR="0054059F" w:rsidRPr="00927584">
        <w:t xml:space="preserve">potential </w:t>
      </w:r>
      <w:r w:rsidR="002D2C22" w:rsidRPr="00927584">
        <w:t>of seed germination</w:t>
      </w:r>
      <w:r w:rsidR="0054059F" w:rsidRPr="00927584">
        <w:t xml:space="preserve"> to </w:t>
      </w:r>
      <w:r w:rsidR="00534FDC" w:rsidRPr="00927584">
        <w:t>both</w:t>
      </w:r>
      <w:r w:rsidR="00273F18" w:rsidRPr="00927584">
        <w:t xml:space="preserve"> </w:t>
      </w:r>
      <w:r w:rsidR="0054059F" w:rsidRPr="00927584">
        <w:t>current and future climate scenarios.</w:t>
      </w:r>
    </w:p>
    <w:p w14:paraId="3BC37B98" w14:textId="7646E1A2" w:rsidR="00D02CEC" w:rsidRPr="00927584" w:rsidRDefault="00D02CEC" w:rsidP="002D07AE">
      <w:pPr>
        <w:spacing w:line="360" w:lineRule="auto"/>
        <w:jc w:val="both"/>
        <w:rPr>
          <w:b/>
          <w:bCs/>
        </w:rPr>
      </w:pPr>
      <w:r w:rsidRPr="00927584">
        <w:rPr>
          <w:b/>
          <w:bCs/>
        </w:rPr>
        <w:t>Key words</w:t>
      </w:r>
    </w:p>
    <w:p w14:paraId="46735FD8" w14:textId="2E4CE08F" w:rsidR="00D02CEC" w:rsidRPr="00927584" w:rsidRDefault="00D02CEC" w:rsidP="002D07AE">
      <w:pPr>
        <w:spacing w:line="360" w:lineRule="auto"/>
        <w:jc w:val="both"/>
      </w:pPr>
      <w:r w:rsidRPr="00927584">
        <w:t>Microclimat</w:t>
      </w:r>
      <w:r w:rsidR="000A4FF9" w:rsidRPr="00927584">
        <w:t>e</w:t>
      </w:r>
      <w:r w:rsidR="00C764B5" w:rsidRPr="00927584">
        <w:t>; Microscale</w:t>
      </w:r>
      <w:r w:rsidR="000A4FF9" w:rsidRPr="00927584">
        <w:t>;</w:t>
      </w:r>
      <w:r w:rsidRPr="00927584">
        <w:t xml:space="preserve"> Intraspecific </w:t>
      </w:r>
      <w:r w:rsidR="00291E15" w:rsidRPr="00927584">
        <w:t>variability</w:t>
      </w:r>
      <w:r w:rsidRPr="00927584">
        <w:t>;</w:t>
      </w:r>
      <w:r w:rsidR="00F274CB" w:rsidRPr="00927584">
        <w:t xml:space="preserve"> Seed germination</w:t>
      </w:r>
      <w:r w:rsidR="00D47B71" w:rsidRPr="00927584">
        <w:t>; Plant regeneration</w:t>
      </w:r>
      <w:r w:rsidR="00641E4C" w:rsidRPr="00927584">
        <w:t xml:space="preserve">, germination base water potential, germination thresholds, </w:t>
      </w:r>
      <w:r w:rsidR="00DC1803" w:rsidRPr="00927584">
        <w:t xml:space="preserve">hydro-time </w:t>
      </w:r>
      <w:r w:rsidR="00223EE9" w:rsidRPr="00927584">
        <w:t xml:space="preserve">models, </w:t>
      </w:r>
      <w:r w:rsidR="00641E4C" w:rsidRPr="00927584">
        <w:t>PEG, drought-limited ecosystems, water-limited ecosystems, water stress</w:t>
      </w:r>
      <w:r w:rsidR="00C764B5" w:rsidRPr="00927584">
        <w:t>.</w:t>
      </w:r>
    </w:p>
    <w:p w14:paraId="09B912A5" w14:textId="77777777" w:rsidR="002A48B2" w:rsidRPr="009F1376" w:rsidRDefault="00C26A02">
      <w:pPr>
        <w:rPr>
          <w:lang w:val="es-ES"/>
        </w:rPr>
      </w:pPr>
      <w:r w:rsidRPr="009F1376">
        <w:rPr>
          <w:lang w:val="es-ES"/>
        </w:rPr>
        <w:t>Optional translated abstract (Spanish)</w:t>
      </w:r>
      <w:r w:rsidR="00C05169" w:rsidRPr="009F1376">
        <w:rPr>
          <w:lang w:val="es-ES"/>
        </w:rPr>
        <w:t xml:space="preserve"> </w:t>
      </w:r>
    </w:p>
    <w:p w14:paraId="3A35A5EE" w14:textId="709B7095" w:rsidR="003E64F4" w:rsidRPr="00927584" w:rsidRDefault="003E64F4" w:rsidP="003E64F4">
      <w:pPr>
        <w:spacing w:line="360" w:lineRule="auto"/>
        <w:jc w:val="both"/>
        <w:rPr>
          <w:lang w:val="es-ES"/>
        </w:rPr>
      </w:pPr>
      <w:r w:rsidRPr="00927584">
        <w:rPr>
          <w:lang w:val="es-ES"/>
        </w:rPr>
        <w:lastRenderedPageBreak/>
        <w:t xml:space="preserve">1. La variación intraespecífica es </w:t>
      </w:r>
      <w:r w:rsidR="009F1376">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ψ</w:t>
      </w:r>
      <w:r w:rsidRPr="00927584">
        <w:rPr>
          <w:vertAlign w:val="subscript"/>
          <w:lang w:val="es-ES"/>
        </w:rPr>
        <w:t>b</w:t>
      </w:r>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372B759A" w14:textId="2ECDF74B" w:rsidR="003E64F4" w:rsidRPr="00927584" w:rsidRDefault="003E64F4" w:rsidP="003E64F4">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microgradientes locales en ambientes alpinos mediterráneos con estrés hídrico de la Península Ibérica (SW Europa). Muestreamos 18 subpoblaciones de la especie </w:t>
      </w:r>
      <w:r w:rsidRPr="00927584">
        <w:rPr>
          <w:i/>
          <w:iCs/>
          <w:lang w:val="es-ES"/>
        </w:rPr>
        <w:t>Dianthus langeanus</w:t>
      </w:r>
      <w:r w:rsidRPr="00927584">
        <w:rPr>
          <w:lang w:val="es-ES"/>
        </w:rPr>
        <w:t xml:space="preserve"> (Caryophyllaceae), separadas </w:t>
      </w:r>
      <w:r w:rsidR="00B55144" w:rsidRPr="00927584">
        <w:rPr>
          <w:lang w:val="es-ES"/>
        </w:rPr>
        <w:t>a</w:t>
      </w:r>
      <w:r w:rsidRPr="00927584">
        <w:rPr>
          <w:lang w:val="es-ES"/>
        </w:rPr>
        <w:t xml:space="preserve"> intervalos de 10m, y con condiciones microclimáticas </w:t>
      </w:r>
      <w:r w:rsidR="0052015F" w:rsidRPr="00927584">
        <w:rPr>
          <w:lang w:val="es-ES"/>
        </w:rPr>
        <w:t xml:space="preserve">contrastantes </w:t>
      </w:r>
      <w:r w:rsidRPr="00927584">
        <w:rPr>
          <w:lang w:val="es-ES"/>
        </w:rPr>
        <w:t xml:space="preserve">registradas en campo. Medimos las respuestas de germinación al estrés hídrico usando soluciones de polietilenglicol (PEG). Ajustamos modelos “hydro-time” para calcular </w:t>
      </w:r>
      <w:r w:rsidR="00AB4097" w:rsidRPr="00927584">
        <w:rPr>
          <w:lang w:val="es-ES"/>
        </w:rPr>
        <w:t>ψ</w:t>
      </w:r>
      <w:r w:rsidR="00AB4097" w:rsidRPr="00927584">
        <w:rPr>
          <w:vertAlign w:val="subscript"/>
          <w:lang w:val="es-ES"/>
        </w:rPr>
        <w:t>b</w:t>
      </w:r>
      <w:r w:rsidRPr="00927584">
        <w:rPr>
          <w:lang w:val="es-ES"/>
        </w:rPr>
        <w:t xml:space="preserve"> para la germinación en cada subpoblación y examinamos la predicción de que semillas de subpoblaciones con condiciones más cálidas y secas tendrán ψ</w:t>
      </w:r>
      <w:r w:rsidRPr="00927584">
        <w:rPr>
          <w:vertAlign w:val="subscript"/>
          <w:lang w:val="es-ES"/>
        </w:rPr>
        <w:t>b</w:t>
      </w:r>
      <w:r w:rsidRPr="00927584">
        <w:rPr>
          <w:lang w:val="es-ES"/>
        </w:rPr>
        <w:t xml:space="preserve"> más bajos (i.e. su germinación es más tolerante a la sequía).</w:t>
      </w:r>
    </w:p>
    <w:p w14:paraId="194B5C21" w14:textId="77777777" w:rsidR="003E64F4" w:rsidRPr="00927584" w:rsidRDefault="003E64F4" w:rsidP="003E64F4">
      <w:pPr>
        <w:spacing w:line="360" w:lineRule="auto"/>
        <w:jc w:val="both"/>
        <w:rPr>
          <w:lang w:val="es-ES"/>
        </w:rPr>
      </w:pPr>
      <w:r w:rsidRPr="00927584">
        <w:rPr>
          <w:lang w:val="es-ES"/>
        </w:rPr>
        <w:t>3. Encontramos diferencias significativas entre los ψ</w:t>
      </w:r>
      <w:r w:rsidRPr="00927584">
        <w:rPr>
          <w:vertAlign w:val="subscript"/>
          <w:lang w:val="es-ES"/>
        </w:rPr>
        <w:t>b</w:t>
      </w:r>
      <w:r w:rsidRPr="00927584">
        <w:rPr>
          <w:lang w:val="es-ES"/>
        </w:rPr>
        <w:t xml:space="preserve"> de las subpoblaciones, i.e. hay variación intraespecífica en la respuesta al estrés hídrico. Semillas de subpoblaciones con condiciones más cálidas y secas tuvieron ψ</w:t>
      </w:r>
      <w:r w:rsidRPr="00927584">
        <w:rPr>
          <w:vertAlign w:val="subscript"/>
          <w:lang w:val="es-ES"/>
        </w:rPr>
        <w:t>b</w:t>
      </w:r>
      <w:r w:rsidRPr="00927584">
        <w:rPr>
          <w:lang w:val="es-ES"/>
        </w:rPr>
        <w:t xml:space="preserve"> más bajos, lo que significa que su germinación es más tolerante a a la sequía. Estos resultados apoyan la hipótesis que la variación intraespecífica en ψ</w:t>
      </w:r>
      <w:r w:rsidRPr="00927584">
        <w:rPr>
          <w:vertAlign w:val="subscript"/>
          <w:lang w:val="es-ES"/>
        </w:rPr>
        <w:t>b</w:t>
      </w:r>
      <w:r w:rsidRPr="00927584">
        <w:rPr>
          <w:lang w:val="es-ES"/>
        </w:rPr>
        <w:t xml:space="preserve"> para germinación tiene un significado funcional, incluso a microescala (aprox. 10m).</w:t>
      </w:r>
    </w:p>
    <w:p w14:paraId="7B1A26E4" w14:textId="6CA95EE9" w:rsidR="003E64F4" w:rsidRPr="00927584" w:rsidRDefault="003E64F4" w:rsidP="003E64F4">
      <w:pPr>
        <w:spacing w:line="360" w:lineRule="auto"/>
        <w:jc w:val="both"/>
        <w:rPr>
          <w:lang w:val="es-ES"/>
        </w:rPr>
      </w:pPr>
      <w:r w:rsidRPr="00927584">
        <w:rPr>
          <w:lang w:val="es-ES"/>
        </w:rPr>
        <w:t>4. Síntesis. Nuestros resultados indican que el ψ</w:t>
      </w:r>
      <w:r w:rsidRPr="00927584">
        <w:rPr>
          <w:vertAlign w:val="subscript"/>
          <w:lang w:val="es-ES"/>
        </w:rPr>
        <w:t>b</w:t>
      </w:r>
      <w:r w:rsidRPr="00927584">
        <w:rPr>
          <w:lang w:val="es-ES"/>
        </w:rPr>
        <w:t xml:space="preserve"> para germinación es un carácter funcional con importantes consecuencias para la fenología, reproducción y fitness de los individuos en ambientes con limitada disponibilidad hídrica. Estos hallazgos </w:t>
      </w:r>
      <w:r w:rsidR="00927584" w:rsidRPr="00927584">
        <w:rPr>
          <w:lang w:val="es-ES"/>
        </w:rPr>
        <w:t>resaltan</w:t>
      </w:r>
      <w:r w:rsidRPr="00927584">
        <w:rPr>
          <w:lang w:val="es-ES"/>
        </w:rPr>
        <w:t xml:space="preserve"> el potencial de adaptación de la germinación a condiciones climáticas actuales y futuras.  </w:t>
      </w:r>
    </w:p>
    <w:p w14:paraId="19D6249F" w14:textId="4851EB34" w:rsidR="00F24945" w:rsidRPr="00DD3073" w:rsidRDefault="00F24945">
      <w:pPr>
        <w:rPr>
          <w:lang w:val="es-ES"/>
        </w:rPr>
      </w:pPr>
      <w:r w:rsidRPr="00DD3073">
        <w:rPr>
          <w:lang w:val="es-ES"/>
        </w:rPr>
        <w:br w:type="page"/>
      </w:r>
    </w:p>
    <w:p w14:paraId="6C38626B" w14:textId="5C148243" w:rsidR="00471177" w:rsidRPr="00927584" w:rsidRDefault="0069060F" w:rsidP="002D07AE">
      <w:pPr>
        <w:pStyle w:val="Ttulo2"/>
        <w:spacing w:line="360" w:lineRule="auto"/>
        <w:jc w:val="both"/>
      </w:pPr>
      <w:r w:rsidRPr="00927584">
        <w:lastRenderedPageBreak/>
        <w:t>1. Introduction</w:t>
      </w:r>
    </w:p>
    <w:p w14:paraId="7BAC898C" w14:textId="0CD38AF9" w:rsidR="00871690" w:rsidRPr="00927584" w:rsidRDefault="004B5AE3" w:rsidP="00B73FDA">
      <w:pPr>
        <w:autoSpaceDE w:val="0"/>
        <w:autoSpaceDN w:val="0"/>
        <w:adjustRightInd w:val="0"/>
        <w:spacing w:after="0" w:line="360" w:lineRule="auto"/>
        <w:ind w:firstLine="709"/>
        <w:jc w:val="both"/>
      </w:pPr>
      <w:r w:rsidRPr="00927584">
        <w:t xml:space="preserve">Intraspecific </w:t>
      </w:r>
      <w:r w:rsidR="00291E15" w:rsidRPr="00927584">
        <w:t>variation</w:t>
      </w:r>
      <w:r w:rsidR="00C83B98" w:rsidRPr="00927584">
        <w:t xml:space="preserve"> </w:t>
      </w:r>
      <w:r w:rsidR="00224D06" w:rsidRPr="00927584">
        <w:t>is</w:t>
      </w:r>
      <w:r w:rsidR="00002A8C" w:rsidRPr="00927584">
        <w:t xml:space="preserve"> defined as the </w:t>
      </w:r>
      <w:r w:rsidR="006B5E66" w:rsidRPr="00927584">
        <w:t xml:space="preserve">genotypic or phenotypic </w:t>
      </w:r>
      <w:r w:rsidR="00002A8C" w:rsidRPr="00927584">
        <w:t xml:space="preserve">differences </w:t>
      </w:r>
      <w:r w:rsidR="009B3A1B" w:rsidRPr="00927584">
        <w:t xml:space="preserve">exhibited </w:t>
      </w:r>
      <w:r w:rsidR="006B5E66" w:rsidRPr="00927584">
        <w:t xml:space="preserve">among </w:t>
      </w:r>
      <w:r w:rsidR="00F77F4A" w:rsidRPr="00927584">
        <w:t xml:space="preserve">individuals and populations </w:t>
      </w:r>
      <w:r w:rsidR="00CB3A78" w:rsidRPr="00927584">
        <w:t xml:space="preserve">of </w:t>
      </w:r>
      <w:r w:rsidR="00F77F4A" w:rsidRPr="00927584">
        <w:t>the same species</w:t>
      </w:r>
      <w:r w:rsidR="006A043B" w:rsidRPr="00927584">
        <w:t xml:space="preserve"> </w:t>
      </w:r>
      <w:r w:rsidR="006A043B" w:rsidRPr="00927584">
        <w:fldChar w:fldCharType="begin" w:fldLock="1"/>
      </w:r>
      <w:r w:rsidR="00E260A9" w:rsidRPr="00927584">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et al. 2007; Albert et al. 2010)","plainTextFormattedCitation":"(Byars et al. 2007; Albert et al. 2010)","previouslyFormattedCitation":"(Byars et al. 2007; Albert et al. 2010)"},"properties":{"noteIndex":0},"schema":"https://github.com/citation-style-language/schema/raw/master/csl-citation.json"}</w:instrText>
      </w:r>
      <w:r w:rsidR="006A043B" w:rsidRPr="00927584">
        <w:fldChar w:fldCharType="separate"/>
      </w:r>
      <w:r w:rsidR="00726D13" w:rsidRPr="00927584">
        <w:rPr>
          <w:noProof/>
        </w:rPr>
        <w:t>(Byars et al. 2007; Albert et al. 2010)</w:t>
      </w:r>
      <w:r w:rsidR="006A043B" w:rsidRPr="00927584">
        <w:fldChar w:fldCharType="end"/>
      </w:r>
      <w:r w:rsidR="00F77F4A" w:rsidRPr="00927584">
        <w:t xml:space="preserve">. This </w:t>
      </w:r>
      <w:r w:rsidR="00795665" w:rsidRPr="00927584">
        <w:t xml:space="preserve">variation </w:t>
      </w:r>
      <w:r w:rsidR="00C83B98" w:rsidRPr="00927584">
        <w:t xml:space="preserve">plays a key role in </w:t>
      </w:r>
      <w:r w:rsidR="00D6229F" w:rsidRPr="00927584">
        <w:t xml:space="preserve">a wide </w:t>
      </w:r>
      <w:r w:rsidR="00EF64D4" w:rsidRPr="00927584">
        <w:t>range</w:t>
      </w:r>
      <w:r w:rsidR="00D6229F" w:rsidRPr="00927584">
        <w:t xml:space="preserve"> of biological processes</w:t>
      </w:r>
      <w:r w:rsidRPr="00927584">
        <w:t>,</w:t>
      </w:r>
      <w:r w:rsidR="00D6229F" w:rsidRPr="00927584">
        <w:t xml:space="preserve"> from individual fitness to </w:t>
      </w:r>
      <w:r w:rsidR="00EF64D4" w:rsidRPr="00927584">
        <w:t>population</w:t>
      </w:r>
      <w:r w:rsidR="00D6229F" w:rsidRPr="00927584">
        <w:t xml:space="preserve"> dynamics, species interactions</w:t>
      </w:r>
      <w:r w:rsidR="00B034C6" w:rsidRPr="00927584">
        <w:t>, community assembly and ecosystem properties (</w:t>
      </w:r>
      <w:r w:rsidR="00151A1C" w:rsidRPr="00927584">
        <w:fldChar w:fldCharType="begin" w:fldLock="1"/>
      </w:r>
      <w:r w:rsidR="00596825" w:rsidRPr="00927584">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927584">
        <w:fldChar w:fldCharType="separate"/>
      </w:r>
      <w:r w:rsidR="00151A1C" w:rsidRPr="00927584">
        <w:rPr>
          <w:noProof/>
        </w:rPr>
        <w:t>Westerband et al. 2021)</w:t>
      </w:r>
      <w:r w:rsidR="00151A1C" w:rsidRPr="00927584">
        <w:fldChar w:fldCharType="end"/>
      </w:r>
      <w:r w:rsidR="00FF0852" w:rsidRPr="00927584">
        <w:t xml:space="preserve">. </w:t>
      </w:r>
      <w:r w:rsidR="00300DFE" w:rsidRPr="00927584">
        <w:t>Intraspecific</w:t>
      </w:r>
      <w:r w:rsidR="003C7E9D" w:rsidRPr="00927584">
        <w:t xml:space="preserve"> </w:t>
      </w:r>
      <w:r w:rsidR="00291E15" w:rsidRPr="00927584">
        <w:t>variation</w:t>
      </w:r>
      <w:r w:rsidR="00D02CEC" w:rsidRPr="00927584">
        <w:t xml:space="preserve"> </w:t>
      </w:r>
      <w:r w:rsidR="006A01F4" w:rsidRPr="00927584">
        <w:t xml:space="preserve">has been </w:t>
      </w:r>
      <w:r w:rsidR="006071AA" w:rsidRPr="00927584">
        <w:t xml:space="preserve">hypothesized to be </w:t>
      </w:r>
      <w:r w:rsidRPr="00927584">
        <w:t>a response to heterogeneous environments (</w:t>
      </w:r>
      <w:r w:rsidR="00596825" w:rsidRPr="00927584">
        <w:fldChar w:fldCharType="begin" w:fldLock="1"/>
      </w:r>
      <w:r w:rsidR="00596825" w:rsidRPr="00927584">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927584">
        <w:fldChar w:fldCharType="separate"/>
      </w:r>
      <w:r w:rsidR="00596825" w:rsidRPr="00927584">
        <w:rPr>
          <w:noProof/>
        </w:rPr>
        <w:t>Van Kleunen &amp; Fischer 2005)</w:t>
      </w:r>
      <w:r w:rsidR="00596825" w:rsidRPr="00927584">
        <w:fldChar w:fldCharType="end"/>
      </w:r>
      <w:r w:rsidR="0055693E" w:rsidRPr="00927584">
        <w:t xml:space="preserve"> </w:t>
      </w:r>
      <w:r w:rsidR="008E320C" w:rsidRPr="00927584">
        <w:t>an</w:t>
      </w:r>
      <w:r w:rsidR="005F7540" w:rsidRPr="00927584">
        <w:t>d an</w:t>
      </w:r>
      <w:r w:rsidR="008E320C" w:rsidRPr="00927584">
        <w:t xml:space="preserve"> </w:t>
      </w:r>
      <w:r w:rsidR="00A750B6" w:rsidRPr="00927584">
        <w:t xml:space="preserve">essential </w:t>
      </w:r>
      <w:r w:rsidR="00871690" w:rsidRPr="00927584">
        <w:t>condition</w:t>
      </w:r>
      <w:r w:rsidR="004E333A" w:rsidRPr="00927584">
        <w:t xml:space="preserve"> for</w:t>
      </w:r>
      <w:r w:rsidR="00D260BA" w:rsidRPr="00927584">
        <w:t xml:space="preserve"> p</w:t>
      </w:r>
      <w:r w:rsidR="004325A8" w:rsidRPr="00927584">
        <w:t xml:space="preserve">lants to adjust to novel </w:t>
      </w:r>
      <w:r w:rsidR="00274EB9" w:rsidRPr="00927584">
        <w:t xml:space="preserve">environmental </w:t>
      </w:r>
      <w:r w:rsidR="00100ECB" w:rsidRPr="00927584">
        <w:t>conditions</w:t>
      </w:r>
      <w:r w:rsidR="005E4594" w:rsidRPr="00927584">
        <w:t xml:space="preserve"> (</w:t>
      </w:r>
      <w:r w:rsidR="00596825" w:rsidRPr="00927584">
        <w:fldChar w:fldCharType="begin" w:fldLock="1"/>
      </w:r>
      <w:r w:rsidR="00596825" w:rsidRPr="00927584">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927584">
        <w:fldChar w:fldCharType="separate"/>
      </w:r>
      <w:r w:rsidR="00596825" w:rsidRPr="00927584">
        <w:rPr>
          <w:noProof/>
        </w:rPr>
        <w:t>Jump et al. 2009)</w:t>
      </w:r>
      <w:r w:rsidR="00596825" w:rsidRPr="00927584">
        <w:fldChar w:fldCharType="end"/>
      </w:r>
      <w:r w:rsidR="00274EB9" w:rsidRPr="00927584">
        <w:t>.</w:t>
      </w:r>
      <w:r w:rsidR="001754C6" w:rsidRPr="00927584">
        <w:t xml:space="preserve"> </w:t>
      </w:r>
      <w:r w:rsidR="00AD560A" w:rsidRPr="00927584">
        <w:t>When intraspecific variation</w:t>
      </w:r>
      <w:r w:rsidR="00734E1D" w:rsidRPr="00927584">
        <w:t xml:space="preserve"> shows predictive patterns of variation along mechanistically related environmental gradients</w:t>
      </w:r>
      <w:r w:rsidR="003023CA" w:rsidRPr="00927584">
        <w:t>, it is understood that this variation can have a functional role in individual and population responses to the environment</w:t>
      </w:r>
      <w:r w:rsidR="00734E1D" w:rsidRPr="00927584">
        <w:t xml:space="preserve"> </w:t>
      </w:r>
      <w:r w:rsidR="00734E1D" w:rsidRPr="00927584">
        <w:fldChar w:fldCharType="begin" w:fldLock="1"/>
      </w:r>
      <w:r w:rsidR="00734E1D" w:rsidRPr="00927584">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734E1D" w:rsidRPr="00927584">
        <w:fldChar w:fldCharType="separate"/>
      </w:r>
      <w:r w:rsidR="00734E1D" w:rsidRPr="00927584">
        <w:rPr>
          <w:noProof/>
        </w:rPr>
        <w:t>(de Bello et al. 2021)</w:t>
      </w:r>
      <w:r w:rsidR="00734E1D" w:rsidRPr="00927584">
        <w:fldChar w:fldCharType="end"/>
      </w:r>
    </w:p>
    <w:p w14:paraId="47827F59" w14:textId="49FCD405" w:rsidR="00B26097" w:rsidRPr="00927584" w:rsidRDefault="00B26097" w:rsidP="00212760">
      <w:pPr>
        <w:autoSpaceDE w:val="0"/>
        <w:autoSpaceDN w:val="0"/>
        <w:adjustRightInd w:val="0"/>
        <w:spacing w:after="0" w:line="360" w:lineRule="auto"/>
        <w:ind w:firstLine="709"/>
        <w:jc w:val="both"/>
      </w:pPr>
      <w:r w:rsidRPr="00927584">
        <w:t>T</w:t>
      </w:r>
      <w:r w:rsidR="007741F5" w:rsidRPr="00927584">
        <w:t>he plant life cycle</w:t>
      </w:r>
      <w:r w:rsidRPr="00927584">
        <w:t xml:space="preserve"> begins with</w:t>
      </w:r>
      <w:r w:rsidR="00407C07" w:rsidRPr="00927584">
        <w:t xml:space="preserve"> seed</w:t>
      </w:r>
      <w:r w:rsidR="00241727" w:rsidRPr="00927584">
        <w:t xml:space="preserve"> germination</w:t>
      </w:r>
      <w:r w:rsidRPr="00927584">
        <w:t xml:space="preserve">, </w:t>
      </w:r>
      <w:r w:rsidR="009C088F" w:rsidRPr="00927584">
        <w:t xml:space="preserve">an </w:t>
      </w:r>
      <w:r w:rsidR="00106C88" w:rsidRPr="00927584">
        <w:t xml:space="preserve">irreversible </w:t>
      </w:r>
      <w:r w:rsidR="009C088F" w:rsidRPr="00927584">
        <w:t>ecophysiological process driven by moisture and temperature</w:t>
      </w:r>
      <w:r w:rsidR="00563D7C" w:rsidRPr="00927584">
        <w:t xml:space="preserve"> </w:t>
      </w:r>
      <w:r w:rsidR="00FD78DF" w:rsidRPr="00927584">
        <w:t>(</w:t>
      </w:r>
      <w:r w:rsidR="00FD78DF" w:rsidRPr="00927584">
        <w:rPr>
          <w:noProof/>
        </w:rPr>
        <w:t>Bewley et al. 2013</w:t>
      </w:r>
      <w:r w:rsidR="00FD78DF" w:rsidRPr="00927584">
        <w:t>)</w:t>
      </w:r>
      <w:r w:rsidR="00B25FA6" w:rsidRPr="00927584">
        <w:t>.</w:t>
      </w:r>
      <w:r w:rsidR="0062505A" w:rsidRPr="00927584">
        <w:t xml:space="preserve"> In seasonal climates, successful regeneration is limited to a specific timeframe, </w:t>
      </w:r>
      <w:r w:rsidR="00927584" w:rsidRPr="00927584">
        <w:t>where</w:t>
      </w:r>
      <w:r w:rsidR="0062505A" w:rsidRPr="00927584">
        <w:t xml:space="preserve"> germination responses to moisture and temperature serve to match germination to this timeframe </w:t>
      </w:r>
      <w:r w:rsidR="0062505A" w:rsidRPr="00927584">
        <w:fldChar w:fldCharType="begin" w:fldLock="1"/>
      </w:r>
      <w:r w:rsidR="0062505A" w:rsidRPr="00927584">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62505A" w:rsidRPr="00927584">
        <w:fldChar w:fldCharType="separate"/>
      </w:r>
      <w:r w:rsidR="0062505A" w:rsidRPr="00927584">
        <w:rPr>
          <w:noProof/>
        </w:rPr>
        <w:t>(Anderson et al. 2012</w:t>
      </w:r>
      <w:r w:rsidR="0062505A" w:rsidRPr="00927584">
        <w:fldChar w:fldCharType="end"/>
      </w:r>
      <w:r w:rsidR="000B72B9">
        <w:t>,</w:t>
      </w:r>
      <w:r w:rsidR="0062505A" w:rsidRPr="00927584">
        <w:t xml:space="preserve"> </w:t>
      </w:r>
      <w:r w:rsidR="0062505A" w:rsidRPr="00927584">
        <w:fldChar w:fldCharType="begin" w:fldLock="1"/>
      </w:r>
      <w:r w:rsidR="0062505A" w:rsidRPr="00927584">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62505A" w:rsidRPr="00927584">
        <w:fldChar w:fldCharType="separate"/>
      </w:r>
      <w:r w:rsidR="0062505A" w:rsidRPr="00927584">
        <w:rPr>
          <w:noProof/>
        </w:rPr>
        <w:t>Escobar et al. 2018</w:t>
      </w:r>
      <w:r w:rsidR="000B72B9">
        <w:rPr>
          <w:noProof/>
        </w:rPr>
        <w:t>,</w:t>
      </w:r>
      <w:r w:rsidR="0062505A" w:rsidRPr="00927584">
        <w:fldChar w:fldCharType="end"/>
      </w:r>
      <w:r w:rsidR="0062505A" w:rsidRPr="00927584">
        <w:t xml:space="preserve"> </w:t>
      </w:r>
      <w:r w:rsidR="0062505A" w:rsidRPr="00927584">
        <w:fldChar w:fldCharType="begin" w:fldLock="1"/>
      </w:r>
      <w:r w:rsidR="0062505A" w:rsidRPr="00927584">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62505A" w:rsidRPr="00927584">
        <w:fldChar w:fldCharType="separate"/>
      </w:r>
      <w:r w:rsidR="0062505A" w:rsidRPr="00927584">
        <w:rPr>
          <w:noProof/>
        </w:rPr>
        <w:t>Rosbakh et al. 2022)</w:t>
      </w:r>
      <w:r w:rsidR="0062505A" w:rsidRPr="00927584">
        <w:fldChar w:fldCharType="end"/>
      </w:r>
      <w:r w:rsidR="0062505A" w:rsidRPr="00927584">
        <w:t>.</w:t>
      </w:r>
      <w:r w:rsidR="004C14F7" w:rsidRPr="00927584">
        <w:t xml:space="preserve"> At the same time, this </w:t>
      </w:r>
      <w:r w:rsidR="00420D7F" w:rsidRPr="00927584">
        <w:t>dependency on moisture and temperature means that germination can be</w:t>
      </w:r>
      <w:r w:rsidR="00FD78DF" w:rsidRPr="00927584">
        <w:t xml:space="preserve"> highly sensitive to changes in these two environmental factors</w:t>
      </w:r>
      <w:r w:rsidR="006B02CF" w:rsidRPr="00927584">
        <w:t xml:space="preserve"> </w:t>
      </w:r>
      <w:r w:rsidR="006B02CF" w:rsidRPr="00927584">
        <w:fldChar w:fldCharType="begin" w:fldLock="1"/>
      </w:r>
      <w:r w:rsidR="0086574D" w:rsidRPr="00927584">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927584">
        <w:fldChar w:fldCharType="separate"/>
      </w:r>
      <w:r w:rsidR="006B02CF" w:rsidRPr="00927584">
        <w:rPr>
          <w:noProof/>
        </w:rPr>
        <w:t>(Walck et al. 2011)</w:t>
      </w:r>
      <w:r w:rsidR="006B02CF" w:rsidRPr="00927584">
        <w:fldChar w:fldCharType="end"/>
      </w:r>
      <w:r w:rsidR="006B02CF" w:rsidRPr="00927584">
        <w:t xml:space="preserve">. </w:t>
      </w:r>
      <w:r w:rsidR="00506431" w:rsidRPr="00927584">
        <w:t>T</w:t>
      </w:r>
      <w:r w:rsidR="00A21184" w:rsidRPr="00927584">
        <w:t>h</w:t>
      </w:r>
      <w:r w:rsidR="0068374D" w:rsidRPr="00927584">
        <w:t>us, th</w:t>
      </w:r>
      <w:r w:rsidR="00A21184" w:rsidRPr="00927584">
        <w:t>e adaptation or acclimatization of plant</w:t>
      </w:r>
      <w:r w:rsidR="00506431" w:rsidRPr="00927584">
        <w:t xml:space="preserve"> regeneration</w:t>
      </w:r>
      <w:r w:rsidR="00A21184" w:rsidRPr="00927584">
        <w:t xml:space="preserve"> to ongoing climate change</w:t>
      </w:r>
      <w:r w:rsidR="00506431" w:rsidRPr="00927584">
        <w:t xml:space="preserve"> will largely depend on</w:t>
      </w:r>
      <w:r w:rsidR="00A21184" w:rsidRPr="00927584" w:rsidDel="0062505A">
        <w:t xml:space="preserve"> </w:t>
      </w:r>
      <w:r w:rsidR="00506431" w:rsidRPr="00927584">
        <w:t>i</w:t>
      </w:r>
      <w:r w:rsidR="008A2F95" w:rsidRPr="00927584">
        <w:t xml:space="preserve">ntraspecific </w:t>
      </w:r>
      <w:r w:rsidR="00291E15" w:rsidRPr="00927584">
        <w:t>variation</w:t>
      </w:r>
      <w:r w:rsidR="008A2F95" w:rsidRPr="00927584">
        <w:t xml:space="preserve"> in seed </w:t>
      </w:r>
      <w:r w:rsidR="009C0D58" w:rsidRPr="00927584">
        <w:t xml:space="preserve">germination </w:t>
      </w:r>
      <w:r w:rsidR="008A2F95" w:rsidRPr="00927584">
        <w:t xml:space="preserve">responses to </w:t>
      </w:r>
      <w:r w:rsidR="00125EEA" w:rsidRPr="00927584">
        <w:t xml:space="preserve">moisture and temperature </w:t>
      </w:r>
      <w:r w:rsidR="008A2F95" w:rsidRPr="00927584">
        <w:fldChar w:fldCharType="begin" w:fldLock="1"/>
      </w:r>
      <w:r w:rsidR="00281B95" w:rsidRPr="00927584">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927584">
        <w:fldChar w:fldCharType="separate"/>
      </w:r>
      <w:r w:rsidR="003A3E16" w:rsidRPr="00927584">
        <w:rPr>
          <w:noProof/>
        </w:rPr>
        <w:t>(Cochrane et al. 2015)</w:t>
      </w:r>
      <w:r w:rsidR="008A2F95" w:rsidRPr="00927584">
        <w:fldChar w:fldCharType="end"/>
      </w:r>
      <w:r w:rsidR="0042467D" w:rsidRPr="00927584">
        <w:t>. However, compared to temperature</w:t>
      </w:r>
      <w:r w:rsidR="0086574D" w:rsidRPr="00927584">
        <w:t xml:space="preserve"> </w:t>
      </w:r>
      <w:r w:rsidR="0086574D" w:rsidRPr="00927584">
        <w:fldChar w:fldCharType="begin" w:fldLock="1"/>
      </w:r>
      <w:r w:rsidR="00A80841" w:rsidRPr="00927584">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927584">
        <w:fldChar w:fldCharType="separate"/>
      </w:r>
      <w:r w:rsidR="00165DDA" w:rsidRPr="00927584">
        <w:rPr>
          <w:noProof/>
        </w:rPr>
        <w:t>(Orrù et al. 2012; Fernández-Pascual et al. 2013; Fernández-Pascual et al. 2019)</w:t>
      </w:r>
      <w:r w:rsidR="0086574D" w:rsidRPr="00927584">
        <w:fldChar w:fldCharType="end"/>
      </w:r>
      <w:r w:rsidR="00165DDA" w:rsidRPr="00927584">
        <w:t xml:space="preserve">, </w:t>
      </w:r>
      <w:r w:rsidR="00055AD5" w:rsidRPr="00927584">
        <w:t xml:space="preserve">there are </w:t>
      </w:r>
      <w:r w:rsidR="0042467D" w:rsidRPr="00927584">
        <w:t>few</w:t>
      </w:r>
      <w:r w:rsidR="009B399F" w:rsidRPr="00927584">
        <w:t>er</w:t>
      </w:r>
      <w:r w:rsidR="0042467D" w:rsidRPr="00927584">
        <w:t xml:space="preserve"> studies </w:t>
      </w:r>
      <w:r w:rsidR="00055AD5" w:rsidRPr="00927584">
        <w:t>on</w:t>
      </w:r>
      <w:r w:rsidR="0042467D" w:rsidRPr="00927584">
        <w:t xml:space="preserve"> how </w:t>
      </w:r>
      <w:r w:rsidR="00F71DF2" w:rsidRPr="00927584">
        <w:t xml:space="preserve">the </w:t>
      </w:r>
      <w:r w:rsidR="0042467D" w:rsidRPr="00927584">
        <w:t xml:space="preserve">germination </w:t>
      </w:r>
      <w:r w:rsidR="00F71DF2" w:rsidRPr="00927584">
        <w:t xml:space="preserve">of wild species </w:t>
      </w:r>
      <w:r w:rsidR="0042467D" w:rsidRPr="00927584">
        <w:t xml:space="preserve">responds to </w:t>
      </w:r>
      <w:r w:rsidR="00CF5D96" w:rsidRPr="00927584">
        <w:t xml:space="preserve">changes in </w:t>
      </w:r>
      <w:r w:rsidR="005C112F" w:rsidRPr="00927584">
        <w:t>environmental moisture or water stress</w:t>
      </w:r>
      <w:r w:rsidR="0042467D" w:rsidRPr="00927584">
        <w:t xml:space="preserve"> </w:t>
      </w:r>
      <w:r w:rsidR="0042467D" w:rsidRPr="00927584">
        <w:fldChar w:fldCharType="begin" w:fldLock="1"/>
      </w:r>
      <w:r w:rsidR="0042467D" w:rsidRPr="00927584">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927584">
        <w:fldChar w:fldCharType="separate"/>
      </w:r>
      <w:r w:rsidR="0042467D" w:rsidRPr="00927584">
        <w:rPr>
          <w:noProof/>
        </w:rPr>
        <w:t>(Bernau et al. 2020; Sumner &amp; Venn 2021)</w:t>
      </w:r>
      <w:r w:rsidR="0042467D" w:rsidRPr="00927584">
        <w:fldChar w:fldCharType="end"/>
      </w:r>
      <w:r w:rsidR="0042467D" w:rsidRPr="00927584">
        <w:t xml:space="preserve">. </w:t>
      </w:r>
      <w:r w:rsidR="00FD7797" w:rsidRPr="00927584">
        <w:t>C</w:t>
      </w:r>
      <w:r w:rsidR="004421A5" w:rsidRPr="00927584">
        <w:t xml:space="preserve">urrent assumptions </w:t>
      </w:r>
      <w:r w:rsidR="005E61D4" w:rsidRPr="00927584">
        <w:t>about</w:t>
      </w:r>
      <w:r w:rsidR="004421A5" w:rsidRPr="00927584">
        <w:t xml:space="preserve"> </w:t>
      </w:r>
      <w:r w:rsidR="0057308D" w:rsidRPr="00927584">
        <w:t>germination r</w:t>
      </w:r>
      <w:r w:rsidR="005E61D4" w:rsidRPr="00927584">
        <w:t>e</w:t>
      </w:r>
      <w:r w:rsidR="00AE5D7B" w:rsidRPr="00927584">
        <w:t>s</w:t>
      </w:r>
      <w:r w:rsidR="005E61D4" w:rsidRPr="00927584">
        <w:t xml:space="preserve">ponses to </w:t>
      </w:r>
      <w:r w:rsidR="0042467D" w:rsidRPr="00927584">
        <w:t>drought</w:t>
      </w:r>
      <w:r w:rsidR="000A15DB" w:rsidRPr="00927584">
        <w:t xml:space="preserve"> are</w:t>
      </w:r>
      <w:r w:rsidR="00D1065E" w:rsidRPr="00927584">
        <w:t xml:space="preserve"> centred on the species level</w:t>
      </w:r>
      <w:r w:rsidR="004521A0" w:rsidRPr="00927584">
        <w:t xml:space="preserve"> </w:t>
      </w:r>
      <w:r w:rsidR="00E6389C" w:rsidRPr="00927584">
        <w:fldChar w:fldCharType="begin" w:fldLock="1"/>
      </w:r>
      <w:r w:rsidR="00E62050" w:rsidRPr="00927584">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mp; Poschlod 2008; Yi et al. 2019; Gelviz-Gelvez et al. 2020)","plainTextFormattedCitation":"(Kos &amp; Poschlod 2008; Yi et al. 2019; Gelviz-Gelvez et al. 2020)","previouslyFormattedCitation":"(Kos &amp; Poschlod 2008; Yi et al. 2019; Gelviz-Gelvez et al. 2020)"},"properties":{"noteIndex":0},"schema":"https://github.com/citation-style-language/schema/raw/master/csl-citation.json"}</w:instrText>
      </w:r>
      <w:r w:rsidR="00E6389C" w:rsidRPr="00927584">
        <w:fldChar w:fldCharType="separate"/>
      </w:r>
      <w:r w:rsidR="00300656" w:rsidRPr="00927584">
        <w:rPr>
          <w:noProof/>
        </w:rPr>
        <w:t>(Kos &amp; Poschlod 2008; Yi et al. 2019; Gelviz-Gelvez et al. 2020)</w:t>
      </w:r>
      <w:r w:rsidR="00E6389C" w:rsidRPr="00927584">
        <w:fldChar w:fldCharType="end"/>
      </w:r>
      <w:r w:rsidR="00D30FBF" w:rsidRPr="00927584">
        <w:t>, and</w:t>
      </w:r>
      <w:r w:rsidR="00F47696" w:rsidRPr="00927584">
        <w:t xml:space="preserve"> </w:t>
      </w:r>
      <w:r w:rsidR="007465BC" w:rsidRPr="00927584">
        <w:t>the extent of</w:t>
      </w:r>
      <w:r w:rsidR="00F66DD8" w:rsidRPr="00927584">
        <w:t xml:space="preserve"> intraspecific </w:t>
      </w:r>
      <w:r w:rsidR="00291E15" w:rsidRPr="00927584">
        <w:t>variation</w:t>
      </w:r>
      <w:r w:rsidR="00F66DD8" w:rsidRPr="00927584">
        <w:t xml:space="preserve"> </w:t>
      </w:r>
      <w:r w:rsidR="007465BC" w:rsidRPr="00927584">
        <w:t xml:space="preserve">in </w:t>
      </w:r>
      <w:r w:rsidR="00F66DD8" w:rsidRPr="00927584">
        <w:t>germination responses to water stress</w:t>
      </w:r>
      <w:r w:rsidR="009F7455" w:rsidRPr="00927584">
        <w:t xml:space="preserve"> </w:t>
      </w:r>
      <w:r w:rsidR="007465BC" w:rsidRPr="00927584">
        <w:t>is largely unknown</w:t>
      </w:r>
      <w:r w:rsidR="00B013EC" w:rsidRPr="00927584">
        <w:t xml:space="preserve"> </w:t>
      </w:r>
      <w:r w:rsidR="00B013EC" w:rsidRPr="00927584">
        <w:fldChar w:fldCharType="begin" w:fldLock="1"/>
      </w:r>
      <w:r w:rsidR="00B013EC" w:rsidRPr="00927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B013EC" w:rsidRPr="00927584">
        <w:fldChar w:fldCharType="separate"/>
      </w:r>
      <w:r w:rsidR="00B013EC" w:rsidRPr="00927584">
        <w:rPr>
          <w:noProof/>
        </w:rPr>
        <w:t>(Gya et al. 2023)</w:t>
      </w:r>
      <w:r w:rsidR="00B013EC" w:rsidRPr="00927584">
        <w:fldChar w:fldCharType="end"/>
      </w:r>
      <w:r w:rsidR="00B013EC" w:rsidRPr="00927584">
        <w:t xml:space="preserve">. </w:t>
      </w:r>
      <w:r w:rsidR="0088256E" w:rsidRPr="00927584">
        <w:t xml:space="preserve"> </w:t>
      </w:r>
      <w:r w:rsidR="00CE742C" w:rsidRPr="00927584">
        <w:t>Furthermore, it is unknown if this</w:t>
      </w:r>
      <w:r w:rsidR="00F66DD8" w:rsidRPr="00927584">
        <w:t xml:space="preserve"> </w:t>
      </w:r>
      <w:r w:rsidR="00291E15" w:rsidRPr="00927584">
        <w:t>variation</w:t>
      </w:r>
      <w:r w:rsidR="00F66DD8" w:rsidRPr="00927584">
        <w:t xml:space="preserve"> </w:t>
      </w:r>
      <w:r w:rsidR="00013513" w:rsidRPr="00927584">
        <w:t xml:space="preserve">has </w:t>
      </w:r>
      <w:r w:rsidR="00F66DD8" w:rsidRPr="00927584">
        <w:t>functional significance</w:t>
      </w:r>
      <w:r w:rsidR="00231E9A" w:rsidRPr="00927584">
        <w:t xml:space="preserve"> </w:t>
      </w:r>
      <w:r w:rsidR="00E62050" w:rsidRPr="00927584">
        <w:fldChar w:fldCharType="begin" w:fldLock="1"/>
      </w:r>
      <w:r w:rsidR="00476FA1" w:rsidRPr="00927584">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E62050" w:rsidRPr="00927584">
        <w:fldChar w:fldCharType="separate"/>
      </w:r>
      <w:r w:rsidR="00E62050" w:rsidRPr="00927584">
        <w:rPr>
          <w:noProof/>
        </w:rPr>
        <w:t>(de Bello et al. 2021)</w:t>
      </w:r>
      <w:r w:rsidR="00E62050" w:rsidRPr="00927584">
        <w:fldChar w:fldCharType="end"/>
      </w:r>
      <w:r w:rsidR="00794CCE" w:rsidRPr="00927584">
        <w:t>.</w:t>
      </w:r>
      <w:r w:rsidR="005F22CD" w:rsidRPr="00927584">
        <w:t xml:space="preserve"> </w:t>
      </w:r>
    </w:p>
    <w:p w14:paraId="2AE967B8" w14:textId="52210F57" w:rsidR="003755A6" w:rsidRPr="00927584" w:rsidRDefault="00A65624" w:rsidP="00A023D2">
      <w:pPr>
        <w:autoSpaceDE w:val="0"/>
        <w:autoSpaceDN w:val="0"/>
        <w:adjustRightInd w:val="0"/>
        <w:spacing w:after="0" w:line="360" w:lineRule="auto"/>
        <w:ind w:firstLine="709"/>
        <w:jc w:val="both"/>
      </w:pPr>
      <w:r w:rsidRPr="00927584">
        <w:t xml:space="preserve">A potential functional role for </w:t>
      </w:r>
      <w:r w:rsidR="005F5683" w:rsidRPr="00927584">
        <w:t>intraspecific variation in germination responses to water availability could be to</w:t>
      </w:r>
      <w:r w:rsidR="00285ADF" w:rsidRPr="00927584">
        <w:t xml:space="preserve"> </w:t>
      </w:r>
      <w:r w:rsidR="005F5683" w:rsidRPr="00927584">
        <w:t>m</w:t>
      </w:r>
      <w:r w:rsidR="00285ADF" w:rsidRPr="00927584">
        <w:t>atch germination with water-available periods</w:t>
      </w:r>
      <w:r w:rsidR="005F5683" w:rsidRPr="00927584">
        <w:t xml:space="preserve">, </w:t>
      </w:r>
      <w:r w:rsidR="00735183" w:rsidRPr="00927584">
        <w:t>thus</w:t>
      </w:r>
      <w:r w:rsidR="00285ADF" w:rsidRPr="00927584">
        <w:t xml:space="preserve"> maximis</w:t>
      </w:r>
      <w:r w:rsidR="00735183" w:rsidRPr="00927584">
        <w:t>ing</w:t>
      </w:r>
      <w:r w:rsidR="00285ADF" w:rsidRPr="00927584">
        <w:t xml:space="preserve"> the favourable period for seedling establishment</w:t>
      </w:r>
      <w:r w:rsidR="000C7258" w:rsidRPr="00927584">
        <w:t xml:space="preserve"> </w:t>
      </w:r>
      <w:r w:rsidR="000C7258" w:rsidRPr="00927584">
        <w:fldChar w:fldCharType="begin" w:fldLock="1"/>
      </w:r>
      <w:r w:rsidR="00E053DF" w:rsidRPr="00927584">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0C7258" w:rsidRPr="00927584">
        <w:fldChar w:fldCharType="separate"/>
      </w:r>
      <w:r w:rsidR="000C7258" w:rsidRPr="00927584">
        <w:rPr>
          <w:noProof/>
        </w:rPr>
        <w:t>(Escobar et al. 2018)</w:t>
      </w:r>
      <w:r w:rsidR="000C7258" w:rsidRPr="00927584">
        <w:fldChar w:fldCharType="end"/>
      </w:r>
      <w:r w:rsidR="00577AA3" w:rsidRPr="00927584">
        <w:t>. Optimizing the timing of germination in a water-limited system could</w:t>
      </w:r>
      <w:r w:rsidR="00285ADF" w:rsidRPr="00927584">
        <w:t xml:space="preserve"> </w:t>
      </w:r>
      <w:r w:rsidR="005A5CD6" w:rsidRPr="00927584">
        <w:t>increase the time for</w:t>
      </w:r>
      <w:r w:rsidR="00285ADF" w:rsidRPr="00927584">
        <w:t xml:space="preserve"> development of a root system </w:t>
      </w:r>
      <w:r w:rsidR="005A5CD6" w:rsidRPr="00927584">
        <w:t>capable of</w:t>
      </w:r>
      <w:r w:rsidR="00285ADF" w:rsidRPr="00927584">
        <w:t xml:space="preserve"> surviv</w:t>
      </w:r>
      <w:r w:rsidR="005A5CD6" w:rsidRPr="00927584">
        <w:t>ing</w:t>
      </w:r>
      <w:r w:rsidR="00285ADF" w:rsidRPr="00927584">
        <w:t xml:space="preserve"> </w:t>
      </w:r>
      <w:r w:rsidR="00E260A9" w:rsidRPr="00927584">
        <w:t>summer drought</w:t>
      </w:r>
      <w:r w:rsidR="005A5CD6" w:rsidRPr="00927584">
        <w:t>,</w:t>
      </w:r>
      <w:r w:rsidR="00E053DF" w:rsidRPr="00927584">
        <w:t xml:space="preserve"> </w:t>
      </w:r>
      <w:r w:rsidR="005A5CD6" w:rsidRPr="00927584">
        <w:t>having</w:t>
      </w:r>
      <w:r w:rsidR="00285ADF" w:rsidRPr="00927584">
        <w:t xml:space="preserve"> a direct effect on seedling survival and overall plant fitness</w:t>
      </w:r>
      <w:r w:rsidR="006A0006" w:rsidRPr="00927584">
        <w:t xml:space="preserve"> </w:t>
      </w:r>
      <w:r w:rsidR="006A0006" w:rsidRPr="00927584">
        <w:fldChar w:fldCharType="begin" w:fldLock="1"/>
      </w:r>
      <w:r w:rsidR="00D67BD2" w:rsidRPr="0092758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t al. 2007)","plainTextFormattedCitation":"(Giménez-Benavides et al. 2007)","previouslyFormattedCitation":"(Giménez-Benavides et al. 2007)"},"properties":{"noteIndex":0},"schema":"https://github.com/citation-style-language/schema/raw/master/csl-citation.json"}</w:instrText>
      </w:r>
      <w:r w:rsidR="006A0006" w:rsidRPr="00927584">
        <w:fldChar w:fldCharType="separate"/>
      </w:r>
      <w:r w:rsidR="006A0006" w:rsidRPr="00927584">
        <w:rPr>
          <w:noProof/>
        </w:rPr>
        <w:t>(Giménez-Benavides et al. 2007)</w:t>
      </w:r>
      <w:r w:rsidR="006A0006" w:rsidRPr="00927584">
        <w:fldChar w:fldCharType="end"/>
      </w:r>
      <w:r w:rsidR="00285ADF" w:rsidRPr="00927584">
        <w:t xml:space="preserve">. Recent findings support that within a single species, populations from arid conditions show advanced </w:t>
      </w:r>
      <w:r w:rsidR="006A0006" w:rsidRPr="00927584">
        <w:t>reproductive phenology</w:t>
      </w:r>
      <w:r w:rsidR="00B953FA" w:rsidRPr="00927584">
        <w:t xml:space="preserve">: </w:t>
      </w:r>
      <w:r w:rsidR="0095196A" w:rsidRPr="00927584">
        <w:t xml:space="preserve">earlier </w:t>
      </w:r>
      <w:r w:rsidR="00285ADF" w:rsidRPr="00927584">
        <w:t xml:space="preserve">flowering </w:t>
      </w:r>
      <w:r w:rsidR="00E053DF" w:rsidRPr="00927584">
        <w:lastRenderedPageBreak/>
        <w:fldChar w:fldCharType="begin" w:fldLock="1"/>
      </w:r>
      <w:r w:rsidR="00FE2F28" w:rsidRPr="00927584">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E053DF" w:rsidRPr="00927584">
        <w:fldChar w:fldCharType="separate"/>
      </w:r>
      <w:r w:rsidR="00E053DF" w:rsidRPr="00927584">
        <w:rPr>
          <w:noProof/>
        </w:rPr>
        <w:t>(Anderson et al. 2012)</w:t>
      </w:r>
      <w:r w:rsidR="00E053DF" w:rsidRPr="00927584">
        <w:fldChar w:fldCharType="end"/>
      </w:r>
      <w:r w:rsidR="00285ADF" w:rsidRPr="00927584">
        <w:t>, germinat</w:t>
      </w:r>
      <w:r w:rsidR="00B953FA" w:rsidRPr="00927584">
        <w:t xml:space="preserve">ion </w:t>
      </w:r>
      <w:r w:rsidR="00FE2F28" w:rsidRPr="00927584">
        <w:fldChar w:fldCharType="begin" w:fldLock="1"/>
      </w:r>
      <w:r w:rsidR="00FE2F28" w:rsidRPr="00927584">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et al. 2022; Mira et al. 2023)","plainTextFormattedCitation":"(Christie et al. 2022; Mira et al. 2023)","previouslyFormattedCitation":"(Christie et al. 2022; Mira et al. 2023)"},"properties":{"noteIndex":0},"schema":"https://github.com/citation-style-language/schema/raw/master/csl-citation.json"}</w:instrText>
      </w:r>
      <w:r w:rsidR="00FE2F28" w:rsidRPr="00927584">
        <w:fldChar w:fldCharType="separate"/>
      </w:r>
      <w:r w:rsidR="00FE2F28" w:rsidRPr="00927584">
        <w:rPr>
          <w:noProof/>
        </w:rPr>
        <w:t>(Christie et al. 2022; Mira et al. 2023)</w:t>
      </w:r>
      <w:r w:rsidR="00FE2F28" w:rsidRPr="00927584">
        <w:fldChar w:fldCharType="end"/>
      </w:r>
      <w:r w:rsidR="00285ADF" w:rsidRPr="00927584">
        <w:t xml:space="preserve"> and seedling emergence </w:t>
      </w:r>
      <w:r w:rsidR="00FE2F28" w:rsidRPr="00927584">
        <w:fldChar w:fldCharType="begin" w:fldLock="1"/>
      </w:r>
      <w:r w:rsidR="00730463" w:rsidRPr="00927584">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FE2F28" w:rsidRPr="00927584">
        <w:fldChar w:fldCharType="separate"/>
      </w:r>
      <w:r w:rsidR="00FE2F28" w:rsidRPr="00927584">
        <w:rPr>
          <w:noProof/>
        </w:rPr>
        <w:t>(Dickman et al. 2019)</w:t>
      </w:r>
      <w:r w:rsidR="00FE2F28" w:rsidRPr="00927584">
        <w:fldChar w:fldCharType="end"/>
      </w:r>
      <w:r w:rsidR="00285ADF" w:rsidRPr="00927584">
        <w:t xml:space="preserve">. </w:t>
      </w:r>
      <w:r w:rsidR="00191911" w:rsidRPr="00927584">
        <w:t>S</w:t>
      </w:r>
      <w:r w:rsidR="007770BC" w:rsidRPr="00927584">
        <w:t xml:space="preserve">uch </w:t>
      </w:r>
      <w:r w:rsidR="00285ADF" w:rsidRPr="00927584">
        <w:t xml:space="preserve">intraspecific variation in phenological and reproductive allocation traits is key </w:t>
      </w:r>
      <w:r w:rsidR="002F1591" w:rsidRPr="00927584">
        <w:t>for</w:t>
      </w:r>
      <w:r w:rsidR="00285ADF" w:rsidRPr="00927584">
        <w:t xml:space="preserve"> climate adaptation </w:t>
      </w:r>
      <w:r w:rsidR="000F55B2" w:rsidRPr="00927584">
        <w:fldChar w:fldCharType="begin" w:fldLock="1"/>
      </w:r>
      <w:r w:rsidR="000F55B2" w:rsidRPr="00927584">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w:instrText>
      </w:r>
      <w:r w:rsidR="000F55B2" w:rsidRPr="00DD3073">
        <w:rPr>
          <w:lang w:val="es-ES"/>
        </w:rPr>
        <w:instrText xml:space="preserve">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et al. 2017)","plainTextFormattedCitation":"(Kurze et al. 2017)","previouslyFormattedCitation":"(Kurze et al. 2017)"},"properties":{"noteIndex":0},"schema":"https://github.com/citation-style-language/schema/raw/master/csl-citation.json"}</w:instrText>
      </w:r>
      <w:r w:rsidR="000F55B2" w:rsidRPr="00927584">
        <w:fldChar w:fldCharType="separate"/>
      </w:r>
      <w:r w:rsidR="000F55B2" w:rsidRPr="00DD3073">
        <w:rPr>
          <w:noProof/>
          <w:lang w:val="es-ES"/>
        </w:rPr>
        <w:t>(Kurze et al. 2017)</w:t>
      </w:r>
      <w:r w:rsidR="000F55B2" w:rsidRPr="00927584">
        <w:fldChar w:fldCharType="end"/>
      </w:r>
      <w:r w:rsidR="002F1591" w:rsidRPr="00DD3073">
        <w:rPr>
          <w:lang w:val="es-ES"/>
        </w:rPr>
        <w:t xml:space="preserve"> </w:t>
      </w:r>
      <w:r w:rsidR="002F1591" w:rsidRPr="00927584">
        <w:fldChar w:fldCharType="begin" w:fldLock="1"/>
      </w:r>
      <w:r w:rsidR="002F1591" w:rsidRPr="00DD3073">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2F1591" w:rsidRPr="00927584">
        <w:fldChar w:fldCharType="separate"/>
      </w:r>
      <w:r w:rsidR="002F1591" w:rsidRPr="00DD3073">
        <w:rPr>
          <w:noProof/>
          <w:lang w:val="es-ES"/>
        </w:rPr>
        <w:t>(Anderson et al. 2012)</w:t>
      </w:r>
      <w:r w:rsidR="002F1591" w:rsidRPr="00927584">
        <w:fldChar w:fldCharType="end"/>
      </w:r>
      <w:r w:rsidR="00285ADF" w:rsidRPr="00DD3073">
        <w:rPr>
          <w:lang w:val="es-ES"/>
        </w:rPr>
        <w:t xml:space="preserve">. </w:t>
      </w:r>
      <w:r w:rsidR="00923BD7" w:rsidRPr="00DD3073">
        <w:rPr>
          <w:lang w:val="es-ES"/>
        </w:rPr>
        <w:t>For example</w:t>
      </w:r>
      <w:r w:rsidR="00285ADF" w:rsidRPr="00DD3073">
        <w:rPr>
          <w:lang w:val="es-ES"/>
        </w:rPr>
        <w:t xml:space="preserve">, results from </w:t>
      </w:r>
      <w:r w:rsidR="000F55B2" w:rsidRPr="00927584">
        <w:fldChar w:fldCharType="begin" w:fldLock="1"/>
      </w:r>
      <w:r w:rsidR="000F55B2" w:rsidRPr="00DD3073">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w:instrText>
      </w:r>
      <w:r w:rsidR="000F55B2" w:rsidRPr="00927584">
        <w:instrText xml:space="preserve">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F55B2" w:rsidRPr="00927584">
        <w:fldChar w:fldCharType="separate"/>
      </w:r>
      <w:r w:rsidR="000F55B2" w:rsidRPr="00927584">
        <w:rPr>
          <w:noProof/>
        </w:rPr>
        <w:t>(Dickman et al. 2019)</w:t>
      </w:r>
      <w:r w:rsidR="000F55B2" w:rsidRPr="00927584">
        <w:fldChar w:fldCharType="end"/>
      </w:r>
      <w:r w:rsidR="00285ADF" w:rsidRPr="00927584">
        <w:t xml:space="preserve"> show rapid shift</w:t>
      </w:r>
      <w:r w:rsidR="00923BD7" w:rsidRPr="00927584">
        <w:t>s</w:t>
      </w:r>
      <w:r w:rsidR="00285ADF" w:rsidRPr="00927584">
        <w:t xml:space="preserve"> in regeneration trait means and variance in response to drought</w:t>
      </w:r>
      <w:r w:rsidR="00291BC7" w:rsidRPr="00927584">
        <w:t>,</w:t>
      </w:r>
      <w:r w:rsidR="00285ADF" w:rsidRPr="00927584">
        <w:t xml:space="preserve"> </w:t>
      </w:r>
      <w:r w:rsidR="0038464B" w:rsidRPr="00927584">
        <w:t xml:space="preserve">increasing the chance of </w:t>
      </w:r>
      <w:r w:rsidR="00291BC7" w:rsidRPr="00927584">
        <w:t xml:space="preserve">population </w:t>
      </w:r>
      <w:r w:rsidR="00927584" w:rsidRPr="00927584">
        <w:t>survival</w:t>
      </w:r>
      <w:r w:rsidR="00285ADF" w:rsidRPr="00927584">
        <w:t xml:space="preserve">. </w:t>
      </w:r>
    </w:p>
    <w:p w14:paraId="4DD89E8D" w14:textId="359E9ABD" w:rsidR="00422A12" w:rsidRPr="00927584" w:rsidRDefault="006A3B04" w:rsidP="00AE5251">
      <w:pPr>
        <w:autoSpaceDE w:val="0"/>
        <w:autoSpaceDN w:val="0"/>
        <w:adjustRightInd w:val="0"/>
        <w:spacing w:after="0" w:line="360" w:lineRule="auto"/>
        <w:ind w:firstLine="709"/>
        <w:jc w:val="both"/>
      </w:pPr>
      <w:r w:rsidRPr="00927584">
        <w:t>I</w:t>
      </w:r>
      <w:r w:rsidR="00B24812" w:rsidRPr="00927584">
        <w:t>n alpine ecosystems</w:t>
      </w:r>
      <w:r w:rsidR="00AE5ACE" w:rsidRPr="00927584">
        <w:t xml:space="preserve"> (i.e. areas above the treeline</w:t>
      </w:r>
      <w:r w:rsidR="00F83F84" w:rsidRPr="00927584">
        <w:t xml:space="preserve">, </w:t>
      </w:r>
      <w:r w:rsidR="000B72B9" w:rsidRPr="00F95F23">
        <w:rPr>
          <w:rFonts w:eastAsia="Times New Roman" w:cstheme="minorHAnsi"/>
          <w:color w:val="000000"/>
          <w:lang w:eastAsia="ca-ES"/>
        </w:rPr>
        <w:fldChar w:fldCharType="begin" w:fldLock="1"/>
      </w:r>
      <w:r w:rsidR="000B72B9"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0B72B9" w:rsidRPr="00F95F23">
        <w:rPr>
          <w:rFonts w:eastAsia="Times New Roman" w:cstheme="minorHAnsi"/>
          <w:color w:val="000000"/>
          <w:lang w:eastAsia="ca-ES"/>
        </w:rPr>
        <w:fldChar w:fldCharType="separate"/>
      </w:r>
      <w:r w:rsidR="000B72B9" w:rsidRPr="00F95F23">
        <w:rPr>
          <w:rFonts w:eastAsia="Times New Roman" w:cstheme="minorHAnsi"/>
          <w:noProof/>
          <w:color w:val="000000"/>
          <w:lang w:eastAsia="ca-ES"/>
        </w:rPr>
        <w:t>Körner, 2021</w:t>
      </w:r>
      <w:r w:rsidR="000B72B9" w:rsidRPr="00F95F23">
        <w:rPr>
          <w:rFonts w:eastAsia="Times New Roman" w:cstheme="minorHAnsi"/>
          <w:color w:val="000000"/>
          <w:lang w:eastAsia="ca-ES"/>
        </w:rPr>
        <w:fldChar w:fldCharType="end"/>
      </w:r>
      <w:r w:rsidR="00AE5ACE" w:rsidRPr="00927584">
        <w:t>)</w:t>
      </w:r>
      <w:r w:rsidR="003755A6" w:rsidRPr="00927584">
        <w:t>,</w:t>
      </w:r>
      <w:r w:rsidR="00B24812" w:rsidRPr="00927584">
        <w:t xml:space="preserve"> </w:t>
      </w:r>
      <w:r w:rsidR="00993BD2" w:rsidRPr="00927584">
        <w:t>current climate change</w:t>
      </w:r>
      <w:r w:rsidR="00EA0C92" w:rsidRPr="00927584">
        <w:t xml:space="preserve"> </w:t>
      </w:r>
      <w:r w:rsidR="00F83F84" w:rsidRPr="00927584">
        <w:t>is producing</w:t>
      </w:r>
      <w:r w:rsidR="00B73C7B" w:rsidRPr="00927584">
        <w:t xml:space="preserve"> </w:t>
      </w:r>
      <w:r w:rsidR="000956C0" w:rsidRPr="00927584">
        <w:t xml:space="preserve">earlier snowmelt </w:t>
      </w:r>
      <w:r w:rsidR="003245DB" w:rsidRPr="00927584">
        <w:fldChar w:fldCharType="begin" w:fldLock="1"/>
      </w:r>
      <w:r w:rsidR="003245DB" w:rsidRPr="00927584">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et al. 2021)","plainTextFormattedCitation":"(Vorkauf et al. 2021)","previouslyFormattedCitation":"(Vorkauf et al. 2021)"},"properties":{"noteIndex":0},"schema":"https://github.com/citation-style-language/schema/raw/master/csl-citation.json"}</w:instrText>
      </w:r>
      <w:r w:rsidR="003245DB" w:rsidRPr="00927584">
        <w:fldChar w:fldCharType="separate"/>
      </w:r>
      <w:r w:rsidR="003245DB" w:rsidRPr="00927584">
        <w:rPr>
          <w:noProof/>
        </w:rPr>
        <w:t>(Vorkauf et al. 2021)</w:t>
      </w:r>
      <w:r w:rsidR="003245DB" w:rsidRPr="00927584">
        <w:fldChar w:fldCharType="end"/>
      </w:r>
      <w:r w:rsidR="002F1591" w:rsidRPr="00927584">
        <w:t xml:space="preserve"> </w:t>
      </w:r>
      <w:r w:rsidR="000956C0" w:rsidRPr="00927584">
        <w:t>and increasing summer drought</w:t>
      </w:r>
      <w:r w:rsidR="003245DB" w:rsidRPr="00927584">
        <w:t xml:space="preserve"> </w:t>
      </w:r>
      <w:r w:rsidR="003245DB" w:rsidRPr="00927584">
        <w:fldChar w:fldCharType="begin" w:fldLock="1"/>
      </w:r>
      <w:r w:rsidR="00EB567B" w:rsidRPr="00927584">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3245DB" w:rsidRPr="00927584">
        <w:fldChar w:fldCharType="separate"/>
      </w:r>
      <w:r w:rsidR="003245DB" w:rsidRPr="00927584">
        <w:rPr>
          <w:noProof/>
        </w:rPr>
        <w:t>(Kotlarski et al. 2023)</w:t>
      </w:r>
      <w:r w:rsidR="003245DB" w:rsidRPr="00927584">
        <w:fldChar w:fldCharType="end"/>
      </w:r>
      <w:r w:rsidR="005A4AAD" w:rsidRPr="00927584">
        <w:t>.</w:t>
      </w:r>
      <w:r w:rsidR="0015216C" w:rsidRPr="00927584">
        <w:t xml:space="preserve"> </w:t>
      </w:r>
      <w:r w:rsidR="00AF65D2" w:rsidRPr="00927584">
        <w:rPr>
          <w:rFonts w:eastAsia="Times New Roman" w:cstheme="minorHAnsi"/>
          <w:color w:val="000000"/>
          <w:lang w:eastAsia="ca-ES"/>
        </w:rPr>
        <w:t>However, t</w:t>
      </w:r>
      <w:r w:rsidR="00AF65D2" w:rsidRPr="00927584">
        <w:t xml:space="preserve">he high topographic complexity </w:t>
      </w:r>
      <w:r w:rsidR="00AF65D2" w:rsidRPr="00927584">
        <w:fldChar w:fldCharType="begin" w:fldLock="1"/>
      </w:r>
      <w:r w:rsidR="00AF65D2" w:rsidRPr="0092758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F65D2" w:rsidRPr="00927584">
        <w:fldChar w:fldCharType="separate"/>
      </w:r>
      <w:r w:rsidR="00AF65D2" w:rsidRPr="00927584">
        <w:rPr>
          <w:noProof/>
        </w:rPr>
        <w:t>(Scherrer &amp; Körner 2011)</w:t>
      </w:r>
      <w:r w:rsidR="00AF65D2" w:rsidRPr="00927584">
        <w:fldChar w:fldCharType="end"/>
      </w:r>
      <w:r w:rsidR="00AF65D2" w:rsidRPr="00927584">
        <w:t xml:space="preserve"> of alpine systems creates m</w:t>
      </w:r>
      <w:r w:rsidR="008831D1" w:rsidRPr="00927584">
        <w:t xml:space="preserve">icroclimatic gradients </w:t>
      </w:r>
      <w:r w:rsidR="00AF65D2" w:rsidRPr="00927584">
        <w:t xml:space="preserve">that </w:t>
      </w:r>
      <w:r w:rsidR="00690967" w:rsidRPr="00927584">
        <w:t>could</w:t>
      </w:r>
      <w:r w:rsidR="008831D1" w:rsidRPr="00927584">
        <w:t xml:space="preserve"> buffer the effect of climate warming in alpine communities </w:t>
      </w:r>
      <w:r w:rsidR="008831D1" w:rsidRPr="00927584">
        <w:fldChar w:fldCharType="begin" w:fldLock="1"/>
      </w:r>
      <w:r w:rsidR="00D614DB" w:rsidRPr="00927584">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mp; Hiltbrunner 2021; Jiménez- Alfaro et al. 2024)","plainTextFormattedCitation":"(Körner &amp; Hiltbrunner 2021; Jiménez- Alfaro et al. 2024)","previouslyFormattedCitation":"(Körner &amp; Hiltbrunner 2021; Jiménez- Alfaro et al. 2024)"},"properties":{"noteIndex":0},"schema":"https://github.com/citation-style-language/schema/raw/master/csl-citation.json"}</w:instrText>
      </w:r>
      <w:r w:rsidR="008831D1" w:rsidRPr="00927584">
        <w:fldChar w:fldCharType="separate"/>
      </w:r>
      <w:r w:rsidR="00061006" w:rsidRPr="00927584">
        <w:rPr>
          <w:noProof/>
        </w:rPr>
        <w:t>(Körner &amp; Hiltbrunner 2021; Jiménez- Alfaro et al. 2024)</w:t>
      </w:r>
      <w:r w:rsidR="008831D1" w:rsidRPr="00927584">
        <w:fldChar w:fldCharType="end"/>
      </w:r>
      <w:r w:rsidR="004C5097" w:rsidRPr="00927584">
        <w:t>.</w:t>
      </w:r>
      <w:r w:rsidR="00DC4CF9" w:rsidRPr="00927584">
        <w:t xml:space="preserve"> </w:t>
      </w:r>
      <w:r w:rsidR="009B25D7" w:rsidRPr="00927584">
        <w:t xml:space="preserve">Because of </w:t>
      </w:r>
      <w:r w:rsidR="00AE5251" w:rsidRPr="00927584">
        <w:t>these same microclimatic gradients</w:t>
      </w:r>
      <w:r w:rsidR="009B25D7" w:rsidRPr="00927584">
        <w:t xml:space="preserve">, it can be expected that alpine </w:t>
      </w:r>
      <w:r w:rsidR="00AE5251" w:rsidRPr="00927584">
        <w:t xml:space="preserve">plants show </w:t>
      </w:r>
      <w:r w:rsidR="00FF4BC3" w:rsidRPr="00927584">
        <w:t xml:space="preserve">intraspecific </w:t>
      </w:r>
      <w:r w:rsidR="00AE5251" w:rsidRPr="00927584">
        <w:t>variation in their seed regeneration traits</w:t>
      </w:r>
      <w:r w:rsidR="008E30AD" w:rsidRPr="00927584">
        <w:t xml:space="preserve">. </w:t>
      </w:r>
      <w:r w:rsidR="005D5831" w:rsidRPr="00927584">
        <w:t>This</w:t>
      </w:r>
      <w:r w:rsidR="008143C3" w:rsidRPr="00927584">
        <w:t xml:space="preserve"> </w:t>
      </w:r>
      <w:r w:rsidR="00AE5251" w:rsidRPr="00927584">
        <w:t xml:space="preserve">variation </w:t>
      </w:r>
      <w:r w:rsidR="005D5831" w:rsidRPr="00927584">
        <w:t xml:space="preserve">may be especially critical in alpine systems influenced by Mediterranean climatic conditions, </w:t>
      </w:r>
      <w:r w:rsidR="00C4753D" w:rsidRPr="00927584">
        <w:t>which can be water-limited by</w:t>
      </w:r>
      <w:r w:rsidR="009055E0" w:rsidRPr="00927584">
        <w:t xml:space="preserve"> a </w:t>
      </w:r>
      <w:r w:rsidR="0062431F" w:rsidRPr="00927584">
        <w:t xml:space="preserve">period </w:t>
      </w:r>
      <w:r w:rsidR="00B45CE8" w:rsidRPr="00927584">
        <w:t xml:space="preserve">of </w:t>
      </w:r>
      <w:r w:rsidR="0062431F" w:rsidRPr="00927584">
        <w:t xml:space="preserve">1-2 months of </w:t>
      </w:r>
      <w:r w:rsidR="005D5831" w:rsidRPr="00927584">
        <w:t xml:space="preserve">summer drought </w:t>
      </w:r>
      <w:r w:rsidR="0062431F" w:rsidRPr="00927584">
        <w:fldChar w:fldCharType="begin" w:fldLock="1"/>
      </w:r>
      <w:r w:rsidR="0062431F" w:rsidRPr="00927584">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927584">
        <w:fldChar w:fldCharType="separate"/>
      </w:r>
      <w:r w:rsidR="0062431F" w:rsidRPr="00927584">
        <w:rPr>
          <w:noProof/>
        </w:rPr>
        <w:t>(Sumner &amp; Venn 2021)</w:t>
      </w:r>
      <w:r w:rsidR="0062431F" w:rsidRPr="00927584">
        <w:fldChar w:fldCharType="end"/>
      </w:r>
      <w:r w:rsidR="00696728" w:rsidRPr="00927584">
        <w:t>.</w:t>
      </w:r>
    </w:p>
    <w:p w14:paraId="290BC502" w14:textId="0678BC15" w:rsidR="00662737" w:rsidRPr="00927584" w:rsidRDefault="00AE4CE9" w:rsidP="0084299C">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Pr="00927584">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927584">
        <w:fldChar w:fldCharType="separate"/>
      </w:r>
      <w:r w:rsidRPr="00927584">
        <w:rPr>
          <w:noProof/>
        </w:rPr>
        <w:t>(Donohue et al. 2015)</w:t>
      </w:r>
      <w:r w:rsidRPr="00927584">
        <w:fldChar w:fldCharType="end"/>
      </w:r>
      <w:r w:rsidRPr="00927584">
        <w:t xml:space="preserve">, specifically, the modelling of the seed germination niche using hydro-time models </w:t>
      </w:r>
      <w:r w:rsidRPr="00927584">
        <w:fldChar w:fldCharType="begin" w:fldLock="1"/>
      </w:r>
      <w:r w:rsidRPr="00927584">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Pr="00927584">
        <w:fldChar w:fldCharType="separate"/>
      </w:r>
      <w:r w:rsidRPr="00927584">
        <w:rPr>
          <w:noProof/>
        </w:rPr>
        <w:t>(Allen et al. 2000; Bradford 2002; Bewley et al.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ψ</w:t>
      </w:r>
      <w:r w:rsidRPr="00927584">
        <w:rPr>
          <w:rFonts w:cstheme="minorHAnsi"/>
          <w:vertAlign w:val="subscript"/>
        </w:rPr>
        <w:t>b</w:t>
      </w:r>
      <w:r w:rsidRPr="00927584">
        <w:t xml:space="preserve">). Each seed in a population has its own value of </w:t>
      </w:r>
      <w:r w:rsidRPr="00927584">
        <w:rPr>
          <w:rFonts w:cstheme="minorHAnsi"/>
        </w:rPr>
        <w:t>ψ</w:t>
      </w:r>
      <w:r w:rsidRPr="00927584">
        <w:rPr>
          <w:rFonts w:cstheme="minorHAnsi"/>
          <w:vertAlign w:val="subscript"/>
        </w:rPr>
        <w:t>b</w:t>
      </w:r>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Pr="00927584">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927584">
        <w:rPr>
          <w:rFonts w:cstheme="minorHAnsi"/>
        </w:rPr>
        <w:fldChar w:fldCharType="separate"/>
      </w:r>
      <w:r w:rsidRPr="00927584">
        <w:rPr>
          <w:rFonts w:cstheme="minorHAnsi"/>
          <w:noProof/>
        </w:rPr>
        <w:t>(Donohue et al. 2015)</w:t>
      </w:r>
      <w:r w:rsidRPr="00927584">
        <w:rPr>
          <w:rFonts w:cstheme="minorHAnsi"/>
        </w:rPr>
        <w:fldChar w:fldCharType="end"/>
      </w:r>
      <w:r w:rsidRPr="00927584">
        <w:rPr>
          <w:rFonts w:cstheme="minorHAnsi"/>
        </w:rPr>
        <w:t>.</w:t>
      </w:r>
      <w:r w:rsidR="005A7052" w:rsidRPr="00927584">
        <w:rPr>
          <w:rFonts w:cstheme="minorHAnsi"/>
        </w:rPr>
        <w:t xml:space="preserve"> </w:t>
      </w:r>
      <w:r w:rsidR="006D55FC" w:rsidRPr="00927584">
        <w:t xml:space="preserve">In this study, we </w:t>
      </w:r>
      <w:r w:rsidR="005A7052" w:rsidRPr="00927584">
        <w:t xml:space="preserve">used hydro-time models to </w:t>
      </w:r>
      <w:r w:rsidR="000D6E39" w:rsidRPr="00927584">
        <w:t xml:space="preserve">measure </w:t>
      </w:r>
      <w:r w:rsidR="006D55FC" w:rsidRPr="00927584">
        <w:t>the</w:t>
      </w:r>
      <w:r w:rsidR="009A4338" w:rsidRPr="00927584">
        <w:t xml:space="preserve"> intraspecific </w:t>
      </w:r>
      <w:r w:rsidR="00291E15" w:rsidRPr="00927584">
        <w:t>variation</w:t>
      </w:r>
      <w:r w:rsidR="009A4338" w:rsidRPr="00927584">
        <w:t xml:space="preserve"> </w:t>
      </w:r>
      <w:r w:rsidR="000D6E39" w:rsidRPr="00927584">
        <w:t xml:space="preserve">of </w:t>
      </w:r>
      <w:r w:rsidR="009A4338" w:rsidRPr="00927584">
        <w:t>germination responses to water stress</w:t>
      </w:r>
      <w:r w:rsidR="00C143DF" w:rsidRPr="00927584">
        <w:t xml:space="preserve"> along a </w:t>
      </w:r>
      <w:r w:rsidR="005D0242" w:rsidRPr="00927584">
        <w:t>microclimatic gradient</w:t>
      </w:r>
      <w:r w:rsidR="006D55FC" w:rsidRPr="00927584">
        <w:t xml:space="preserve"> </w:t>
      </w:r>
      <w:r w:rsidR="00C143DF" w:rsidRPr="00927584">
        <w:t xml:space="preserve">in a drought-limited Mediterranean alpine </w:t>
      </w:r>
      <w:r w:rsidR="000041A0" w:rsidRPr="00927584">
        <w:t>eco</w:t>
      </w:r>
      <w:r w:rsidR="00C143DF" w:rsidRPr="00927584">
        <w:t>system</w:t>
      </w:r>
      <w:r w:rsidR="00C63A3A" w:rsidRPr="00927584">
        <w:t xml:space="preserve">. </w:t>
      </w:r>
      <w:r w:rsidR="00477C9C" w:rsidRPr="00927584">
        <w:t>We focused on a</w:t>
      </w:r>
      <w:r w:rsidR="00E60792" w:rsidRPr="00927584">
        <w:t>n endemic and locally abundant species adapted to these conditions,</w:t>
      </w:r>
      <w:r w:rsidR="009B1B12" w:rsidRPr="00927584">
        <w:t xml:space="preserve"> </w:t>
      </w:r>
      <w:r w:rsidR="009B1B12" w:rsidRPr="00927584">
        <w:rPr>
          <w:i/>
        </w:rPr>
        <w:t xml:space="preserve">Dianthus langeanus </w:t>
      </w:r>
      <w:r w:rsidR="009B1B12" w:rsidRPr="00927584">
        <w:rPr>
          <w:iCs/>
        </w:rPr>
        <w:t>Wilk. (Caryophyllaceae)</w:t>
      </w:r>
      <w:r w:rsidR="00A13C86" w:rsidRPr="00927584">
        <w:t xml:space="preserve">. </w:t>
      </w:r>
      <w:r w:rsidR="00412E3F" w:rsidRPr="00927584">
        <w:t xml:space="preserve">Our </w:t>
      </w:r>
      <w:r w:rsidR="00F364E5" w:rsidRPr="00927584">
        <w:t xml:space="preserve">hypothesis </w:t>
      </w:r>
      <w:r w:rsidR="007440A6" w:rsidRPr="00927584">
        <w:t>was</w:t>
      </w:r>
      <w:r w:rsidR="00A13C86" w:rsidRPr="00927584">
        <w:t xml:space="preserve"> </w:t>
      </w:r>
      <w:r w:rsidR="00BB5C2F" w:rsidRPr="00927584">
        <w:t xml:space="preserve">that </w:t>
      </w:r>
      <w:r w:rsidR="00A244A6" w:rsidRPr="00927584">
        <w:t xml:space="preserve">germination responses to water stress </w:t>
      </w:r>
      <w:r w:rsidR="00412F10" w:rsidRPr="00927584">
        <w:t xml:space="preserve">would </w:t>
      </w:r>
      <w:r w:rsidR="00A244A6" w:rsidRPr="00927584">
        <w:t xml:space="preserve">show </w:t>
      </w:r>
      <w:r w:rsidR="004772C2" w:rsidRPr="00927584">
        <w:t xml:space="preserve">functional </w:t>
      </w:r>
      <w:r w:rsidR="00A244A6" w:rsidRPr="00927584">
        <w:t xml:space="preserve">intraspecific </w:t>
      </w:r>
      <w:r w:rsidR="00291E15" w:rsidRPr="00927584">
        <w:t>variation</w:t>
      </w:r>
      <w:r w:rsidR="00A244A6" w:rsidRPr="00927584">
        <w:t xml:space="preserve"> along local </w:t>
      </w:r>
      <w:r w:rsidR="00417D34" w:rsidRPr="00927584">
        <w:t xml:space="preserve">gradients of </w:t>
      </w:r>
      <w:r w:rsidR="00A244A6" w:rsidRPr="00927584">
        <w:t>water availability.</w:t>
      </w:r>
      <w:r w:rsidR="0080631C" w:rsidRPr="00927584">
        <w:t xml:space="preserve"> </w:t>
      </w:r>
      <w:r w:rsidR="00417D34" w:rsidRPr="00927584">
        <w:t>In particular, w</w:t>
      </w:r>
      <w:r w:rsidR="00CD274E" w:rsidRPr="00927584">
        <w:t>e expect</w:t>
      </w:r>
      <w:r w:rsidR="00141538" w:rsidRPr="00927584">
        <w:t>ed</w:t>
      </w:r>
      <w:r w:rsidR="00CD274E" w:rsidRPr="00927584">
        <w:t xml:space="preserve"> lower </w:t>
      </w:r>
      <w:r w:rsidR="00D31BAC" w:rsidRPr="00927584">
        <w:rPr>
          <w:rFonts w:cstheme="minorHAnsi"/>
        </w:rPr>
        <w:t>ψ</w:t>
      </w:r>
      <w:r w:rsidR="00D31BAC" w:rsidRPr="00927584">
        <w:rPr>
          <w:rFonts w:cstheme="minorHAnsi"/>
          <w:vertAlign w:val="subscript"/>
        </w:rPr>
        <w:t>b</w:t>
      </w:r>
      <w:r w:rsidR="00D31BAC" w:rsidRPr="00927584">
        <w:t xml:space="preserve"> </w:t>
      </w:r>
      <w:r w:rsidR="00CD274E" w:rsidRPr="00927584">
        <w:t xml:space="preserve">for </w:t>
      </w:r>
      <w:r w:rsidR="00417D34" w:rsidRPr="00927584">
        <w:t xml:space="preserve">germination in </w:t>
      </w:r>
      <w:r w:rsidR="00CD274E" w:rsidRPr="00927584">
        <w:t>seed</w:t>
      </w:r>
      <w:r w:rsidR="00417D34" w:rsidRPr="00927584">
        <w:t>s collected</w:t>
      </w:r>
      <w:r w:rsidR="003E0377" w:rsidRPr="00927584">
        <w:t xml:space="preserve"> </w:t>
      </w:r>
      <w:r w:rsidR="0031128E" w:rsidRPr="00927584">
        <w:t>from warmer</w:t>
      </w:r>
      <w:r w:rsidR="00A260B7" w:rsidRPr="00927584">
        <w:t xml:space="preserve"> </w:t>
      </w:r>
      <w:r w:rsidR="0080631C" w:rsidRPr="00927584">
        <w:t>and</w:t>
      </w:r>
      <w:r w:rsidR="00A260B7" w:rsidRPr="00927584">
        <w:t xml:space="preserve"> drier</w:t>
      </w:r>
      <w:r w:rsidR="0031128E" w:rsidRPr="00927584">
        <w:t xml:space="preserve"> </w:t>
      </w:r>
      <w:r w:rsidR="00DA19FF" w:rsidRPr="00927584">
        <w:t>subpopulation</w:t>
      </w:r>
      <w:r w:rsidR="00965AA2" w:rsidRPr="00927584">
        <w:t>s</w:t>
      </w:r>
      <w:r w:rsidR="0031128E" w:rsidRPr="00927584">
        <w:t xml:space="preserve"> </w:t>
      </w:r>
      <w:r w:rsidR="00F00011" w:rsidRPr="00927584">
        <w:t xml:space="preserve">(i.e. </w:t>
      </w:r>
      <w:r w:rsidR="007440A6" w:rsidRPr="00927584">
        <w:t>germination more drought-tolerant</w:t>
      </w:r>
      <w:r w:rsidR="00F00011" w:rsidRPr="00927584">
        <w:t>)</w:t>
      </w:r>
      <w:r w:rsidR="003638F6" w:rsidRPr="00927584">
        <w:t>.</w:t>
      </w:r>
      <w:r w:rsidR="00385A25" w:rsidRPr="00927584">
        <w:t xml:space="preserve"> </w:t>
      </w:r>
    </w:p>
    <w:p w14:paraId="60BB3042" w14:textId="49989F4D" w:rsidR="00B500F2" w:rsidRPr="00927584" w:rsidRDefault="0068503C" w:rsidP="002D07AE">
      <w:pPr>
        <w:pStyle w:val="Ttulo2"/>
        <w:spacing w:line="360" w:lineRule="auto"/>
        <w:jc w:val="both"/>
      </w:pPr>
      <w:r w:rsidRPr="00927584">
        <w:t>2.</w:t>
      </w:r>
      <w:r w:rsidR="00A559B2" w:rsidRPr="00927584">
        <w:t xml:space="preserve"> </w:t>
      </w:r>
      <w:r w:rsidR="00B500F2" w:rsidRPr="00927584">
        <w:t>M</w:t>
      </w:r>
      <w:r w:rsidR="006F1AD5" w:rsidRPr="00927584">
        <w:t>aterial and M</w:t>
      </w:r>
      <w:r w:rsidR="00B500F2" w:rsidRPr="00927584">
        <w:t>ethods</w:t>
      </w:r>
    </w:p>
    <w:p w14:paraId="562C4DDC" w14:textId="6741B059" w:rsidR="00B500F2" w:rsidRPr="00927584" w:rsidRDefault="0068503C" w:rsidP="002D07AE">
      <w:pPr>
        <w:pStyle w:val="Ttulo3"/>
        <w:spacing w:line="360" w:lineRule="auto"/>
        <w:jc w:val="both"/>
      </w:pPr>
      <w:r w:rsidRPr="00927584">
        <w:t>2.1</w:t>
      </w:r>
      <w:r w:rsidR="00A559B2" w:rsidRPr="00927584">
        <w:t>.</w:t>
      </w:r>
      <w:r w:rsidRPr="00927584">
        <w:t xml:space="preserve"> </w:t>
      </w:r>
      <w:r w:rsidR="00B500F2" w:rsidRPr="00927584">
        <w:t xml:space="preserve">Study </w:t>
      </w:r>
      <w:r w:rsidR="00496E9C" w:rsidRPr="00927584">
        <w:t>system</w:t>
      </w:r>
    </w:p>
    <w:p w14:paraId="1366BDDE" w14:textId="030404CD" w:rsidR="00D1448B" w:rsidRDefault="001348FB" w:rsidP="004A3EE9">
      <w:pPr>
        <w:spacing w:line="360" w:lineRule="auto"/>
        <w:ind w:firstLine="709"/>
        <w:jc w:val="both"/>
        <w:rPr>
          <w:rFonts w:cstheme="minorHAnsi"/>
        </w:rPr>
      </w:pPr>
      <w:r w:rsidRPr="00927584">
        <w:rPr>
          <w:i/>
          <w:iCs/>
        </w:rPr>
        <w:t>D</w:t>
      </w:r>
      <w:r w:rsidR="006027DF" w:rsidRPr="00927584">
        <w:rPr>
          <w:i/>
          <w:iCs/>
        </w:rPr>
        <w:t>ianthus</w:t>
      </w:r>
      <w:r w:rsidRPr="00927584">
        <w:rPr>
          <w:i/>
          <w:iCs/>
        </w:rPr>
        <w:t xml:space="preserve"> langeanus </w:t>
      </w:r>
      <w:r w:rsidR="00C70A5B" w:rsidRPr="00927584">
        <w:rPr>
          <w:iCs/>
        </w:rPr>
        <w:t>Wilk. (Caryophyllaceae</w:t>
      </w:r>
      <w:r w:rsidR="00AD5FE4" w:rsidRPr="00927584">
        <w:rPr>
          <w:iCs/>
        </w:rPr>
        <w:t>)</w:t>
      </w:r>
      <w:r w:rsidRPr="00927584">
        <w:t xml:space="preserve"> </w:t>
      </w:r>
      <w:r w:rsidR="00AD5FE4" w:rsidRPr="00927584">
        <w:t xml:space="preserve">is </w:t>
      </w:r>
      <w:r w:rsidRPr="00927584">
        <w:t xml:space="preserve">a wild </w:t>
      </w:r>
      <w:r w:rsidR="003A4997" w:rsidRPr="00927584">
        <w:t>carnation</w:t>
      </w:r>
      <w:r w:rsidRPr="00927584">
        <w:t xml:space="preserve"> endemic to </w:t>
      </w:r>
      <w:r w:rsidR="003A4997" w:rsidRPr="00927584">
        <w:t xml:space="preserve">the </w:t>
      </w:r>
      <w:r w:rsidR="000F2C9D" w:rsidRPr="00927584">
        <w:t>mountain</w:t>
      </w:r>
      <w:r w:rsidR="00D94EE0" w:rsidRPr="00927584">
        <w:t xml:space="preserve"> </w:t>
      </w:r>
      <w:r w:rsidR="000F2C9D" w:rsidRPr="00927584">
        <w:t>s</w:t>
      </w:r>
      <w:r w:rsidR="00D94EE0" w:rsidRPr="00927584">
        <w:t>ystems</w:t>
      </w:r>
      <w:r w:rsidR="000F2C9D" w:rsidRPr="00927584">
        <w:t xml:space="preserve"> of the </w:t>
      </w:r>
      <w:r w:rsidR="003A4997" w:rsidRPr="00927584">
        <w:t>northwest</w:t>
      </w:r>
      <w:r w:rsidR="00D94EE0" w:rsidRPr="00927584">
        <w:t>ern</w:t>
      </w:r>
      <w:r w:rsidR="003A4997" w:rsidRPr="00927584">
        <w:t xml:space="preserve"> Iberian Peninsula (</w:t>
      </w:r>
      <w:r w:rsidR="00ED173D" w:rsidRPr="00927584">
        <w:rPr>
          <w:iCs/>
        </w:rPr>
        <w:t xml:space="preserve">Fig. </w:t>
      </w:r>
      <w:r w:rsidR="003A4997" w:rsidRPr="00927584">
        <w:t>1A)</w:t>
      </w:r>
      <w:r w:rsidR="009F5561" w:rsidRPr="00927584">
        <w:t>.</w:t>
      </w:r>
      <w:r w:rsidR="00A5205A" w:rsidRPr="00927584">
        <w:t xml:space="preserve"> </w:t>
      </w:r>
      <w:bookmarkStart w:id="1" w:name="_Hlk153186664"/>
      <w:r w:rsidR="00A5205A" w:rsidRPr="00927584">
        <w:rPr>
          <w:i/>
          <w:iCs/>
        </w:rPr>
        <w:t>D. langeanus</w:t>
      </w:r>
      <w:bookmarkEnd w:id="1"/>
      <w:r w:rsidR="00C70A5B" w:rsidRPr="00927584">
        <w:rPr>
          <w:i/>
          <w:iCs/>
        </w:rPr>
        <w:t xml:space="preserve"> </w:t>
      </w:r>
      <w:r w:rsidR="00A5205A" w:rsidRPr="00927584">
        <w:t xml:space="preserve">mainly lives </w:t>
      </w:r>
      <w:r w:rsidR="00B36431" w:rsidRPr="00927584">
        <w:t>i</w:t>
      </w:r>
      <w:r w:rsidR="00A5205A" w:rsidRPr="00927584">
        <w:t>n open dry grasslands on acid soils</w:t>
      </w:r>
      <w:r w:rsidRPr="00927584">
        <w:t xml:space="preserve"> (</w:t>
      </w:r>
      <w:r w:rsidR="00ED173D" w:rsidRPr="00927584">
        <w:rPr>
          <w:iCs/>
        </w:rPr>
        <w:t>Fig.</w:t>
      </w:r>
      <w:r w:rsidR="0098001B" w:rsidRPr="00927584">
        <w:rPr>
          <w:iCs/>
        </w:rPr>
        <w:t xml:space="preserve"> </w:t>
      </w:r>
      <w:r w:rsidR="005E2483" w:rsidRPr="00927584">
        <w:t>1B</w:t>
      </w:r>
      <w:r w:rsidRPr="00927584">
        <w:t xml:space="preserve">), </w:t>
      </w:r>
      <w:r w:rsidR="00B36431" w:rsidRPr="00927584">
        <w:t>where it can be locally</w:t>
      </w:r>
      <w:r w:rsidRPr="00927584">
        <w:t xml:space="preserve"> abundant</w:t>
      </w:r>
      <w:r w:rsidR="00B36431" w:rsidRPr="00927584">
        <w:t>.</w:t>
      </w:r>
      <w:r w:rsidRPr="00927584">
        <w:t xml:space="preserve"> </w:t>
      </w:r>
      <w:r w:rsidR="000807A1" w:rsidRPr="00927584">
        <w:t>F</w:t>
      </w:r>
      <w:r w:rsidR="00E41C73" w:rsidRPr="00927584">
        <w:t>lower</w:t>
      </w:r>
      <w:r w:rsidR="00B812C8" w:rsidRPr="00927584">
        <w:t xml:space="preserve">ing </w:t>
      </w:r>
      <w:r w:rsidR="00DC1CAC" w:rsidRPr="00927584">
        <w:t>onset</w:t>
      </w:r>
      <w:r w:rsidR="00B812C8" w:rsidRPr="00927584">
        <w:t xml:space="preserve"> </w:t>
      </w:r>
      <w:r w:rsidR="000807A1" w:rsidRPr="00927584">
        <w:t xml:space="preserve">occurs </w:t>
      </w:r>
      <w:r w:rsidR="00B812C8" w:rsidRPr="00927584">
        <w:t xml:space="preserve">in </w:t>
      </w:r>
      <w:r w:rsidR="00B812C8" w:rsidRPr="00927584">
        <w:lastRenderedPageBreak/>
        <w:t>early June and ripe se</w:t>
      </w:r>
      <w:r w:rsidR="00AF68E0" w:rsidRPr="00927584">
        <w:t>eds are dispersed during August</w:t>
      </w:r>
      <w:r w:rsidR="00193164" w:rsidRPr="00927584">
        <w:t xml:space="preserve"> (Fig. 1C)</w:t>
      </w:r>
      <w:r w:rsidR="00AF68E0" w:rsidRPr="00927584">
        <w:t>.</w:t>
      </w:r>
      <w:r w:rsidR="00B812C8" w:rsidRPr="00927584">
        <w:t xml:space="preserve"> </w:t>
      </w:r>
      <w:r w:rsidR="009B647A" w:rsidRPr="00927584">
        <w:t>S</w:t>
      </w:r>
      <w:r w:rsidR="00C70A5B" w:rsidRPr="00927584">
        <w:t>ee</w:t>
      </w:r>
      <w:r w:rsidRPr="00927584">
        <w:t xml:space="preserve">d production </w:t>
      </w:r>
      <w:r w:rsidR="009B647A" w:rsidRPr="00927584">
        <w:t xml:space="preserve">is high, </w:t>
      </w:r>
      <w:r w:rsidR="00C772D5" w:rsidRPr="00927584">
        <w:t xml:space="preserve">usually </w:t>
      </w:r>
      <w:r w:rsidR="00EF09CF" w:rsidRPr="00927584">
        <w:t>&gt;</w:t>
      </w:r>
      <w:r w:rsidR="00812E76">
        <w:t xml:space="preserve"> </w:t>
      </w:r>
      <w:r w:rsidR="00C772D5" w:rsidRPr="00927584">
        <w:t xml:space="preserve">10 seeds per capsule </w:t>
      </w:r>
      <w:r w:rsidR="003E12FD" w:rsidRPr="00927584">
        <w:t xml:space="preserve">and up to 250 </w:t>
      </w:r>
      <w:r w:rsidR="00EF09CF" w:rsidRPr="00927584">
        <w:t xml:space="preserve">seeds </w:t>
      </w:r>
      <w:r w:rsidR="003E12FD" w:rsidRPr="00927584">
        <w:t>per individual</w:t>
      </w:r>
      <w:r w:rsidR="00EF09CF" w:rsidRPr="00927584">
        <w:t xml:space="preserve">. </w:t>
      </w:r>
      <w:r w:rsidR="007617F2" w:rsidRPr="00927584">
        <w:t>Germination</w:t>
      </w:r>
      <w:r w:rsidR="00EF09CF" w:rsidRPr="00927584">
        <w:t xml:space="preserve"> </w:t>
      </w:r>
      <w:r w:rsidR="00E711B2" w:rsidRPr="00927584">
        <w:t>occurs mainly during end-summer/early autumn</w:t>
      </w:r>
      <w:r w:rsidRPr="00927584">
        <w:t xml:space="preserve"> </w:t>
      </w:r>
      <w:r w:rsidR="00E711B2" w:rsidRPr="00927584">
        <w:t>at high rates</w:t>
      </w:r>
      <w:r w:rsidR="007617F2" w:rsidRPr="00927584">
        <w:t xml:space="preserve"> and with high success</w:t>
      </w:r>
      <w:r w:rsidR="00E711B2" w:rsidRPr="00927584">
        <w:t xml:space="preserve"> when water is available</w:t>
      </w:r>
      <w:r w:rsidRPr="00927584">
        <w:t xml:space="preserve"> at</w:t>
      </w:r>
      <w:r w:rsidR="007617F2" w:rsidRPr="00927584">
        <w:t xml:space="preserve"> temperatures </w:t>
      </w:r>
      <w:r w:rsidR="00F4176D" w:rsidRPr="00927584">
        <w:t>between</w:t>
      </w:r>
      <w:r w:rsidRPr="00927584">
        <w:t xml:space="preserve"> </w:t>
      </w:r>
      <w:r w:rsidR="007617F2" w:rsidRPr="00927584">
        <w:t xml:space="preserve">10 </w:t>
      </w:r>
      <w:r w:rsidR="00F4176D" w:rsidRPr="00927584">
        <w:t>and</w:t>
      </w:r>
      <w:r w:rsidR="007617F2" w:rsidRPr="00927584">
        <w:t xml:space="preserve"> </w:t>
      </w:r>
      <w:r w:rsidRPr="00927584">
        <w:t>2</w:t>
      </w:r>
      <w:r w:rsidR="007617F2" w:rsidRPr="00927584">
        <w:t>2</w:t>
      </w:r>
      <w:r w:rsidR="00A82AD2" w:rsidRPr="00927584">
        <w:t xml:space="preserve"> </w:t>
      </w:r>
      <w:r w:rsidR="006A5A56" w:rsidRPr="00927584">
        <w:t>°C</w:t>
      </w:r>
      <w:r w:rsidRPr="00927584">
        <w:t xml:space="preserve">. </w:t>
      </w:r>
      <w:r w:rsidR="00BC49B5" w:rsidRPr="00927584">
        <w:t>Here</w:t>
      </w:r>
      <w:r w:rsidR="00984518" w:rsidRPr="00927584">
        <w:t>, w</w:t>
      </w:r>
      <w:r w:rsidR="0095140F" w:rsidRPr="00927584">
        <w:t xml:space="preserve">e studied wild populations of </w:t>
      </w:r>
      <w:r w:rsidR="0095140F" w:rsidRPr="00927584">
        <w:rPr>
          <w:i/>
          <w:iCs/>
        </w:rPr>
        <w:t>D. langeanus</w:t>
      </w:r>
      <w:r w:rsidR="0095140F" w:rsidRPr="00927584">
        <w:t xml:space="preserve"> in the northern limit of its distribution, in </w:t>
      </w:r>
      <w:r w:rsidR="002A4F56" w:rsidRPr="00927584">
        <w:t>the</w:t>
      </w:r>
      <w:r w:rsidR="00AD7CEA" w:rsidRPr="00927584">
        <w:t xml:space="preserve"> </w:t>
      </w:r>
      <w:r w:rsidR="002A4F56" w:rsidRPr="00927584">
        <w:rPr>
          <w:rFonts w:cstheme="minorHAnsi"/>
        </w:rPr>
        <w:t xml:space="preserve">Valles de Omaña and Luna Biosphere Reserve, </w:t>
      </w:r>
      <w:r w:rsidR="00B73D22" w:rsidRPr="00927584">
        <w:rPr>
          <w:rFonts w:cstheme="minorHAnsi"/>
        </w:rPr>
        <w:t>in the</w:t>
      </w:r>
      <w:r w:rsidR="002A4F56" w:rsidRPr="00927584">
        <w:t xml:space="preserve"> </w:t>
      </w:r>
      <w:r w:rsidR="004C631E" w:rsidRPr="00927584">
        <w:t>southern Cantabrian Mountains</w:t>
      </w:r>
      <w:r w:rsidR="009E0037" w:rsidRPr="00927584">
        <w:t xml:space="preserve"> </w:t>
      </w:r>
      <w:r w:rsidR="009E0037" w:rsidRPr="00927584">
        <w:rPr>
          <w:rFonts w:cstheme="minorHAnsi"/>
        </w:rPr>
        <w:t>(</w:t>
      </w:r>
      <w:r w:rsidR="0098001B" w:rsidRPr="00927584">
        <w:rPr>
          <w:rFonts w:cstheme="minorHAnsi"/>
        </w:rPr>
        <w:t xml:space="preserve">Fig. </w:t>
      </w:r>
      <w:r w:rsidR="009E0037" w:rsidRPr="00927584">
        <w:rPr>
          <w:rFonts w:cstheme="minorHAnsi"/>
        </w:rPr>
        <w:t>1A)</w:t>
      </w:r>
      <w:r w:rsidR="00B73D22" w:rsidRPr="00927584">
        <w:t>. The Cantabrian Mountains</w:t>
      </w:r>
      <w:r w:rsidR="004C631E" w:rsidRPr="00927584">
        <w:t xml:space="preserve"> run E-W in northern Spain</w:t>
      </w:r>
      <w:r w:rsidR="00B73D22" w:rsidRPr="00927584">
        <w:t xml:space="preserve"> </w:t>
      </w:r>
      <w:r w:rsidR="00DA6A7C" w:rsidRPr="00927584">
        <w:t>along 480</w:t>
      </w:r>
      <w:r w:rsidR="002243BF" w:rsidRPr="00927584">
        <w:t xml:space="preserve"> </w:t>
      </w:r>
      <w:r w:rsidR="00DA6A7C" w:rsidRPr="00927584">
        <w:t xml:space="preserve">km </w:t>
      </w:r>
      <w:r w:rsidR="002243BF" w:rsidRPr="00927584">
        <w:t>in parallel</w:t>
      </w:r>
      <w:r w:rsidR="00DA6A7C" w:rsidRPr="00927584">
        <w:t xml:space="preserve"> to the </w:t>
      </w:r>
      <w:r w:rsidR="002243BF" w:rsidRPr="00927584">
        <w:t>Cantabrian Se</w:t>
      </w:r>
      <w:r w:rsidR="00782942" w:rsidRPr="00927584">
        <w:t>a</w:t>
      </w:r>
      <w:r w:rsidR="004C631E" w:rsidRPr="00927584">
        <w:rPr>
          <w:rFonts w:cstheme="minorHAnsi"/>
        </w:rPr>
        <w:t>.</w:t>
      </w:r>
      <w:r w:rsidR="005E2483" w:rsidRPr="00927584">
        <w:rPr>
          <w:rFonts w:cstheme="minorHAnsi"/>
        </w:rPr>
        <w:t xml:space="preserve"> This mountain </w:t>
      </w:r>
      <w:r w:rsidR="00DE1610" w:rsidRPr="00927584">
        <w:rPr>
          <w:rFonts w:cstheme="minorHAnsi"/>
        </w:rPr>
        <w:t xml:space="preserve">system includes </w:t>
      </w:r>
      <w:r w:rsidR="00280993" w:rsidRPr="00927584">
        <w:rPr>
          <w:rFonts w:cstheme="minorHAnsi"/>
        </w:rPr>
        <w:t>summit</w:t>
      </w:r>
      <w:r w:rsidR="00902022" w:rsidRPr="00927584">
        <w:rPr>
          <w:rFonts w:cstheme="minorHAnsi"/>
        </w:rPr>
        <w:t xml:space="preserve">s above </w:t>
      </w:r>
      <w:r w:rsidR="0091528D" w:rsidRPr="00927584">
        <w:rPr>
          <w:rFonts w:cstheme="minorHAnsi"/>
        </w:rPr>
        <w:t>2500 m a.s.l</w:t>
      </w:r>
      <w:r w:rsidR="00A34D78" w:rsidRPr="00927584">
        <w:rPr>
          <w:rFonts w:cstheme="minorHAnsi"/>
        </w:rPr>
        <w:t>.</w:t>
      </w:r>
      <w:r w:rsidR="005E2483" w:rsidRPr="00927584">
        <w:rPr>
          <w:rFonts w:cstheme="minorHAnsi"/>
        </w:rPr>
        <w:t xml:space="preserve"> and </w:t>
      </w:r>
      <w:r w:rsidR="006068A2" w:rsidRPr="00927584">
        <w:rPr>
          <w:rFonts w:cstheme="minorHAnsi"/>
        </w:rPr>
        <w:t xml:space="preserve">the </w:t>
      </w:r>
      <w:r w:rsidR="005E2483" w:rsidRPr="00927584">
        <w:rPr>
          <w:rFonts w:cstheme="minorHAnsi"/>
        </w:rPr>
        <w:t xml:space="preserve">treeline </w:t>
      </w:r>
      <w:r w:rsidR="005671EF" w:rsidRPr="00927584">
        <w:rPr>
          <w:rFonts w:cstheme="minorHAnsi"/>
        </w:rPr>
        <w:t xml:space="preserve">in acid soil </w:t>
      </w:r>
      <w:r w:rsidR="0091528D" w:rsidRPr="00927584">
        <w:rPr>
          <w:rFonts w:cstheme="minorHAnsi"/>
        </w:rPr>
        <w:t>climbs u</w:t>
      </w:r>
      <w:r w:rsidR="006068A2" w:rsidRPr="00927584">
        <w:rPr>
          <w:rFonts w:cstheme="minorHAnsi"/>
        </w:rPr>
        <w:t>p to</w:t>
      </w:r>
      <w:r w:rsidR="005E2483" w:rsidRPr="00927584">
        <w:rPr>
          <w:rFonts w:cstheme="minorHAnsi"/>
        </w:rPr>
        <w:t xml:space="preserve"> 1</w:t>
      </w:r>
      <w:r w:rsidR="00F05B36" w:rsidRPr="00927584">
        <w:rPr>
          <w:rFonts w:cstheme="minorHAnsi"/>
        </w:rPr>
        <w:t>650</w:t>
      </w:r>
      <w:r w:rsidR="00F92829" w:rsidRPr="00927584">
        <w:rPr>
          <w:rFonts w:cstheme="minorHAnsi"/>
        </w:rPr>
        <w:t xml:space="preserve"> </w:t>
      </w:r>
      <w:r w:rsidR="005E2483" w:rsidRPr="00927584">
        <w:rPr>
          <w:rFonts w:cstheme="minorHAnsi"/>
        </w:rPr>
        <w:t>m a.s.l</w:t>
      </w:r>
      <w:r w:rsidR="00A34D78" w:rsidRPr="00927584">
        <w:rPr>
          <w:rFonts w:cstheme="minorHAnsi"/>
        </w:rPr>
        <w:t>.</w:t>
      </w:r>
      <w:r w:rsidR="005E2483" w:rsidRPr="00927584">
        <w:rPr>
          <w:rFonts w:cstheme="minorHAnsi"/>
        </w:rPr>
        <w:t xml:space="preserve"> (</w:t>
      </w:r>
      <w:r w:rsidR="00967BE6" w:rsidRPr="00812E76">
        <w:rPr>
          <w:rFonts w:cstheme="minorHAnsi"/>
        </w:rPr>
        <w:t>González Le Barbier</w:t>
      </w:r>
      <w:r w:rsidR="00AF1450" w:rsidRPr="00812E76">
        <w:rPr>
          <w:rFonts w:cstheme="minorHAnsi"/>
        </w:rPr>
        <w:t xml:space="preserve"> et al., 2024</w:t>
      </w:r>
      <w:r w:rsidR="00812E76" w:rsidRPr="00812E76">
        <w:rPr>
          <w:rFonts w:cstheme="minorHAnsi"/>
        </w:rPr>
        <w:t>,</w:t>
      </w:r>
      <w:r w:rsidR="00812E76">
        <w:rPr>
          <w:rFonts w:cstheme="minorHAnsi"/>
        </w:rPr>
        <w:t xml:space="preserve"> under revision</w:t>
      </w:r>
      <w:r w:rsidR="005E2483" w:rsidRPr="00927584">
        <w:rPr>
          <w:rFonts w:cstheme="minorHAnsi"/>
        </w:rPr>
        <w:t>)</w:t>
      </w:r>
      <w:r w:rsidR="0091528D" w:rsidRPr="00927584">
        <w:rPr>
          <w:rFonts w:cstheme="minorHAnsi"/>
        </w:rPr>
        <w:t xml:space="preserve">. It </w:t>
      </w:r>
      <w:r w:rsidR="00EE4D37" w:rsidRPr="00927584">
        <w:rPr>
          <w:rFonts w:cstheme="minorHAnsi"/>
        </w:rPr>
        <w:t>is</w:t>
      </w:r>
      <w:r w:rsidR="00A34D78" w:rsidRPr="00927584">
        <w:rPr>
          <w:rFonts w:cstheme="minorHAnsi"/>
        </w:rPr>
        <w:t xml:space="preserve"> </w:t>
      </w:r>
      <w:r w:rsidR="005E2483" w:rsidRPr="00927584">
        <w:rPr>
          <w:rFonts w:cstheme="minorHAnsi"/>
        </w:rPr>
        <w:t xml:space="preserve">a transitional </w:t>
      </w:r>
      <w:r w:rsidR="00B80490" w:rsidRPr="00927584">
        <w:rPr>
          <w:rFonts w:cstheme="minorHAnsi"/>
        </w:rPr>
        <w:t xml:space="preserve">biogeographical hub between </w:t>
      </w:r>
      <w:r w:rsidR="006068A2" w:rsidRPr="00927584">
        <w:rPr>
          <w:rFonts w:cstheme="minorHAnsi"/>
        </w:rPr>
        <w:t xml:space="preserve">the </w:t>
      </w:r>
      <w:r w:rsidR="00B80490" w:rsidRPr="00927584">
        <w:rPr>
          <w:rFonts w:cstheme="minorHAnsi"/>
        </w:rPr>
        <w:t>Eurosiberian and</w:t>
      </w:r>
      <w:r w:rsidR="006068A2" w:rsidRPr="00927584">
        <w:rPr>
          <w:rFonts w:cstheme="minorHAnsi"/>
        </w:rPr>
        <w:t xml:space="preserve"> </w:t>
      </w:r>
      <w:r w:rsidR="00B80490" w:rsidRPr="00927584">
        <w:rPr>
          <w:rFonts w:cstheme="minorHAnsi"/>
        </w:rPr>
        <w:t xml:space="preserve">Mediterranean regions </w:t>
      </w:r>
      <w:r w:rsidR="00B80490" w:rsidRPr="00927584">
        <w:rPr>
          <w:rFonts w:cstheme="minorHAnsi"/>
        </w:rPr>
        <w:fldChar w:fldCharType="begin" w:fldLock="1"/>
      </w:r>
      <w:r w:rsidR="00B80490" w:rsidRPr="00927584">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927584">
        <w:rPr>
          <w:rFonts w:cstheme="minorHAnsi"/>
        </w:rPr>
        <w:fldChar w:fldCharType="separate"/>
      </w:r>
      <w:r w:rsidR="00B80490" w:rsidRPr="00927584">
        <w:rPr>
          <w:rFonts w:cstheme="minorHAnsi"/>
          <w:noProof/>
        </w:rPr>
        <w:t>(Jiménez-Alfaro et al. 2021)</w:t>
      </w:r>
      <w:r w:rsidR="00B80490" w:rsidRPr="00927584">
        <w:rPr>
          <w:rFonts w:cstheme="minorHAnsi"/>
        </w:rPr>
        <w:fldChar w:fldCharType="end"/>
      </w:r>
      <w:r w:rsidR="00B80490" w:rsidRPr="00927584">
        <w:rPr>
          <w:rFonts w:cstheme="minorHAnsi"/>
        </w:rPr>
        <w:t xml:space="preserve">, influenced by </w:t>
      </w:r>
      <w:r w:rsidR="00CA4DCC" w:rsidRPr="00927584">
        <w:rPr>
          <w:rFonts w:cstheme="minorHAnsi"/>
        </w:rPr>
        <w:t xml:space="preserve">the </w:t>
      </w:r>
      <w:r w:rsidR="006068A2" w:rsidRPr="00927584">
        <w:rPr>
          <w:rFonts w:cstheme="minorHAnsi"/>
        </w:rPr>
        <w:t>Mediterranean</w:t>
      </w:r>
      <w:r w:rsidR="00B80490" w:rsidRPr="00927584">
        <w:rPr>
          <w:rFonts w:cstheme="minorHAnsi"/>
        </w:rPr>
        <w:t xml:space="preserve"> climate </w:t>
      </w:r>
      <w:r w:rsidR="006068A2" w:rsidRPr="00927584">
        <w:rPr>
          <w:rFonts w:cstheme="minorHAnsi"/>
        </w:rPr>
        <w:t>on</w:t>
      </w:r>
      <w:r w:rsidR="00B80490" w:rsidRPr="00927584">
        <w:rPr>
          <w:rFonts w:cstheme="minorHAnsi"/>
        </w:rPr>
        <w:t xml:space="preserve"> </w:t>
      </w:r>
      <w:r w:rsidR="00FB6A2A" w:rsidRPr="00927584">
        <w:rPr>
          <w:rFonts w:cstheme="minorHAnsi"/>
        </w:rPr>
        <w:t xml:space="preserve">the </w:t>
      </w:r>
      <w:r w:rsidR="00B80490" w:rsidRPr="00927584">
        <w:rPr>
          <w:rFonts w:cstheme="minorHAnsi"/>
        </w:rPr>
        <w:t>southern slopes and</w:t>
      </w:r>
      <w:r w:rsidR="00FB6A2A" w:rsidRPr="00927584">
        <w:rPr>
          <w:rFonts w:cstheme="minorHAnsi"/>
        </w:rPr>
        <w:t xml:space="preserve"> </w:t>
      </w:r>
      <w:r w:rsidR="00CA4DCC" w:rsidRPr="00927584">
        <w:rPr>
          <w:rFonts w:cstheme="minorHAnsi"/>
        </w:rPr>
        <w:t>the</w:t>
      </w:r>
      <w:r w:rsidR="00A34D78" w:rsidRPr="00927584">
        <w:rPr>
          <w:rFonts w:cstheme="minorHAnsi"/>
        </w:rPr>
        <w:t xml:space="preserve"> oceanic</w:t>
      </w:r>
      <w:r w:rsidR="00CA4DCC" w:rsidRPr="00927584">
        <w:rPr>
          <w:rFonts w:cstheme="minorHAnsi"/>
        </w:rPr>
        <w:t xml:space="preserve"> </w:t>
      </w:r>
      <w:r w:rsidR="00B80490" w:rsidRPr="00927584">
        <w:rPr>
          <w:rFonts w:cstheme="minorHAnsi"/>
        </w:rPr>
        <w:t xml:space="preserve">temperate climate </w:t>
      </w:r>
      <w:r w:rsidR="006068A2" w:rsidRPr="00927584">
        <w:rPr>
          <w:rFonts w:cstheme="minorHAnsi"/>
        </w:rPr>
        <w:t>on</w:t>
      </w:r>
      <w:r w:rsidR="00B80490" w:rsidRPr="00927584">
        <w:rPr>
          <w:rFonts w:cstheme="minorHAnsi"/>
        </w:rPr>
        <w:t xml:space="preserve"> </w:t>
      </w:r>
      <w:r w:rsidR="00FB6A2A" w:rsidRPr="00927584">
        <w:rPr>
          <w:rFonts w:cstheme="minorHAnsi"/>
        </w:rPr>
        <w:t xml:space="preserve">the </w:t>
      </w:r>
      <w:r w:rsidR="00B80490" w:rsidRPr="00927584">
        <w:rPr>
          <w:rFonts w:cstheme="minorHAnsi"/>
        </w:rPr>
        <w:t xml:space="preserve">northern slopes. </w:t>
      </w:r>
    </w:p>
    <w:p w14:paraId="7B4115A8" w14:textId="3888749C" w:rsidR="00660184" w:rsidRDefault="00660184" w:rsidP="00660184">
      <w:pPr>
        <w:spacing w:line="360" w:lineRule="auto"/>
        <w:jc w:val="both"/>
      </w:pPr>
      <w:r>
        <w:rPr>
          <w:noProof/>
          <w:lang w:val="ca-ES" w:eastAsia="ca-ES"/>
        </w:rPr>
        <w:drawing>
          <wp:inline distT="0" distB="0" distL="0" distR="0" wp14:anchorId="0E8FA001" wp14:editId="7B5870AE">
            <wp:extent cx="5401310" cy="36576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1310" cy="3657600"/>
                    </a:xfrm>
                    <a:prstGeom prst="rect">
                      <a:avLst/>
                    </a:prstGeom>
                    <a:noFill/>
                  </pic:spPr>
                </pic:pic>
              </a:graphicData>
            </a:graphic>
          </wp:inline>
        </w:drawing>
      </w:r>
    </w:p>
    <w:p w14:paraId="0B86F9BC" w14:textId="549263D7" w:rsidR="00660184" w:rsidRPr="00927584" w:rsidRDefault="00660184" w:rsidP="00660184">
      <w:pPr>
        <w:spacing w:line="240" w:lineRule="auto"/>
        <w:jc w:val="both"/>
      </w:pPr>
      <w:r w:rsidRPr="00660184">
        <w:rPr>
          <w:b/>
        </w:rPr>
        <w:t>Figure 1.</w:t>
      </w:r>
      <w:r>
        <w:t xml:space="preserve"> Study system. (A) Distribution of Dianthus langeanus in the Iberian Peninsula (dark areas, adapted from Rocha et al., 2017); the red square highlights our study system. (B) One studied community with D. langeanus in Mediterranean alpine acidic grasslands of Sierra de Villabandín, Cantabrian Mountains, Spain. (C) Detail of D. langeanus flowers and seeds.</w:t>
      </w:r>
    </w:p>
    <w:p w14:paraId="307E8DA9" w14:textId="42EDA379" w:rsidR="00D1448B" w:rsidRPr="00927584" w:rsidRDefault="00D1448B" w:rsidP="002D07AE">
      <w:pPr>
        <w:pStyle w:val="Ttulo3"/>
        <w:spacing w:line="360" w:lineRule="auto"/>
        <w:jc w:val="both"/>
      </w:pPr>
      <w:r w:rsidRPr="00927584">
        <w:t>2.</w:t>
      </w:r>
      <w:r w:rsidR="00B6645D" w:rsidRPr="00927584">
        <w:t>2</w:t>
      </w:r>
      <w:r w:rsidRPr="00927584">
        <w:t xml:space="preserve">. </w:t>
      </w:r>
      <w:r w:rsidR="00496E9C" w:rsidRPr="00927584">
        <w:t>Field</w:t>
      </w:r>
      <w:r w:rsidRPr="00927584">
        <w:t xml:space="preserve"> </w:t>
      </w:r>
      <w:r w:rsidR="008322C9" w:rsidRPr="00927584">
        <w:t>sampling</w:t>
      </w:r>
    </w:p>
    <w:p w14:paraId="7043CD19" w14:textId="7ACD8AB6" w:rsidR="0039051E" w:rsidRDefault="005E2483" w:rsidP="004A3EE9">
      <w:pPr>
        <w:spacing w:line="360" w:lineRule="auto"/>
        <w:ind w:firstLine="709"/>
        <w:jc w:val="both"/>
      </w:pPr>
      <w:r w:rsidRPr="00927584">
        <w:t xml:space="preserve">We established a systematic sampling across </w:t>
      </w:r>
      <w:r w:rsidR="00954E4C" w:rsidRPr="00927584">
        <w:t xml:space="preserve">four </w:t>
      </w:r>
      <w:r w:rsidR="00A76559" w:rsidRPr="00927584">
        <w:t xml:space="preserve">nearby </w:t>
      </w:r>
      <w:r w:rsidRPr="00927584">
        <w:t>summits above 2000 m a.s.l. (</w:t>
      </w:r>
      <w:r w:rsidR="0098001B" w:rsidRPr="00927584">
        <w:t xml:space="preserve">Fig. </w:t>
      </w:r>
      <w:r w:rsidRPr="00927584">
        <w:t xml:space="preserve">2) </w:t>
      </w:r>
      <w:r w:rsidR="00F10733" w:rsidRPr="00927584">
        <w:rPr>
          <w:iCs/>
        </w:rPr>
        <w:t xml:space="preserve">where </w:t>
      </w:r>
      <w:r w:rsidR="00F10733" w:rsidRPr="00927584">
        <w:rPr>
          <w:i/>
        </w:rPr>
        <w:t>D. langeanus</w:t>
      </w:r>
      <w:r w:rsidR="00F10733" w:rsidRPr="00927584">
        <w:rPr>
          <w:iCs/>
        </w:rPr>
        <w:t xml:space="preserve"> </w:t>
      </w:r>
      <w:r w:rsidR="00A76559" w:rsidRPr="00927584">
        <w:rPr>
          <w:iCs/>
        </w:rPr>
        <w:t xml:space="preserve">is </w:t>
      </w:r>
      <w:r w:rsidR="00F10733" w:rsidRPr="00927584">
        <w:rPr>
          <w:iCs/>
        </w:rPr>
        <w:t>highly abundant</w:t>
      </w:r>
      <w:r w:rsidRPr="00927584">
        <w:t xml:space="preserve">. </w:t>
      </w:r>
      <w:r w:rsidR="004C631E" w:rsidRPr="00927584">
        <w:t>In each summit</w:t>
      </w:r>
      <w:r w:rsidR="00F10733" w:rsidRPr="00927584">
        <w:t>,</w:t>
      </w:r>
      <w:r w:rsidR="00582C98" w:rsidRPr="00927584">
        <w:t xml:space="preserve"> we established a</w:t>
      </w:r>
      <w:r w:rsidR="00467E54" w:rsidRPr="00927584">
        <w:t xml:space="preserve"> central representative plot </w:t>
      </w:r>
      <w:r w:rsidR="00C70A5B" w:rsidRPr="00927584">
        <w:t>(3</w:t>
      </w:r>
      <w:r w:rsidR="00A76559" w:rsidRPr="00927584">
        <w:t xml:space="preserve"> </w:t>
      </w:r>
      <w:r w:rsidR="00C70A5B" w:rsidRPr="00927584">
        <w:t xml:space="preserve">m radius) </w:t>
      </w:r>
      <w:r w:rsidR="00467E54" w:rsidRPr="00927584">
        <w:t>where</w:t>
      </w:r>
      <w:r w:rsidR="00582C98" w:rsidRPr="00927584">
        <w:t xml:space="preserve"> we did a floristic </w:t>
      </w:r>
      <w:r w:rsidR="00EE29CC" w:rsidRPr="00927584">
        <w:t>relevé</w:t>
      </w:r>
      <w:r w:rsidR="006B766F" w:rsidRPr="00927584">
        <w:t>, reco</w:t>
      </w:r>
      <w:r w:rsidR="009860C5" w:rsidRPr="00927584">
        <w:t>rding species composition</w:t>
      </w:r>
      <w:r w:rsidR="003F0EBC" w:rsidRPr="00927584">
        <w:t xml:space="preserve">; </w:t>
      </w:r>
      <w:r w:rsidR="00582C98" w:rsidRPr="00927584">
        <w:t>and buried</w:t>
      </w:r>
      <w:r w:rsidR="00467E54" w:rsidRPr="00927584">
        <w:t>, at 5 cm deep, a Microlog SP3 datalogger, w</w:t>
      </w:r>
      <w:r w:rsidR="000E74C9" w:rsidRPr="00927584">
        <w:t>ith</w:t>
      </w:r>
      <w:r w:rsidR="00467E54" w:rsidRPr="00927584">
        <w:t xml:space="preserve"> hourly records </w:t>
      </w:r>
      <w:r w:rsidR="000E74C9" w:rsidRPr="00927584">
        <w:t>of</w:t>
      </w:r>
      <w:r w:rsidR="00D44274" w:rsidRPr="00927584">
        <w:t xml:space="preserve"> soil</w:t>
      </w:r>
      <w:r w:rsidR="000E74C9" w:rsidRPr="00927584">
        <w:t xml:space="preserve"> </w:t>
      </w:r>
      <w:r w:rsidR="00467E54" w:rsidRPr="00927584">
        <w:t xml:space="preserve">temperature and </w:t>
      </w:r>
      <w:r w:rsidR="009839B4" w:rsidRPr="00927584">
        <w:lastRenderedPageBreak/>
        <w:t xml:space="preserve">soil </w:t>
      </w:r>
      <w:r w:rsidR="00467E54" w:rsidRPr="00927584">
        <w:t>water potential (Micro</w:t>
      </w:r>
      <w:r w:rsidR="005A3C56" w:rsidRPr="00927584">
        <w:t>L</w:t>
      </w:r>
      <w:r w:rsidR="00467E54" w:rsidRPr="00927584">
        <w:t>og SP3</w:t>
      </w:r>
      <w:r w:rsidR="00E31F65" w:rsidRPr="00927584">
        <w:t>, EMS Brno, Czech Republic</w:t>
      </w:r>
      <w:r w:rsidR="005773D7" w:rsidRPr="00927584">
        <w:t>; accuracy</w:t>
      </w:r>
      <w:r w:rsidR="00163CB0" w:rsidRPr="00927584">
        <w:t xml:space="preserve"> in temperature measurements</w:t>
      </w:r>
      <w:r w:rsidR="005773D7" w:rsidRPr="00927584">
        <w:t xml:space="preserve">: </w:t>
      </w:r>
      <w:r w:rsidR="005773D7" w:rsidRPr="00927584">
        <w:rPr>
          <w:rFonts w:eastAsiaTheme="majorEastAsia"/>
        </w:rPr>
        <w:t xml:space="preserve">+/- 0.3 </w:t>
      </w:r>
      <w:r w:rsidR="006A5A56" w:rsidRPr="00927584">
        <w:t>°C</w:t>
      </w:r>
      <w:r w:rsidR="005773D7" w:rsidRPr="00927584">
        <w:rPr>
          <w:rFonts w:eastAsiaTheme="majorEastAsia"/>
        </w:rPr>
        <w:t xml:space="preserve"> from </w:t>
      </w:r>
      <w:r w:rsidR="001A7075" w:rsidRPr="00927584">
        <w:rPr>
          <w:rFonts w:eastAsiaTheme="majorEastAsia"/>
        </w:rPr>
        <w:t xml:space="preserve">-40 </w:t>
      </w:r>
      <w:r w:rsidR="006A5A56" w:rsidRPr="00927584">
        <w:t>°C</w:t>
      </w:r>
      <w:r w:rsidR="001A7075" w:rsidRPr="00927584">
        <w:rPr>
          <w:rFonts w:eastAsiaTheme="majorEastAsia"/>
        </w:rPr>
        <w:t xml:space="preserve"> to 60 </w:t>
      </w:r>
      <w:r w:rsidR="006A5A56" w:rsidRPr="00927584">
        <w:t>°C</w:t>
      </w:r>
      <w:r w:rsidR="00163CB0" w:rsidRPr="00927584">
        <w:rPr>
          <w:rFonts w:eastAsiaTheme="majorEastAsia"/>
        </w:rPr>
        <w:t>; water potent</w:t>
      </w:r>
      <w:r w:rsidR="001F0789" w:rsidRPr="00927584">
        <w:rPr>
          <w:rFonts w:eastAsiaTheme="majorEastAsia"/>
        </w:rPr>
        <w:t>ial measurements</w:t>
      </w:r>
      <w:r w:rsidR="00CF3FAD" w:rsidRPr="00927584">
        <w:rPr>
          <w:rFonts w:eastAsiaTheme="majorEastAsia"/>
        </w:rPr>
        <w:t xml:space="preserve"> with </w:t>
      </w:r>
      <w:r w:rsidR="00FD5748" w:rsidRPr="00927584">
        <w:rPr>
          <w:rFonts w:eastAsiaTheme="majorEastAsia"/>
        </w:rPr>
        <w:t xml:space="preserve">two </w:t>
      </w:r>
      <w:r w:rsidR="000B247E" w:rsidRPr="00927584">
        <w:rPr>
          <w:rFonts w:eastAsiaTheme="majorEastAsia"/>
        </w:rPr>
        <w:t>Delmhorst gypsum sensor</w:t>
      </w:r>
      <w:r w:rsidR="00FD5748" w:rsidRPr="00927584">
        <w:rPr>
          <w:rFonts w:eastAsiaTheme="majorEastAsia"/>
        </w:rPr>
        <w:t>s</w:t>
      </w:r>
      <w:r w:rsidR="007746F8" w:rsidRPr="00927584">
        <w:rPr>
          <w:rFonts w:eastAsiaTheme="majorEastAsia"/>
        </w:rPr>
        <w:t xml:space="preserve"> measuring range </w:t>
      </w:r>
      <w:r w:rsidR="001F0789" w:rsidRPr="00927584">
        <w:rPr>
          <w:rFonts w:eastAsiaTheme="majorEastAsia"/>
        </w:rPr>
        <w:t xml:space="preserve">from </w:t>
      </w:r>
      <w:r w:rsidR="00590DA9" w:rsidRPr="00927584">
        <w:rPr>
          <w:rFonts w:eastAsiaTheme="majorEastAsia"/>
        </w:rPr>
        <w:t>-</w:t>
      </w:r>
      <w:r w:rsidR="001F0789" w:rsidRPr="00927584">
        <w:rPr>
          <w:rFonts w:eastAsiaTheme="majorEastAsia"/>
        </w:rPr>
        <w:t>0</w:t>
      </w:r>
      <w:r w:rsidR="00590DA9" w:rsidRPr="00927584">
        <w:rPr>
          <w:rFonts w:eastAsiaTheme="majorEastAsia"/>
        </w:rPr>
        <w:t>.1</w:t>
      </w:r>
      <w:r w:rsidR="001F0789" w:rsidRPr="00927584">
        <w:rPr>
          <w:rFonts w:eastAsiaTheme="majorEastAsia"/>
        </w:rPr>
        <w:t xml:space="preserve"> to </w:t>
      </w:r>
      <w:r w:rsidR="00590DA9" w:rsidRPr="00927584">
        <w:rPr>
          <w:rFonts w:eastAsiaTheme="majorEastAsia"/>
        </w:rPr>
        <w:t>-</w:t>
      </w:r>
      <w:r w:rsidR="001F0789" w:rsidRPr="00927584">
        <w:rPr>
          <w:rFonts w:eastAsiaTheme="majorEastAsia"/>
        </w:rPr>
        <w:t xml:space="preserve">15 bars </w:t>
      </w:r>
      <w:r w:rsidR="009839B4" w:rsidRPr="00927584">
        <w:rPr>
          <w:rFonts w:eastAsiaTheme="majorEastAsia"/>
        </w:rPr>
        <w:t xml:space="preserve">– </w:t>
      </w:r>
      <w:r w:rsidR="000D2460" w:rsidRPr="00927584">
        <w:rPr>
          <w:rFonts w:eastAsiaTheme="majorEastAsia"/>
        </w:rPr>
        <w:t>permanent</w:t>
      </w:r>
      <w:r w:rsidR="009839B4" w:rsidRPr="00927584">
        <w:rPr>
          <w:rFonts w:eastAsiaTheme="majorEastAsia"/>
        </w:rPr>
        <w:t xml:space="preserve"> </w:t>
      </w:r>
      <w:r w:rsidR="000D2460" w:rsidRPr="00927584">
        <w:rPr>
          <w:rFonts w:eastAsiaTheme="majorEastAsia"/>
        </w:rPr>
        <w:t>wilting point;</w:t>
      </w:r>
      <w:r w:rsidR="00E2549C" w:rsidRPr="00927584">
        <w:rPr>
          <w:rFonts w:eastAsiaTheme="majorEastAsia"/>
        </w:rPr>
        <w:t xml:space="preserve"> records every hour</w:t>
      </w:r>
      <w:r w:rsidR="00C70A5B" w:rsidRPr="00927584">
        <w:t xml:space="preserve">). </w:t>
      </w:r>
      <w:r w:rsidR="00467E54" w:rsidRPr="00927584">
        <w:t xml:space="preserve">The recording period for the Microlog SP3 went from </w:t>
      </w:r>
      <w:r w:rsidR="000E74C9" w:rsidRPr="00927584">
        <w:t>June 2021</w:t>
      </w:r>
      <w:r w:rsidR="00467E54" w:rsidRPr="00927584">
        <w:t xml:space="preserve"> </w:t>
      </w:r>
      <w:r w:rsidR="00315530" w:rsidRPr="00927584">
        <w:t>to November 2023</w:t>
      </w:r>
      <w:r w:rsidR="00170EC8" w:rsidRPr="00927584">
        <w:t xml:space="preserve"> (</w:t>
      </w:r>
      <w:r w:rsidR="005A1A1A" w:rsidRPr="00927584">
        <w:t>raw</w:t>
      </w:r>
      <w:r w:rsidR="00170EC8" w:rsidRPr="00927584">
        <w:t xml:space="preserve"> data </w:t>
      </w:r>
      <w:r w:rsidR="005A1A1A" w:rsidRPr="00927584">
        <w:t>available in GitHub</w:t>
      </w:r>
      <w:r w:rsidR="00090862" w:rsidRPr="00927584">
        <w:t xml:space="preserve"> repository</w:t>
      </w:r>
      <w:r w:rsidR="00170EC8" w:rsidRPr="00927584">
        <w:t>).</w:t>
      </w:r>
      <w:r w:rsidR="00467E54" w:rsidRPr="00927584">
        <w:t xml:space="preserve"> </w:t>
      </w:r>
      <w:r w:rsidR="00A03390" w:rsidRPr="00927584">
        <w:t xml:space="preserve">To measure the spatial microenvironmental gradients we </w:t>
      </w:r>
      <w:r w:rsidR="00467E54" w:rsidRPr="00927584">
        <w:t>established 20 additional plots</w:t>
      </w:r>
      <w:r w:rsidR="00C70A5B" w:rsidRPr="00927584">
        <w:t xml:space="preserve"> (1m</w:t>
      </w:r>
      <w:r w:rsidR="00C70A5B" w:rsidRPr="00927584">
        <w:rPr>
          <w:vertAlign w:val="superscript"/>
        </w:rPr>
        <w:t>2</w:t>
      </w:r>
      <w:r w:rsidR="00C70A5B" w:rsidRPr="00927584">
        <w:t>)</w:t>
      </w:r>
      <w:r w:rsidR="00BB74AA" w:rsidRPr="00927584">
        <w:t xml:space="preserve"> </w:t>
      </w:r>
      <w:r w:rsidR="003F5023" w:rsidRPr="00927584">
        <w:t>per</w:t>
      </w:r>
      <w:r w:rsidR="00BB74AA" w:rsidRPr="00927584">
        <w:t xml:space="preserve"> each </w:t>
      </w:r>
      <w:r w:rsidRPr="00927584">
        <w:t>summit</w:t>
      </w:r>
      <w:r w:rsidR="00EE29CC" w:rsidRPr="00927584">
        <w:t>:</w:t>
      </w:r>
      <w:r w:rsidR="00A03390" w:rsidRPr="00927584">
        <w:t xml:space="preserve"> </w:t>
      </w:r>
      <w:r w:rsidR="00467E54" w:rsidRPr="00927584">
        <w:t xml:space="preserve"> </w:t>
      </w:r>
      <w:r w:rsidR="00EE29CC" w:rsidRPr="00927584">
        <w:t>f</w:t>
      </w:r>
      <w:r w:rsidR="00B147FA" w:rsidRPr="00927584">
        <w:t>ive plots</w:t>
      </w:r>
      <w:r w:rsidR="00467E54" w:rsidRPr="00927584">
        <w:t xml:space="preserve"> in each cardinal direction </w:t>
      </w:r>
      <w:r w:rsidR="00AF68E0" w:rsidRPr="00927584">
        <w:t xml:space="preserve">with a 10 m separation </w:t>
      </w:r>
      <w:r w:rsidR="00467E54" w:rsidRPr="00927584">
        <w:t xml:space="preserve">(cross </w:t>
      </w:r>
      <w:r w:rsidR="008F2370" w:rsidRPr="00927584">
        <w:t xml:space="preserve">design, </w:t>
      </w:r>
      <w:r w:rsidR="0098001B" w:rsidRPr="00927584">
        <w:t xml:space="preserve">Fig. </w:t>
      </w:r>
      <w:r w:rsidR="008F6695" w:rsidRPr="00927584">
        <w:t>2</w:t>
      </w:r>
      <w:r w:rsidR="00061006" w:rsidRPr="00927584">
        <w:t>,</w:t>
      </w:r>
      <w:r w:rsidR="00061006" w:rsidRPr="00927584">
        <w:fldChar w:fldCharType="begin" w:fldLock="1"/>
      </w:r>
      <w:r w:rsidR="00D614DB" w:rsidRPr="00927584">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 Jiménez- Alfaro et al. 2024)","plainTextFormattedCitation":"(Jiménez- Alfaro et al. 2024)","previouslyFormattedCitation":"(Jiménez- Alfaro et al. 2024)"},"properties":{"noteIndex":0},"schema":"https://github.com/citation-style-language/schema/raw/master/csl-citation.json"}</w:instrText>
      </w:r>
      <w:r w:rsidR="00061006" w:rsidRPr="00927584">
        <w:fldChar w:fldCharType="separate"/>
      </w:r>
      <w:r w:rsidR="00061006" w:rsidRPr="00927584">
        <w:rPr>
          <w:noProof/>
        </w:rPr>
        <w:t xml:space="preserve"> Jiménez- Alfaro et al. 2024)</w:t>
      </w:r>
      <w:r w:rsidR="00061006" w:rsidRPr="00927584">
        <w:fldChar w:fldCharType="end"/>
      </w:r>
      <w:r w:rsidR="009E263C" w:rsidRPr="00927584">
        <w:t>.</w:t>
      </w:r>
      <w:r w:rsidR="00AF68E0" w:rsidRPr="00927584">
        <w:t xml:space="preserve"> </w:t>
      </w:r>
      <w:r w:rsidR="00796687" w:rsidRPr="00927584">
        <w:t>We also sampled species composition in these plots</w:t>
      </w:r>
      <w:r w:rsidR="002143B7" w:rsidRPr="00927584">
        <w:t xml:space="preserve"> </w:t>
      </w:r>
      <w:r w:rsidR="00582C98" w:rsidRPr="00927584">
        <w:t xml:space="preserve">and </w:t>
      </w:r>
      <w:r w:rsidR="00467E54" w:rsidRPr="00927584">
        <w:t>buried, at 5 cm deep, iButton dataloggers (</w:t>
      </w:r>
      <w:r w:rsidR="00467E54" w:rsidRPr="00927584">
        <w:rPr>
          <w:rFonts w:eastAsiaTheme="majorEastAsia"/>
        </w:rPr>
        <w:t xml:space="preserve">Thermochron, iButton, Newbury, UK; accuracy: +/- 0.5 </w:t>
      </w:r>
      <w:r w:rsidR="006A5A56" w:rsidRPr="00927584">
        <w:t>°C</w:t>
      </w:r>
      <w:r w:rsidR="00467E54" w:rsidRPr="00927584">
        <w:rPr>
          <w:rFonts w:eastAsiaTheme="majorEastAsia"/>
        </w:rPr>
        <w:t xml:space="preserve"> from -10 </w:t>
      </w:r>
      <w:r w:rsidR="00435FAC" w:rsidRPr="00927584">
        <w:t>°C</w:t>
      </w:r>
      <w:r w:rsidR="00467E54" w:rsidRPr="00927584">
        <w:rPr>
          <w:rFonts w:eastAsiaTheme="majorEastAsia"/>
        </w:rPr>
        <w:t xml:space="preserve"> to +65 </w:t>
      </w:r>
      <w:r w:rsidR="006A5A56" w:rsidRPr="00927584">
        <w:t>°C</w:t>
      </w:r>
      <w:r w:rsidR="00467E54" w:rsidRPr="00927584">
        <w:rPr>
          <w:rFonts w:eastAsiaTheme="majorEastAsia"/>
        </w:rPr>
        <w:t xml:space="preserve">, resolution: 0.5 </w:t>
      </w:r>
      <w:r w:rsidR="006A5A56" w:rsidRPr="00927584">
        <w:t>°C</w:t>
      </w:r>
      <w:r w:rsidR="00467E54" w:rsidRPr="00927584">
        <w:rPr>
          <w:rFonts w:eastAsiaTheme="majorEastAsia"/>
        </w:rPr>
        <w:t xml:space="preserve">, records every </w:t>
      </w:r>
      <w:r w:rsidR="00954E4C" w:rsidRPr="00927584">
        <w:rPr>
          <w:rFonts w:eastAsiaTheme="majorEastAsia"/>
        </w:rPr>
        <w:t xml:space="preserve">four </w:t>
      </w:r>
      <w:r w:rsidR="00467E54" w:rsidRPr="00927584">
        <w:rPr>
          <w:rFonts w:eastAsiaTheme="majorEastAsia"/>
        </w:rPr>
        <w:t>hours</w:t>
      </w:r>
      <w:r w:rsidR="00467E54" w:rsidRPr="00927584">
        <w:t>). The recording period for the iButtons went from 12</w:t>
      </w:r>
      <w:r w:rsidR="004B2550" w:rsidRPr="00927584">
        <w:rPr>
          <w:vertAlign w:val="superscript"/>
        </w:rPr>
        <w:t>th</w:t>
      </w:r>
      <w:r w:rsidR="00751939" w:rsidRPr="00927584">
        <w:t xml:space="preserve"> July </w:t>
      </w:r>
      <w:r w:rsidR="00467E54" w:rsidRPr="00927584">
        <w:t>2021 to 29</w:t>
      </w:r>
      <w:r w:rsidR="004B2550" w:rsidRPr="00927584">
        <w:rPr>
          <w:vertAlign w:val="superscript"/>
        </w:rPr>
        <w:t>th</w:t>
      </w:r>
      <w:r w:rsidR="00751939" w:rsidRPr="00927584">
        <w:t xml:space="preserve"> May </w:t>
      </w:r>
      <w:r w:rsidR="00467E54" w:rsidRPr="00927584">
        <w:t>2022 (</w:t>
      </w:r>
      <w:r w:rsidR="000E74C9" w:rsidRPr="00927584">
        <w:t>321</w:t>
      </w:r>
      <w:r w:rsidR="00467E54" w:rsidRPr="00927584">
        <w:t xml:space="preserve"> days</w:t>
      </w:r>
      <w:r w:rsidR="00170EC8" w:rsidRPr="00927584">
        <w:t xml:space="preserve">, </w:t>
      </w:r>
      <w:r w:rsidR="00090862" w:rsidRPr="00927584">
        <w:t xml:space="preserve">raw data available in GitHub repository). </w:t>
      </w:r>
      <w:r w:rsidR="005907F1" w:rsidRPr="00927584">
        <w:t>In total</w:t>
      </w:r>
      <w:r w:rsidR="009147E0" w:rsidRPr="00927584">
        <w:t>,</w:t>
      </w:r>
      <w:r w:rsidR="006E236B" w:rsidRPr="00927584">
        <w:t xml:space="preserve"> we </w:t>
      </w:r>
      <w:r w:rsidR="00EA4852" w:rsidRPr="00927584">
        <w:t xml:space="preserve">collected </w:t>
      </w:r>
      <w:r w:rsidR="009147E0" w:rsidRPr="00927584">
        <w:t>floristic data f</w:t>
      </w:r>
      <w:r w:rsidR="00AF68E0" w:rsidRPr="00927584">
        <w:t>rom</w:t>
      </w:r>
      <w:r w:rsidR="00666412" w:rsidRPr="00927584">
        <w:t xml:space="preserve"> 84 </w:t>
      </w:r>
      <w:r w:rsidR="00A03390" w:rsidRPr="00927584">
        <w:t>plot</w:t>
      </w:r>
      <w:r w:rsidR="00666412" w:rsidRPr="00927584">
        <w:t xml:space="preserve">s and </w:t>
      </w:r>
      <w:r w:rsidR="00AF68E0" w:rsidRPr="00927584">
        <w:t>environmental data from</w:t>
      </w:r>
      <w:r w:rsidR="006E236B" w:rsidRPr="00927584">
        <w:t xml:space="preserve"> </w:t>
      </w:r>
      <w:r w:rsidR="00B70205" w:rsidRPr="00927584">
        <w:t>78</w:t>
      </w:r>
      <w:r w:rsidR="006E236B" w:rsidRPr="00927584">
        <w:t xml:space="preserve"> </w:t>
      </w:r>
      <w:r w:rsidR="00A03390" w:rsidRPr="00927584">
        <w:t>plots</w:t>
      </w:r>
      <w:r w:rsidR="006E236B" w:rsidRPr="00927584">
        <w:t xml:space="preserve"> (one </w:t>
      </w:r>
      <w:r w:rsidR="00CD3AFD" w:rsidRPr="00927584">
        <w:t>M</w:t>
      </w:r>
      <w:r w:rsidR="006E236B" w:rsidRPr="00927584">
        <w:t>icro</w:t>
      </w:r>
      <w:r w:rsidR="008F2370" w:rsidRPr="00927584">
        <w:t>L</w:t>
      </w:r>
      <w:r w:rsidR="006E236B" w:rsidRPr="00927584">
        <w:t xml:space="preserve">og SP3 </w:t>
      </w:r>
      <w:r w:rsidR="0066381E" w:rsidRPr="00927584">
        <w:t>was damaged</w:t>
      </w:r>
      <w:r w:rsidR="00B70205" w:rsidRPr="00927584">
        <w:t xml:space="preserve">, and </w:t>
      </w:r>
      <w:r w:rsidR="00435FAC">
        <w:t>five</w:t>
      </w:r>
      <w:r w:rsidR="00CD3AFD" w:rsidRPr="00927584">
        <w:t xml:space="preserve"> iButtons </w:t>
      </w:r>
      <w:r w:rsidR="0066381E" w:rsidRPr="00927584">
        <w:t xml:space="preserve">could not </w:t>
      </w:r>
      <w:r w:rsidR="00CD3AFD" w:rsidRPr="00927584">
        <w:t>be recovered</w:t>
      </w:r>
      <w:r w:rsidR="00A74AFC" w:rsidRPr="00927584">
        <w:t>).</w:t>
      </w:r>
    </w:p>
    <w:p w14:paraId="1DF861FD" w14:textId="7335AE3B" w:rsidR="00660184" w:rsidRDefault="00660184" w:rsidP="00660184">
      <w:pPr>
        <w:spacing w:line="360" w:lineRule="auto"/>
        <w:jc w:val="both"/>
      </w:pPr>
      <w:r>
        <w:rPr>
          <w:noProof/>
          <w:lang w:val="ca-ES" w:eastAsia="ca-ES"/>
        </w:rPr>
        <w:lastRenderedPageBreak/>
        <w:drawing>
          <wp:inline distT="0" distB="0" distL="0" distR="0" wp14:anchorId="25BD3769" wp14:editId="75810F52">
            <wp:extent cx="5340350" cy="63461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0350" cy="6346190"/>
                    </a:xfrm>
                    <a:prstGeom prst="rect">
                      <a:avLst/>
                    </a:prstGeom>
                    <a:noFill/>
                  </pic:spPr>
                </pic:pic>
              </a:graphicData>
            </a:graphic>
          </wp:inline>
        </w:drawing>
      </w:r>
    </w:p>
    <w:p w14:paraId="43FC2233" w14:textId="6BC3C6AB" w:rsidR="00660184" w:rsidRPr="00927584" w:rsidRDefault="00660184" w:rsidP="00660184">
      <w:pPr>
        <w:spacing w:line="240" w:lineRule="auto"/>
        <w:jc w:val="both"/>
      </w:pPr>
      <w:r w:rsidRPr="00660184">
        <w:rPr>
          <w:b/>
        </w:rPr>
        <w:t>Figure 2</w:t>
      </w:r>
      <w:r w:rsidRPr="00660184">
        <w:t xml:space="preserve">. Field sites.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bookmarkStart w:id="2" w:name="_GoBack"/>
      <w:bookmarkEnd w:id="2"/>
    </w:p>
    <w:p w14:paraId="326E4DC0" w14:textId="164E98C6" w:rsidR="0057537C" w:rsidRPr="00927584" w:rsidRDefault="00DD3A2C" w:rsidP="002D07AE">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w:t>
      </w:r>
      <w:r w:rsidR="00146981" w:rsidRPr="00927584">
        <w:rPr>
          <w:rFonts w:cstheme="minorHAnsi"/>
        </w:rPr>
        <w:t>47</w:t>
      </w:r>
      <w:r w:rsidRPr="00927584">
        <w:rPr>
          <w:rFonts w:cstheme="minorHAnsi"/>
        </w:rPr>
        <w:t xml:space="preserve"> out of 84 </w:t>
      </w:r>
      <w:r w:rsidR="00A03390" w:rsidRPr="00927584">
        <w:rPr>
          <w:rFonts w:cstheme="minorHAnsi"/>
        </w:rPr>
        <w:t>plots</w:t>
      </w:r>
      <w:r w:rsidR="0022389F" w:rsidRPr="00927584">
        <w:rPr>
          <w:rFonts w:cstheme="minorHAnsi"/>
        </w:rPr>
        <w:t xml:space="preserve"> </w:t>
      </w:r>
      <w:r w:rsidR="0022389F" w:rsidRPr="00927584">
        <w:t>(</w:t>
      </w:r>
      <w:r w:rsidR="0098001B" w:rsidRPr="00927584">
        <w:t xml:space="preserve">Fig. </w:t>
      </w:r>
      <w:r w:rsidR="0022389F" w:rsidRPr="00927584">
        <w:t>2)</w:t>
      </w:r>
      <w:r w:rsidRPr="00927584">
        <w:rPr>
          <w:rFonts w:cstheme="minorHAnsi"/>
        </w:rPr>
        <w:t xml:space="preserve">. </w:t>
      </w:r>
      <w:r w:rsidR="004F5DFF" w:rsidRPr="00927584">
        <w:t xml:space="preserve">In the </w:t>
      </w:r>
      <w:r w:rsidR="000A51FB" w:rsidRPr="00927584">
        <w:t>plots</w:t>
      </w:r>
      <w:r w:rsidR="004F5DFF" w:rsidRPr="00927584">
        <w:t xml:space="preserve"> where </w:t>
      </w:r>
      <w:r w:rsidR="004F5DFF" w:rsidRPr="00927584">
        <w:rPr>
          <w:i/>
          <w:iCs/>
        </w:rPr>
        <w:t>D. langeanus</w:t>
      </w:r>
      <w:r w:rsidR="004F5DFF" w:rsidRPr="00927584">
        <w:t xml:space="preserve"> </w:t>
      </w:r>
      <w:r w:rsidR="00E44F78" w:rsidRPr="00927584">
        <w:t>was present, l</w:t>
      </w:r>
      <w:r w:rsidR="005A433A" w:rsidRPr="00927584">
        <w:t>ocal community richness range</w:t>
      </w:r>
      <w:r w:rsidR="00E44F78" w:rsidRPr="00927584">
        <w:t>d</w:t>
      </w:r>
      <w:r w:rsidR="00A03390" w:rsidRPr="00927584">
        <w:t xml:space="preserve"> from 3</w:t>
      </w:r>
      <w:r w:rsidR="005A433A" w:rsidRPr="00927584">
        <w:t xml:space="preserve"> to 14 species (a</w:t>
      </w:r>
      <w:r w:rsidR="007A5222" w:rsidRPr="00927584">
        <w:t>verage of 8</w:t>
      </w:r>
      <w:r w:rsidR="005A433A" w:rsidRPr="00927584">
        <w:t xml:space="preserve"> species)</w:t>
      </w:r>
      <w:r w:rsidR="0022389F" w:rsidRPr="00927584">
        <w:t>.</w:t>
      </w:r>
      <w:r w:rsidR="009B1142" w:rsidRPr="00927584">
        <w:t xml:space="preserve"> The communities with</w:t>
      </w:r>
      <w:r w:rsidR="008C2B99" w:rsidRPr="00927584">
        <w:t xml:space="preserve"> </w:t>
      </w:r>
      <w:r w:rsidR="00C01928" w:rsidRPr="00927584">
        <w:rPr>
          <w:i/>
          <w:iCs/>
        </w:rPr>
        <w:t>D. langeanus</w:t>
      </w:r>
      <w:r w:rsidR="00C01928" w:rsidRPr="00927584">
        <w:t xml:space="preserve"> </w:t>
      </w:r>
      <w:r w:rsidR="0098123D" w:rsidRPr="00927584">
        <w:t>w</w:t>
      </w:r>
      <w:r w:rsidR="00C01928" w:rsidRPr="00927584">
        <w:t>ere</w:t>
      </w:r>
      <w:r w:rsidR="0098123D" w:rsidRPr="00927584">
        <w:t xml:space="preserve"> dominated by</w:t>
      </w:r>
      <w:r w:rsidR="00684EE4" w:rsidRPr="00927584">
        <w:t xml:space="preserve"> </w:t>
      </w:r>
      <w:r w:rsidR="00051E6C" w:rsidRPr="00927584">
        <w:t xml:space="preserve">the </w:t>
      </w:r>
      <w:r w:rsidR="00A33A08" w:rsidRPr="00927584">
        <w:t xml:space="preserve">graminoid </w:t>
      </w:r>
      <w:r w:rsidR="005E34F7" w:rsidRPr="00927584">
        <w:t xml:space="preserve">hemicryptophytes </w:t>
      </w:r>
      <w:r w:rsidR="0042344C" w:rsidRPr="00927584">
        <w:rPr>
          <w:i/>
        </w:rPr>
        <w:t>Festuca summilusitana</w:t>
      </w:r>
      <w:r w:rsidR="004124FA" w:rsidRPr="00927584">
        <w:rPr>
          <w:i/>
        </w:rPr>
        <w:t xml:space="preserve"> </w:t>
      </w:r>
      <w:r w:rsidR="004124FA" w:rsidRPr="00927584">
        <w:rPr>
          <w:iCs/>
        </w:rPr>
        <w:t>Franco and Rocha Afonso</w:t>
      </w:r>
      <w:r w:rsidR="0042344C" w:rsidRPr="00927584">
        <w:t xml:space="preserve"> </w:t>
      </w:r>
      <w:r w:rsidR="00EA40CF" w:rsidRPr="00927584">
        <w:t>(</w:t>
      </w:r>
      <w:r w:rsidR="0042344C" w:rsidRPr="00927584">
        <w:t>Poaceae</w:t>
      </w:r>
      <w:r w:rsidR="00EA40CF" w:rsidRPr="00927584">
        <w:t>)</w:t>
      </w:r>
      <w:r w:rsidR="0042344C" w:rsidRPr="00927584">
        <w:t xml:space="preserve"> and </w:t>
      </w:r>
      <w:r w:rsidR="0042344C" w:rsidRPr="00927584">
        <w:rPr>
          <w:i/>
        </w:rPr>
        <w:t>Luzula caespitosa</w:t>
      </w:r>
      <w:r w:rsidR="00B30632" w:rsidRPr="00927584">
        <w:rPr>
          <w:i/>
        </w:rPr>
        <w:t xml:space="preserve"> </w:t>
      </w:r>
      <w:r w:rsidR="00B30632" w:rsidRPr="00927584">
        <w:rPr>
          <w:iCs/>
        </w:rPr>
        <w:t>J. Gay ex E. Mey. Steud</w:t>
      </w:r>
      <w:r w:rsidR="0042344C" w:rsidRPr="00927584">
        <w:t xml:space="preserve"> </w:t>
      </w:r>
      <w:r w:rsidR="00414D0A" w:rsidRPr="00927584">
        <w:t>(</w:t>
      </w:r>
      <w:r w:rsidR="0042344C" w:rsidRPr="00927584">
        <w:t>Juncaceae</w:t>
      </w:r>
      <w:r w:rsidR="00684EE4" w:rsidRPr="00927584">
        <w:t>)</w:t>
      </w:r>
      <w:r w:rsidR="00051E6C" w:rsidRPr="00927584">
        <w:t>.</w:t>
      </w:r>
      <w:r w:rsidR="00684EE4" w:rsidRPr="00927584">
        <w:t xml:space="preserve"> </w:t>
      </w:r>
      <w:r w:rsidR="00051E6C" w:rsidRPr="00927584">
        <w:t>T</w:t>
      </w:r>
      <w:r w:rsidR="00684EE4" w:rsidRPr="00927584">
        <w:t xml:space="preserve">he most frequent accompanying species were </w:t>
      </w:r>
      <w:r w:rsidR="0042344C" w:rsidRPr="00927584">
        <w:rPr>
          <w:i/>
        </w:rPr>
        <w:t>Sedum brevifolium</w:t>
      </w:r>
      <w:r w:rsidR="00DA49EF" w:rsidRPr="00927584">
        <w:rPr>
          <w:i/>
        </w:rPr>
        <w:t xml:space="preserve"> </w:t>
      </w:r>
      <w:r w:rsidR="00DA49EF" w:rsidRPr="00927584">
        <w:rPr>
          <w:iCs/>
        </w:rPr>
        <w:t>DC</w:t>
      </w:r>
      <w:r w:rsidR="0042344C" w:rsidRPr="00927584">
        <w:t xml:space="preserve">, </w:t>
      </w:r>
      <w:r w:rsidR="0042344C" w:rsidRPr="00927584">
        <w:rPr>
          <w:i/>
        </w:rPr>
        <w:lastRenderedPageBreak/>
        <w:t>Neoschischkinia truncatula</w:t>
      </w:r>
      <w:r w:rsidR="0042344C" w:rsidRPr="00927584">
        <w:t xml:space="preserve"> subsp. </w:t>
      </w:r>
      <w:r w:rsidR="007A5222" w:rsidRPr="00927584">
        <w:rPr>
          <w:i/>
        </w:rPr>
        <w:t>d</w:t>
      </w:r>
      <w:r w:rsidR="0042344C" w:rsidRPr="00927584">
        <w:rPr>
          <w:i/>
        </w:rPr>
        <w:t>urieui</w:t>
      </w:r>
      <w:r w:rsidR="0042344C" w:rsidRPr="00927584">
        <w:t xml:space="preserve"> </w:t>
      </w:r>
      <w:r w:rsidR="00B17BC2" w:rsidRPr="00927584">
        <w:t xml:space="preserve">Boiss. &amp; Reut. ex Willk. Valdés &amp; H.Scholz </w:t>
      </w:r>
      <w:r w:rsidR="0042344C" w:rsidRPr="00927584">
        <w:t xml:space="preserve">and </w:t>
      </w:r>
      <w:r w:rsidR="0042344C" w:rsidRPr="00927584">
        <w:rPr>
          <w:i/>
        </w:rPr>
        <w:t>Armeria duriaei</w:t>
      </w:r>
      <w:r w:rsidR="008A03D8" w:rsidRPr="00927584">
        <w:rPr>
          <w:i/>
        </w:rPr>
        <w:t xml:space="preserve"> </w:t>
      </w:r>
      <w:r w:rsidR="008A03D8" w:rsidRPr="00927584">
        <w:rPr>
          <w:iCs/>
        </w:rPr>
        <w:t>Boiss</w:t>
      </w:r>
      <w:r w:rsidR="005A433A" w:rsidRPr="00927584">
        <w:rPr>
          <w:rFonts w:cstheme="minorHAnsi"/>
        </w:rPr>
        <w:t>.</w:t>
      </w:r>
      <w:r w:rsidR="005A433A" w:rsidRPr="00927584">
        <w:rPr>
          <w:noProof/>
          <w:lang w:eastAsia="ca-ES"/>
        </w:rPr>
        <w:t xml:space="preserve"> </w:t>
      </w:r>
    </w:p>
    <w:p w14:paraId="7EE0F75E" w14:textId="454EBDF8" w:rsidR="0057537C" w:rsidRDefault="00B37166" w:rsidP="002D07AE">
      <w:pPr>
        <w:spacing w:line="360" w:lineRule="auto"/>
        <w:ind w:firstLine="709"/>
        <w:jc w:val="both"/>
        <w:rPr>
          <w:rFonts w:cstheme="minorHAnsi"/>
        </w:rPr>
      </w:pPr>
      <w:r w:rsidRPr="00927584">
        <w:t xml:space="preserve">Soil </w:t>
      </w:r>
      <w:r w:rsidR="0039142E" w:rsidRPr="00927584">
        <w:t xml:space="preserve">climate </w:t>
      </w:r>
      <w:r w:rsidRPr="00927584">
        <w:t>was</w:t>
      </w:r>
      <w:r w:rsidR="00AD7CEA" w:rsidRPr="00927584">
        <w:t xml:space="preserve"> typically Mediterranean,</w:t>
      </w:r>
      <w:r w:rsidR="0039142E" w:rsidRPr="00927584">
        <w:t xml:space="preserve"> </w:t>
      </w:r>
      <w:r w:rsidRPr="00927584">
        <w:t>with</w:t>
      </w:r>
      <w:r w:rsidR="0039142E" w:rsidRPr="00927584">
        <w:t xml:space="preserve"> a </w:t>
      </w:r>
      <w:r w:rsidR="0039142E" w:rsidRPr="00927584">
        <w:rPr>
          <w:rFonts w:cstheme="minorHAnsi"/>
        </w:rPr>
        <w:t>2-</w:t>
      </w:r>
      <w:r w:rsidR="008B3D65" w:rsidRPr="00927584">
        <w:rPr>
          <w:rFonts w:cstheme="minorHAnsi"/>
        </w:rPr>
        <w:t>m</w:t>
      </w:r>
      <w:r w:rsidR="0039142E" w:rsidRPr="00927584">
        <w:rPr>
          <w:rFonts w:cstheme="minorHAnsi"/>
        </w:rPr>
        <w:t xml:space="preserve">onth </w:t>
      </w:r>
      <w:r w:rsidRPr="00927584">
        <w:rPr>
          <w:rFonts w:cstheme="minorHAnsi"/>
        </w:rPr>
        <w:t xml:space="preserve">drought </w:t>
      </w:r>
      <w:r w:rsidR="0039142E" w:rsidRPr="00927584">
        <w:rPr>
          <w:rFonts w:cstheme="minorHAnsi"/>
        </w:rPr>
        <w:t>period in summer</w:t>
      </w:r>
      <w:r w:rsidRPr="00927584">
        <w:rPr>
          <w:rFonts w:cstheme="minorHAnsi"/>
        </w:rPr>
        <w:t xml:space="preserve"> (</w:t>
      </w:r>
      <w:r w:rsidR="0098001B" w:rsidRPr="00927584">
        <w:rPr>
          <w:rFonts w:cstheme="minorHAnsi"/>
        </w:rPr>
        <w:t xml:space="preserve">Fig. </w:t>
      </w:r>
      <w:r w:rsidR="0042344C" w:rsidRPr="00927584">
        <w:rPr>
          <w:rFonts w:cstheme="minorHAnsi"/>
        </w:rPr>
        <w:t>3A</w:t>
      </w:r>
      <w:r w:rsidRPr="00927584">
        <w:rPr>
          <w:rFonts w:cstheme="minorHAnsi"/>
        </w:rPr>
        <w:t>)</w:t>
      </w:r>
      <w:r w:rsidR="008171F0" w:rsidRPr="00927584">
        <w:rPr>
          <w:rFonts w:cstheme="minorHAnsi"/>
        </w:rPr>
        <w:t xml:space="preserve">. </w:t>
      </w:r>
      <w:r w:rsidR="003B3F1F" w:rsidRPr="00927584">
        <w:rPr>
          <w:rFonts w:cstheme="minorHAnsi"/>
        </w:rPr>
        <w:t xml:space="preserve">The growing season stretched from </w:t>
      </w:r>
      <w:r w:rsidR="00DC392A" w:rsidRPr="00927584">
        <w:rPr>
          <w:rFonts w:cstheme="minorHAnsi"/>
        </w:rPr>
        <w:t>end of March</w:t>
      </w:r>
      <w:r w:rsidR="003B3F1F" w:rsidRPr="00927584">
        <w:rPr>
          <w:rFonts w:cstheme="minorHAnsi"/>
        </w:rPr>
        <w:t xml:space="preserve"> to November with a mean annual soil temperature of 8</w:t>
      </w:r>
      <w:r w:rsidR="0042344C" w:rsidRPr="00927584">
        <w:rPr>
          <w:rFonts w:cstheme="minorHAnsi"/>
        </w:rPr>
        <w:t xml:space="preserve"> </w:t>
      </w:r>
      <w:r w:rsidR="006A5A56" w:rsidRPr="00927584">
        <w:t>°C</w:t>
      </w:r>
      <w:r w:rsidR="00FD42B8" w:rsidRPr="00927584">
        <w:rPr>
          <w:rFonts w:cstheme="minorHAnsi"/>
        </w:rPr>
        <w:t>.</w:t>
      </w:r>
      <w:r w:rsidR="003B3F1F" w:rsidRPr="00927584">
        <w:rPr>
          <w:rFonts w:cstheme="minorHAnsi"/>
        </w:rPr>
        <w:t xml:space="preserve"> </w:t>
      </w:r>
      <w:r w:rsidR="00FD42B8" w:rsidRPr="00927584">
        <w:rPr>
          <w:rFonts w:cstheme="minorHAnsi"/>
        </w:rPr>
        <w:t>Monthly maximum and minimum s</w:t>
      </w:r>
      <w:r w:rsidR="008171F0" w:rsidRPr="00927584">
        <w:rPr>
          <w:rFonts w:cstheme="minorHAnsi"/>
        </w:rPr>
        <w:t>oil temperatures reach</w:t>
      </w:r>
      <w:r w:rsidR="007330B4" w:rsidRPr="00927584">
        <w:rPr>
          <w:rFonts w:cstheme="minorHAnsi"/>
        </w:rPr>
        <w:t>ed</w:t>
      </w:r>
      <w:r w:rsidR="008171F0" w:rsidRPr="00927584">
        <w:rPr>
          <w:rFonts w:cstheme="minorHAnsi"/>
        </w:rPr>
        <w:t xml:space="preserve"> up to 40</w:t>
      </w:r>
      <w:r w:rsidR="0042344C" w:rsidRPr="00927584">
        <w:rPr>
          <w:rFonts w:cstheme="minorHAnsi"/>
        </w:rPr>
        <w:t xml:space="preserve"> </w:t>
      </w:r>
      <w:r w:rsidR="006A5A56" w:rsidRPr="00927584">
        <w:t>°C</w:t>
      </w:r>
      <w:r w:rsidR="008171F0" w:rsidRPr="00927584">
        <w:rPr>
          <w:rFonts w:cstheme="minorHAnsi"/>
        </w:rPr>
        <w:t xml:space="preserve"> </w:t>
      </w:r>
      <w:r w:rsidR="008E7DF3" w:rsidRPr="00927584">
        <w:rPr>
          <w:rFonts w:cstheme="minorHAnsi"/>
        </w:rPr>
        <w:t xml:space="preserve">in summer </w:t>
      </w:r>
      <w:r w:rsidR="008171F0" w:rsidRPr="00927584">
        <w:rPr>
          <w:rFonts w:cstheme="minorHAnsi"/>
        </w:rPr>
        <w:t xml:space="preserve">and </w:t>
      </w:r>
      <w:r w:rsidR="008E7DF3" w:rsidRPr="00927584">
        <w:rPr>
          <w:rFonts w:cstheme="minorHAnsi"/>
        </w:rPr>
        <w:t>went down</w:t>
      </w:r>
      <w:r w:rsidR="008171F0" w:rsidRPr="00927584">
        <w:rPr>
          <w:rFonts w:cstheme="minorHAnsi"/>
        </w:rPr>
        <w:t xml:space="preserve"> </w:t>
      </w:r>
      <w:r w:rsidR="003B3F1F" w:rsidRPr="00927584">
        <w:rPr>
          <w:rFonts w:cstheme="minorHAnsi"/>
        </w:rPr>
        <w:t>t</w:t>
      </w:r>
      <w:r w:rsidR="008E7DF3" w:rsidRPr="00927584">
        <w:rPr>
          <w:rFonts w:cstheme="minorHAnsi"/>
        </w:rPr>
        <w:t>o</w:t>
      </w:r>
      <w:r w:rsidR="008171F0" w:rsidRPr="00927584">
        <w:rPr>
          <w:rFonts w:cstheme="minorHAnsi"/>
        </w:rPr>
        <w:t xml:space="preserve"> </w:t>
      </w:r>
      <w:r w:rsidR="008F6695" w:rsidRPr="00927584">
        <w:rPr>
          <w:rFonts w:cstheme="minorHAnsi"/>
        </w:rPr>
        <w:t>-4</w:t>
      </w:r>
      <w:r w:rsidR="008171F0" w:rsidRPr="00927584">
        <w:rPr>
          <w:rFonts w:cstheme="minorHAnsi"/>
        </w:rPr>
        <w:t xml:space="preserve"> </w:t>
      </w:r>
      <w:r w:rsidR="006A5A56" w:rsidRPr="00927584">
        <w:t>°C</w:t>
      </w:r>
      <w:r w:rsidR="003B3F1F" w:rsidRPr="00927584">
        <w:rPr>
          <w:rFonts w:cstheme="minorHAnsi"/>
        </w:rPr>
        <w:t xml:space="preserve"> in winter</w:t>
      </w:r>
      <w:r w:rsidR="00FD42B8" w:rsidRPr="00927584">
        <w:rPr>
          <w:rFonts w:cstheme="minorHAnsi"/>
        </w:rPr>
        <w:t xml:space="preserve"> (</w:t>
      </w:r>
      <w:r w:rsidR="0098001B" w:rsidRPr="00927584">
        <w:rPr>
          <w:rFonts w:cstheme="minorHAnsi"/>
        </w:rPr>
        <w:t xml:space="preserve">Fig. </w:t>
      </w:r>
      <w:r w:rsidR="00FD42B8" w:rsidRPr="00927584">
        <w:rPr>
          <w:rFonts w:cstheme="minorHAnsi"/>
        </w:rPr>
        <w:t>3A)</w:t>
      </w:r>
      <w:r w:rsidR="008171F0" w:rsidRPr="00927584">
        <w:rPr>
          <w:rFonts w:cstheme="minorHAnsi"/>
        </w:rPr>
        <w:t xml:space="preserve">. </w:t>
      </w:r>
    </w:p>
    <w:p w14:paraId="63F54B49" w14:textId="2FE844E0" w:rsidR="00660184" w:rsidRDefault="00660184" w:rsidP="00660184">
      <w:pPr>
        <w:spacing w:line="360" w:lineRule="auto"/>
        <w:jc w:val="both"/>
        <w:rPr>
          <w:rFonts w:cstheme="minorHAnsi"/>
        </w:rPr>
      </w:pPr>
      <w:r w:rsidRPr="00927584">
        <w:rPr>
          <w:noProof/>
          <w:lang w:val="ca-ES" w:eastAsia="ca-ES"/>
        </w:rPr>
        <w:drawing>
          <wp:inline distT="0" distB="0" distL="0" distR="0" wp14:anchorId="7CA70F53" wp14:editId="2C0E6528">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5B533483" w14:textId="6FD3119F" w:rsidR="00660184" w:rsidRPr="00660184" w:rsidRDefault="00660184" w:rsidP="00660184">
      <w:pPr>
        <w:spacing w:line="240" w:lineRule="auto"/>
        <w:jc w:val="both"/>
      </w:pPr>
      <w:r w:rsidRPr="00927584">
        <w:rPr>
          <w:b/>
          <w:bCs/>
        </w:rPr>
        <w:t>Figure 3</w:t>
      </w:r>
      <w:r w:rsidRPr="00927584">
        <w:t xml:space="preserve">. Climate of the study sites. (A) Climatic diagram of our study area, based on Microlog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in different years</w:t>
      </w:r>
      <w:r w:rsidRPr="00927584">
        <w:t xml:space="preserve"> at each site. We used data from the growing season (April-November) of 2022 and 2023 in three of our summits, Cañada data is not complete and thus was removed from the visualization. (C) Principal Component Analysis ordination of the microclimatic indices for the 78 plots with environmental data. Each colour represents plots from a different summit. </w:t>
      </w:r>
    </w:p>
    <w:p w14:paraId="550ED82E" w14:textId="0D7A04F1" w:rsidR="0068503C" w:rsidRPr="00927584" w:rsidRDefault="0068503C" w:rsidP="002D07AE">
      <w:pPr>
        <w:pStyle w:val="Ttulo3"/>
        <w:spacing w:line="360" w:lineRule="auto"/>
        <w:jc w:val="both"/>
      </w:pPr>
      <w:r w:rsidRPr="00927584">
        <w:t>2.</w:t>
      </w:r>
      <w:r w:rsidR="00B6645D" w:rsidRPr="00927584">
        <w:t>3</w:t>
      </w:r>
      <w:r w:rsidR="00A559B2" w:rsidRPr="00927584">
        <w:t>.</w:t>
      </w:r>
      <w:r w:rsidRPr="00927584">
        <w:t xml:space="preserve"> </w:t>
      </w:r>
      <w:r w:rsidR="00B63458" w:rsidRPr="00927584">
        <w:t>Micro</w:t>
      </w:r>
      <w:r w:rsidR="00B6645D" w:rsidRPr="00927584">
        <w:t>climatic indices</w:t>
      </w:r>
    </w:p>
    <w:p w14:paraId="7AC98DDF" w14:textId="6CC27186" w:rsidR="002D418A" w:rsidRPr="00927584" w:rsidRDefault="0068503C" w:rsidP="00300F18">
      <w:pPr>
        <w:spacing w:line="360" w:lineRule="auto"/>
        <w:jc w:val="both"/>
      </w:pPr>
      <w:r w:rsidRPr="00927584">
        <w:t xml:space="preserve">We used </w:t>
      </w:r>
      <w:r w:rsidR="009F5875" w:rsidRPr="00927584">
        <w:t xml:space="preserve">the </w:t>
      </w:r>
      <w:r w:rsidR="006D7E11" w:rsidRPr="00927584">
        <w:t>records</w:t>
      </w:r>
      <w:r w:rsidRPr="00927584">
        <w:t xml:space="preserve"> of </w:t>
      </w:r>
      <w:r w:rsidR="009F5875" w:rsidRPr="00927584">
        <w:t xml:space="preserve">our dataloggers </w:t>
      </w:r>
      <w:r w:rsidRPr="00927584">
        <w:t xml:space="preserve">to calculate soil </w:t>
      </w:r>
      <w:r w:rsidR="00B63458" w:rsidRPr="00927584">
        <w:t xml:space="preserve">microclimatic </w:t>
      </w:r>
      <w:r w:rsidRPr="00927584">
        <w:t>indices</w:t>
      </w:r>
      <w:r w:rsidR="00D802B4" w:rsidRPr="00927584">
        <w:t xml:space="preserve"> as in </w:t>
      </w:r>
      <w:r w:rsidR="00D614DB" w:rsidRPr="00927584">
        <w:fldChar w:fldCharType="begin" w:fldLock="1"/>
      </w:r>
      <w:r w:rsidR="00726D13" w:rsidRPr="00927584">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Jiménez- Alfaro et al. (2024","plainTextFormattedCitation":"(Jiménez- Alfaro et al. 2024)","previouslyFormattedCitation":"(Jiménez- Alfaro et al. 2024)"},"properties":{"noteIndex":0},"schema":"https://github.com/citation-style-language/schema/raw/master/csl-citation.json"}</w:instrText>
      </w:r>
      <w:r w:rsidR="00D614DB" w:rsidRPr="00927584">
        <w:fldChar w:fldCharType="separate"/>
      </w:r>
      <w:r w:rsidR="00D614DB" w:rsidRPr="00927584">
        <w:rPr>
          <w:noProof/>
        </w:rPr>
        <w:t>Jiménez- Alfaro et al. (2024</w:t>
      </w:r>
      <w:r w:rsidR="00D614DB" w:rsidRPr="00927584">
        <w:fldChar w:fldCharType="end"/>
      </w:r>
      <w:r w:rsidR="00D614DB" w:rsidRPr="00927584">
        <w:t>)</w:t>
      </w:r>
      <w:r w:rsidR="00C51647" w:rsidRPr="00927584">
        <w:t>.</w:t>
      </w:r>
      <w:r w:rsidRPr="00927584">
        <w:t xml:space="preserve"> </w:t>
      </w:r>
      <w:r w:rsidR="00317AF9" w:rsidRPr="00927584">
        <w:t>First</w:t>
      </w:r>
      <w:r w:rsidRPr="00927584">
        <w:t xml:space="preserve">, we homogenized the data </w:t>
      </w:r>
      <w:r w:rsidR="00DB3EE2" w:rsidRPr="00927584">
        <w:t>between</w:t>
      </w:r>
      <w:r w:rsidRPr="00927584">
        <w:t xml:space="preserve"> the </w:t>
      </w:r>
      <w:r w:rsidR="001E6AED" w:rsidRPr="00927584">
        <w:t xml:space="preserve">two </w:t>
      </w:r>
      <w:r w:rsidR="006318EA" w:rsidRPr="00927584">
        <w:t>data</w:t>
      </w:r>
      <w:r w:rsidR="00F80A0F" w:rsidRPr="00927584">
        <w:t xml:space="preserve"> loggers </w:t>
      </w:r>
      <w:r w:rsidR="006302EB" w:rsidRPr="00927584">
        <w:t>(Micro</w:t>
      </w:r>
      <w:r w:rsidR="008D3EAE" w:rsidRPr="00927584">
        <w:t>L</w:t>
      </w:r>
      <w:r w:rsidR="006302EB" w:rsidRPr="00927584">
        <w:t>og SP3 and iButtons)</w:t>
      </w:r>
      <w:r w:rsidR="006302EB" w:rsidRPr="00927584" w:rsidDel="006302EB">
        <w:t xml:space="preserve"> </w:t>
      </w:r>
      <w:r w:rsidR="008E2BB3" w:rsidRPr="00927584">
        <w:t xml:space="preserve">by </w:t>
      </w:r>
      <w:r w:rsidR="006302EB" w:rsidRPr="00927584">
        <w:t>k</w:t>
      </w:r>
      <w:r w:rsidRPr="00927584">
        <w:t xml:space="preserve">eeping the same </w:t>
      </w:r>
      <w:r w:rsidR="008E2BB3" w:rsidRPr="00927584">
        <w:t xml:space="preserve">recording </w:t>
      </w:r>
      <w:r w:rsidR="00C47D86" w:rsidRPr="00927584">
        <w:t>frequency</w:t>
      </w:r>
      <w:r w:rsidR="008E2BB3" w:rsidRPr="00927584">
        <w:t xml:space="preserve"> (</w:t>
      </w:r>
      <w:r w:rsidR="00C47D86" w:rsidRPr="00927584">
        <w:t xml:space="preserve">every </w:t>
      </w:r>
      <w:r w:rsidR="00954E4C" w:rsidRPr="00927584">
        <w:t xml:space="preserve">four </w:t>
      </w:r>
      <w:r w:rsidR="00C47D86" w:rsidRPr="00927584">
        <w:t>hours</w:t>
      </w:r>
      <w:r w:rsidR="008E2BB3" w:rsidRPr="00927584">
        <w:t xml:space="preserve">) </w:t>
      </w:r>
      <w:r w:rsidR="00C47D86" w:rsidRPr="00927584">
        <w:t xml:space="preserve">and the </w:t>
      </w:r>
      <w:r w:rsidR="00521E2C" w:rsidRPr="00927584">
        <w:t xml:space="preserve">same </w:t>
      </w:r>
      <w:r w:rsidR="00C47D86" w:rsidRPr="00927584">
        <w:t xml:space="preserve">time period with records for all loggers (the </w:t>
      </w:r>
      <w:r w:rsidR="00D802B4" w:rsidRPr="00927584">
        <w:t xml:space="preserve">321 </w:t>
      </w:r>
      <w:r w:rsidRPr="00927584">
        <w:t>calendar days</w:t>
      </w:r>
      <w:r w:rsidR="00006EB2" w:rsidRPr="00927584">
        <w:t xml:space="preserve"> </w:t>
      </w:r>
      <w:r w:rsidR="00C60D36" w:rsidRPr="00927584">
        <w:t>from 12</w:t>
      </w:r>
      <w:r w:rsidR="000112A0" w:rsidRPr="00927584">
        <w:rPr>
          <w:vertAlign w:val="superscript"/>
        </w:rPr>
        <w:t>th</w:t>
      </w:r>
      <w:r w:rsidR="00C60D36" w:rsidRPr="00927584">
        <w:t xml:space="preserve"> J</w:t>
      </w:r>
      <w:r w:rsidR="00D25BB2" w:rsidRPr="00927584">
        <w:t>uly 2021 to 29</w:t>
      </w:r>
      <w:r w:rsidR="000112A0" w:rsidRPr="00927584">
        <w:rPr>
          <w:vertAlign w:val="superscript"/>
        </w:rPr>
        <w:t>th</w:t>
      </w:r>
      <w:r w:rsidR="00D25BB2" w:rsidRPr="00927584">
        <w:t xml:space="preserve"> May 2022</w:t>
      </w:r>
      <w:r w:rsidR="00C47D86" w:rsidRPr="00927584">
        <w:t>)</w:t>
      </w:r>
      <w:r w:rsidRPr="00927584">
        <w:t xml:space="preserve">. </w:t>
      </w:r>
      <w:r w:rsidRPr="00927584">
        <w:lastRenderedPageBreak/>
        <w:t xml:space="preserve">We calculated bioclimatic indices based on </w:t>
      </w:r>
      <w:r w:rsidR="001704A4" w:rsidRPr="00927584">
        <w:t xml:space="preserve">WorldClim </w:t>
      </w:r>
      <w:r w:rsidRPr="00927584">
        <w:t xml:space="preserve">standard </w:t>
      </w:r>
      <w:r w:rsidR="00064ED2" w:rsidRPr="00927584">
        <w:t xml:space="preserve">bioclimatic </w:t>
      </w:r>
      <w:r w:rsidRPr="00927584">
        <w:t xml:space="preserve">variables (Fick &amp; Hijmans 2017), together with other variables </w:t>
      </w:r>
      <w:r w:rsidR="00064ED2" w:rsidRPr="00927584">
        <w:t xml:space="preserve">relevant for </w:t>
      </w:r>
      <w:r w:rsidR="003911E7" w:rsidRPr="00927584">
        <w:t xml:space="preserve">describing </w:t>
      </w:r>
      <w:r w:rsidRPr="00927584">
        <w:t xml:space="preserve">alpine </w:t>
      </w:r>
      <w:r w:rsidR="00F80A0F" w:rsidRPr="00927584">
        <w:t>micro topographical</w:t>
      </w:r>
      <w:r w:rsidR="003911E7" w:rsidRPr="00927584">
        <w:t xml:space="preserve"> gradients</w:t>
      </w:r>
      <w:r w:rsidRPr="00927584">
        <w:t xml:space="preserve">. </w:t>
      </w:r>
      <w:r w:rsidR="00324D6F" w:rsidRPr="00927584">
        <w:t>W</w:t>
      </w:r>
      <w:r w:rsidR="00987BCF" w:rsidRPr="00927584">
        <w:t xml:space="preserve">e selected </w:t>
      </w:r>
      <w:r w:rsidR="00435FAC">
        <w:t>six</w:t>
      </w:r>
      <w:r w:rsidR="00987BCF" w:rsidRPr="00927584">
        <w:t xml:space="preserve"> </w:t>
      </w:r>
      <w:r w:rsidR="00324D6F" w:rsidRPr="00927584">
        <w:t>temperature</w:t>
      </w:r>
      <w:r w:rsidR="006F0010" w:rsidRPr="00927584">
        <w:t>-</w:t>
      </w:r>
      <w:r w:rsidR="00324D6F" w:rsidRPr="00927584">
        <w:t xml:space="preserve">related </w:t>
      </w:r>
      <w:r w:rsidR="00987BCF" w:rsidRPr="00927584">
        <w:t xml:space="preserve">indices: </w:t>
      </w:r>
      <w:r w:rsidRPr="00927584">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927584">
        <w:t xml:space="preserve">the </w:t>
      </w:r>
      <w:r w:rsidRPr="00927584">
        <w:t xml:space="preserve">soil temperature is around 0 </w:t>
      </w:r>
      <w:r w:rsidR="006A5A56" w:rsidRPr="00927584">
        <w:t>°C</w:t>
      </w:r>
      <w:r w:rsidRPr="00927584">
        <w:t xml:space="preserve">, calculated for the period in which the maximum temperature was &lt; 0.5 </w:t>
      </w:r>
      <w:r w:rsidR="006A5A56" w:rsidRPr="00927584">
        <w:t>°C</w:t>
      </w:r>
      <w:r w:rsidRPr="00927584">
        <w:t xml:space="preserve"> and the minimum temperature was &gt; -0.5 </w:t>
      </w:r>
      <w:r w:rsidR="006A5A56" w:rsidRPr="00927584">
        <w:t>°C</w:t>
      </w:r>
      <w:r w:rsidRPr="00927584">
        <w:t xml:space="preserve">; (5) FDD = freezing degree days, i.e. the sum of daily mean temperatures for days in which the mean temperature was below 0 </w:t>
      </w:r>
      <w:r w:rsidR="006A5A56" w:rsidRPr="00927584">
        <w:t>°C</w:t>
      </w:r>
      <w:r w:rsidRPr="00927584">
        <w:t xml:space="preserve"> (Choler 2018); and (6) GDD = growing degree days, i.e. the sum of daily mean temperatures for days in which the soil mean temperature at five cm deep was above 5 </w:t>
      </w:r>
      <w:r w:rsidR="006A5A56" w:rsidRPr="00927584">
        <w:t xml:space="preserve">°C </w:t>
      </w:r>
      <w:r w:rsidRPr="00927584">
        <w:t>(Körner 2021). For</w:t>
      </w:r>
      <w:r w:rsidR="001E4B50" w:rsidRPr="00927584">
        <w:t xml:space="preserve"> easier interpretation of</w:t>
      </w:r>
      <w:r w:rsidRPr="00927584">
        <w:t xml:space="preserve"> FDD, we transformed the values from negative to positive, so higher values represent more freezing</w:t>
      </w:r>
      <w:r w:rsidR="001E0239" w:rsidRPr="00927584">
        <w:t xml:space="preserve"> </w:t>
      </w:r>
      <w:r w:rsidR="00F01157" w:rsidRPr="00927584">
        <w:t xml:space="preserve">conditions </w:t>
      </w:r>
      <w:r w:rsidR="001E0239" w:rsidRPr="00927584">
        <w:t>(</w:t>
      </w:r>
      <w:r w:rsidR="003C69F5" w:rsidRPr="00812E76">
        <w:t>S</w:t>
      </w:r>
      <w:r w:rsidR="001E0239" w:rsidRPr="00812E76">
        <w:t xml:space="preserve">upplementary </w:t>
      </w:r>
      <w:r w:rsidR="00595972" w:rsidRPr="00812E76">
        <w:t>T</w:t>
      </w:r>
      <w:r w:rsidR="0008729A" w:rsidRPr="00812E76">
        <w:t>able 1)</w:t>
      </w:r>
      <w:r w:rsidRPr="00812E76">
        <w:t>.</w:t>
      </w:r>
      <w:r w:rsidRPr="00927584">
        <w:t xml:space="preserve"> </w:t>
      </w:r>
    </w:p>
    <w:p w14:paraId="39B8C8E2" w14:textId="76373659" w:rsidR="00597F14" w:rsidRPr="00927584" w:rsidRDefault="00C51647" w:rsidP="00597F14">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w:t>
      </w:r>
      <w:r w:rsidR="00B060A2" w:rsidRPr="00927584">
        <w:rPr>
          <w:rFonts w:eastAsia="Times New Roman" w:cstheme="minorHAnsi"/>
          <w:color w:val="000000"/>
          <w:lang w:eastAsia="ca-ES"/>
        </w:rPr>
        <w:t>inter</w:t>
      </w:r>
      <w:r w:rsidRPr="00927584">
        <w:rPr>
          <w:rFonts w:eastAsia="Times New Roman" w:cstheme="minorHAnsi"/>
          <w:color w:val="000000"/>
          <w:lang w:eastAsia="ca-ES"/>
        </w:rPr>
        <w:t>relationship between temperature and water availability in the soil showed that drier soils also become warmer</w:t>
      </w:r>
      <w:r w:rsidR="00EB567B" w:rsidRPr="00927584">
        <w:rPr>
          <w:rFonts w:eastAsia="Times New Roman" w:cstheme="minorHAnsi"/>
          <w:color w:val="000000"/>
          <w:lang w:eastAsia="ca-ES"/>
        </w:rPr>
        <w:t xml:space="preserve"> </w:t>
      </w:r>
      <w:r w:rsidR="00EB567B" w:rsidRPr="00927584">
        <w:rPr>
          <w:rFonts w:eastAsia="Times New Roman" w:cstheme="minorHAnsi"/>
          <w:color w:val="000000"/>
          <w:lang w:eastAsia="ca-ES"/>
        </w:rPr>
        <w:fldChar w:fldCharType="begin" w:fldLock="1"/>
      </w:r>
      <w:r w:rsidR="008D0E31" w:rsidRPr="00927584">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EB567B" w:rsidRPr="00927584">
        <w:rPr>
          <w:rFonts w:eastAsia="Times New Roman" w:cstheme="minorHAnsi"/>
          <w:color w:val="000000"/>
          <w:lang w:eastAsia="ca-ES"/>
        </w:rPr>
        <w:fldChar w:fldCharType="separate"/>
      </w:r>
      <w:r w:rsidR="00EB567B" w:rsidRPr="00927584">
        <w:rPr>
          <w:rFonts w:eastAsia="Times New Roman" w:cstheme="minorHAnsi"/>
          <w:noProof/>
          <w:color w:val="000000"/>
          <w:lang w:eastAsia="ca-ES"/>
        </w:rPr>
        <w:t>(Seneviratne et al. 2010)</w:t>
      </w:r>
      <w:r w:rsidR="00EB567B"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w:t>
      </w:r>
      <w:r w:rsidR="004713BF" w:rsidRPr="00927584">
        <w:rPr>
          <w:rFonts w:eastAsia="Times New Roman" w:cstheme="minorHAnsi"/>
          <w:color w:val="000000"/>
          <w:lang w:eastAsia="ca-ES"/>
        </w:rPr>
        <w:t>very few</w:t>
      </w:r>
      <w:r w:rsidRPr="00927584">
        <w:rPr>
          <w:rFonts w:eastAsia="Times New Roman" w:cstheme="minorHAnsi"/>
          <w:color w:val="000000"/>
          <w:lang w:eastAsia="ca-ES"/>
        </w:rPr>
        <w:t xml:space="preserve"> has been done at a microscale level </w:t>
      </w:r>
      <w:r w:rsidR="00590039" w:rsidRPr="00927584">
        <w:rPr>
          <w:rFonts w:eastAsia="Times New Roman" w:cstheme="minorHAnsi"/>
          <w:color w:val="000000"/>
          <w:lang w:eastAsia="ca-ES"/>
        </w:rPr>
        <w:fldChar w:fldCharType="begin" w:fldLock="1"/>
      </w:r>
      <w:r w:rsidR="00300656" w:rsidRPr="00927584">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590039" w:rsidRPr="00927584">
        <w:rPr>
          <w:rFonts w:eastAsia="Times New Roman" w:cstheme="minorHAnsi"/>
          <w:color w:val="000000"/>
          <w:lang w:eastAsia="ca-ES"/>
        </w:rPr>
        <w:fldChar w:fldCharType="separate"/>
      </w:r>
      <w:r w:rsidR="00590039" w:rsidRPr="00927584">
        <w:rPr>
          <w:rFonts w:eastAsia="Times New Roman" w:cstheme="minorHAnsi"/>
          <w:noProof/>
          <w:color w:val="000000"/>
          <w:lang w:eastAsia="ca-ES"/>
        </w:rPr>
        <w:t>(Graham et al. 2012)</w:t>
      </w:r>
      <w:r w:rsidR="00590039" w:rsidRPr="00927584">
        <w:rPr>
          <w:rFonts w:eastAsia="Times New Roman" w:cstheme="minorHAnsi"/>
          <w:color w:val="000000"/>
          <w:lang w:eastAsia="ca-ES"/>
        </w:rPr>
        <w:fldChar w:fldCharType="end"/>
      </w:r>
      <w:r w:rsidR="006D0C24" w:rsidRPr="00927584">
        <w:rPr>
          <w:rFonts w:eastAsia="Times New Roman" w:cstheme="minorHAnsi"/>
          <w:color w:val="000000"/>
          <w:lang w:eastAsia="ca-ES"/>
        </w:rPr>
        <w:t>.</w:t>
      </w:r>
      <w:r w:rsidR="00590039" w:rsidRPr="00927584">
        <w:rPr>
          <w:rFonts w:eastAsia="Times New Roman" w:cstheme="minorHAnsi"/>
          <w:color w:val="000000"/>
          <w:lang w:eastAsia="ca-ES"/>
        </w:rPr>
        <w:t xml:space="preserve"> </w:t>
      </w:r>
      <w:r w:rsidRPr="00927584">
        <w:rPr>
          <w:rFonts w:eastAsia="Times New Roman" w:cstheme="minorHAnsi"/>
          <w:color w:val="000000"/>
          <w:lang w:eastAsia="ca-ES"/>
        </w:rPr>
        <w:t xml:space="preserve">Therefore, </w:t>
      </w:r>
      <w:r w:rsidRPr="00927584">
        <w:t>w</w:t>
      </w:r>
      <w:r w:rsidR="00597F14" w:rsidRPr="00927584">
        <w:t xml:space="preserve">e used Microlog SP3 data collected for </w:t>
      </w:r>
      <w:r w:rsidR="006A367F" w:rsidRPr="00927584">
        <w:t>seven</w:t>
      </w:r>
      <w:r w:rsidR="00DE0D95" w:rsidRPr="00927584">
        <w:t xml:space="preserve"> subpopulations</w:t>
      </w:r>
      <w:r w:rsidR="00597F14" w:rsidRPr="00927584">
        <w:t xml:space="preserve"> in 2022 and 2023</w:t>
      </w:r>
      <w:r w:rsidR="0093060E" w:rsidRPr="00927584">
        <w:t xml:space="preserve"> </w:t>
      </w:r>
      <w:r w:rsidR="00597F14" w:rsidRPr="00927584">
        <w:t>to test</w:t>
      </w:r>
      <w:r w:rsidR="00A65B18" w:rsidRPr="00927584">
        <w:t xml:space="preserve"> </w:t>
      </w:r>
      <w:r w:rsidR="00C329A1" w:rsidRPr="00927584">
        <w:t xml:space="preserve">using a </w:t>
      </w:r>
      <w:r w:rsidR="00A65B18" w:rsidRPr="00927584">
        <w:t>linear model</w:t>
      </w:r>
      <w:r w:rsidR="00597F14" w:rsidRPr="00927584">
        <w:t xml:space="preserve"> if, as expected, there was a positive relationship between GDD and</w:t>
      </w:r>
      <w:r w:rsidR="00322A26" w:rsidRPr="00927584">
        <w:t xml:space="preserve"> cumulative</w:t>
      </w:r>
      <w:r w:rsidR="00597F14" w:rsidRPr="00927584">
        <w:t xml:space="preserve"> water potential i.e. warmer years are also drier years</w:t>
      </w:r>
      <w:r w:rsidR="00EB567B" w:rsidRPr="00927584">
        <w:t xml:space="preserve"> at </w:t>
      </w:r>
      <w:r w:rsidR="00124548" w:rsidRPr="00927584">
        <w:t>local scale</w:t>
      </w:r>
      <w:r w:rsidR="00E73E9F" w:rsidRPr="00927584">
        <w:t>.</w:t>
      </w:r>
      <w:r w:rsidR="00E023A1" w:rsidRPr="00927584">
        <w:t xml:space="preserve"> The significant results </w:t>
      </w:r>
      <w:r w:rsidR="00A81903" w:rsidRPr="00927584">
        <w:t>(R</w:t>
      </w:r>
      <w:r w:rsidR="00A81903" w:rsidRPr="00927584">
        <w:rPr>
          <w:vertAlign w:val="superscript"/>
        </w:rPr>
        <w:t>2</w:t>
      </w:r>
      <w:r w:rsidR="00435FAC">
        <w:rPr>
          <w:vertAlign w:val="superscript"/>
        </w:rPr>
        <w:t xml:space="preserve"> </w:t>
      </w:r>
      <w:r w:rsidR="00A81903" w:rsidRPr="00927584">
        <w:t>=</w:t>
      </w:r>
      <w:r w:rsidR="00435FAC">
        <w:t xml:space="preserve"> </w:t>
      </w:r>
      <w:r w:rsidR="00A81903" w:rsidRPr="00927584">
        <w:t xml:space="preserve">0.69, P &lt; 0.01, Fig. 3B) </w:t>
      </w:r>
      <w:r w:rsidR="00E023A1" w:rsidRPr="00927584">
        <w:t xml:space="preserve">were </w:t>
      </w:r>
      <w:r w:rsidR="00F337E0" w:rsidRPr="00927584">
        <w:t>used to</w:t>
      </w:r>
      <w:r w:rsidR="005C6E8F" w:rsidRPr="00927584">
        <w:t xml:space="preserve"> </w:t>
      </w:r>
      <w:r w:rsidR="00F337E0" w:rsidRPr="00927584">
        <w:t xml:space="preserve">confidently </w:t>
      </w:r>
      <w:r w:rsidR="005C6E8F" w:rsidRPr="00927584">
        <w:t>extrapolate this assumption</w:t>
      </w:r>
      <w:r w:rsidR="00E73E9F" w:rsidRPr="00927584">
        <w:t xml:space="preserve"> to all subpopulations</w:t>
      </w:r>
      <w:r w:rsidR="00E023A1" w:rsidRPr="00927584">
        <w:t xml:space="preserve"> sampled</w:t>
      </w:r>
      <w:r w:rsidR="00597F14" w:rsidRPr="00927584">
        <w:t xml:space="preserve">. </w:t>
      </w:r>
      <w:r w:rsidR="004C53E1" w:rsidRPr="00927584">
        <w:t>See the discussion for further</w:t>
      </w:r>
      <w:r w:rsidR="005540B8" w:rsidRPr="00927584">
        <w:t xml:space="preserve"> considerations about this assumption.</w:t>
      </w:r>
    </w:p>
    <w:p w14:paraId="6B8C4798" w14:textId="1CF7C6F5" w:rsidR="00237EE6" w:rsidRPr="00927584" w:rsidRDefault="0068503C" w:rsidP="00037777">
      <w:pPr>
        <w:spacing w:line="360" w:lineRule="auto"/>
        <w:ind w:firstLine="709"/>
        <w:jc w:val="both"/>
      </w:pPr>
      <w:r w:rsidRPr="00927584">
        <w:t xml:space="preserve">To identify the main gradients of microclimatic </w:t>
      </w:r>
      <w:r w:rsidR="00291E15" w:rsidRPr="00927584">
        <w:t>variation</w:t>
      </w:r>
      <w:r w:rsidRPr="00927584">
        <w:t xml:space="preserve">, we conducted a principal component analysis (PCA) </w:t>
      </w:r>
      <w:r w:rsidR="00D802B4" w:rsidRPr="00927584">
        <w:t>including</w:t>
      </w:r>
      <w:r w:rsidRPr="00927584">
        <w:t xml:space="preserve"> </w:t>
      </w:r>
      <w:r w:rsidR="007C50FF" w:rsidRPr="00927584">
        <w:t>all</w:t>
      </w:r>
      <w:r w:rsidRPr="00927584">
        <w:t xml:space="preserve"> bioclimatic indices</w:t>
      </w:r>
      <w:r w:rsidR="007A5222" w:rsidRPr="00927584">
        <w:t xml:space="preserve"> (</w:t>
      </w:r>
      <w:r w:rsidR="0098001B" w:rsidRPr="00927584">
        <w:t xml:space="preserve">Fig. </w:t>
      </w:r>
      <w:r w:rsidR="007A5222" w:rsidRPr="00927584">
        <w:t>3</w:t>
      </w:r>
      <w:r w:rsidR="00483CEA" w:rsidRPr="00927584">
        <w:t>C</w:t>
      </w:r>
      <w:r w:rsidR="00D802B4" w:rsidRPr="00927584">
        <w:t>)</w:t>
      </w:r>
      <w:r w:rsidRPr="00927584">
        <w:t>.</w:t>
      </w:r>
      <w:r w:rsidR="003321EA" w:rsidRPr="00927584">
        <w:rPr>
          <w:noProof/>
          <w:lang w:eastAsia="ca-ES"/>
        </w:rPr>
        <w:t xml:space="preserve"> </w:t>
      </w:r>
      <w:r w:rsidR="00B61F23" w:rsidRPr="00927584">
        <w:t xml:space="preserve">Axis 1 of the PCA explained </w:t>
      </w:r>
      <w:r w:rsidR="00284374" w:rsidRPr="00927584">
        <w:t>64%</w:t>
      </w:r>
      <w:r w:rsidR="00B61F23" w:rsidRPr="00927584">
        <w:t xml:space="preserve"> of the variance and ordered </w:t>
      </w:r>
      <w:r w:rsidR="0073638D" w:rsidRPr="00927584">
        <w:t>the 78 plots</w:t>
      </w:r>
      <w:r w:rsidR="00B61F23" w:rsidRPr="00927584">
        <w:t xml:space="preserve"> along a gradient of thermicity</w:t>
      </w:r>
      <w:r w:rsidR="000C23A4" w:rsidRPr="00927584">
        <w:t>, towards which the greatest contribution was made by GDD</w:t>
      </w:r>
      <w:r w:rsidR="00284374" w:rsidRPr="00927584">
        <w:t xml:space="preserve"> (23.4)</w:t>
      </w:r>
      <w:r w:rsidR="00954E4C" w:rsidRPr="00927584">
        <w:t xml:space="preserve"> and</w:t>
      </w:r>
      <w:r w:rsidR="000C23A4" w:rsidRPr="00927584">
        <w:t xml:space="preserve"> </w:t>
      </w:r>
      <w:r w:rsidR="007A5222" w:rsidRPr="00927584">
        <w:t>bio1 (23.5)</w:t>
      </w:r>
      <w:r w:rsidR="000C23A4" w:rsidRPr="00927584">
        <w:t>.</w:t>
      </w:r>
      <w:r w:rsidR="00B61F23" w:rsidRPr="00927584">
        <w:t xml:space="preserve"> </w:t>
      </w:r>
      <w:r w:rsidR="00284374" w:rsidRPr="00927584">
        <w:t>GDD was highly correlated with bio1, bio2</w:t>
      </w:r>
      <w:r w:rsidR="00DD3F90" w:rsidRPr="00927584">
        <w:t xml:space="preserve">, </w:t>
      </w:r>
      <w:r w:rsidR="00284374" w:rsidRPr="00927584">
        <w:t xml:space="preserve">bio7 </w:t>
      </w:r>
      <w:r w:rsidR="00DD3F90" w:rsidRPr="00927584">
        <w:t>and FDD</w:t>
      </w:r>
      <w:r w:rsidR="00A44328" w:rsidRPr="00927584">
        <w:t xml:space="preserve"> </w:t>
      </w:r>
      <w:r w:rsidR="00284374" w:rsidRPr="00927584">
        <w:t xml:space="preserve">(&gt; </w:t>
      </w:r>
      <w:r w:rsidR="00954E4C" w:rsidRPr="00927584">
        <w:t>70</w:t>
      </w:r>
      <w:r w:rsidR="00812E76">
        <w:t xml:space="preserve"> </w:t>
      </w:r>
      <w:r w:rsidR="00284374" w:rsidRPr="00927584">
        <w:t>%</w:t>
      </w:r>
      <w:r w:rsidR="008E5830" w:rsidRPr="00927584">
        <w:t xml:space="preserve">, details in Supplementary </w:t>
      </w:r>
      <w:r w:rsidR="00346F64" w:rsidRPr="00927584">
        <w:t>Table 2</w:t>
      </w:r>
      <w:r w:rsidR="00284374" w:rsidRPr="00927584">
        <w:t>)</w:t>
      </w:r>
      <w:r w:rsidR="002D418A" w:rsidRPr="00927584">
        <w:t>.</w:t>
      </w:r>
      <w:r w:rsidR="00284374" w:rsidRPr="00927584">
        <w:t xml:space="preserve"> </w:t>
      </w:r>
      <w:r w:rsidR="002D418A" w:rsidRPr="00927584">
        <w:t>Therefore</w:t>
      </w:r>
      <w:r w:rsidR="00A67F84" w:rsidRPr="00927584">
        <w:t xml:space="preserve">, </w:t>
      </w:r>
      <w:r w:rsidR="00284374" w:rsidRPr="00927584">
        <w:t>we decided to</w:t>
      </w:r>
      <w:r w:rsidR="00A67F84" w:rsidRPr="00927584">
        <w:t xml:space="preserve"> use </w:t>
      </w:r>
      <w:r w:rsidR="00324D6F" w:rsidRPr="00927584">
        <w:t xml:space="preserve">GDD </w:t>
      </w:r>
      <w:r w:rsidR="002B403F" w:rsidRPr="00927584">
        <w:t xml:space="preserve">as the single best descriptor of microclimatic </w:t>
      </w:r>
      <w:r w:rsidR="00291E15" w:rsidRPr="00927584">
        <w:t>variation</w:t>
      </w:r>
      <w:r w:rsidR="002B403F" w:rsidRPr="00927584">
        <w:t xml:space="preserve"> for further analyses</w:t>
      </w:r>
      <w:r w:rsidR="00A67F84" w:rsidRPr="00927584">
        <w:t>.</w:t>
      </w:r>
      <w:r w:rsidR="005A3030" w:rsidRPr="00927584">
        <w:t xml:space="preserve"> </w:t>
      </w:r>
    </w:p>
    <w:p w14:paraId="0C2E5821" w14:textId="4E116F95" w:rsidR="00B500F2" w:rsidRPr="00927584" w:rsidRDefault="0068503C" w:rsidP="002D07AE">
      <w:pPr>
        <w:pStyle w:val="Ttulo3"/>
        <w:spacing w:line="360" w:lineRule="auto"/>
        <w:jc w:val="both"/>
      </w:pPr>
      <w:r w:rsidRPr="00927584">
        <w:t>2.</w:t>
      </w:r>
      <w:r w:rsidR="00ED4BDD" w:rsidRPr="00927584">
        <w:t>4</w:t>
      </w:r>
      <w:r w:rsidR="00A559B2" w:rsidRPr="00927584">
        <w:t>.</w:t>
      </w:r>
      <w:r w:rsidRPr="00927584">
        <w:t xml:space="preserve"> </w:t>
      </w:r>
      <w:r w:rsidR="00D25BB2" w:rsidRPr="00927584">
        <w:t>See</w:t>
      </w:r>
      <w:r w:rsidR="00B500F2" w:rsidRPr="00927584">
        <w:t xml:space="preserve">d </w:t>
      </w:r>
      <w:r w:rsidR="00F850DE" w:rsidRPr="00927584">
        <w:t>collection</w:t>
      </w:r>
    </w:p>
    <w:p w14:paraId="3C4E047A" w14:textId="49DC0231" w:rsidR="003845EA" w:rsidRPr="00927584" w:rsidRDefault="00663006" w:rsidP="0073638D">
      <w:pPr>
        <w:spacing w:line="360" w:lineRule="auto"/>
        <w:ind w:firstLine="709"/>
        <w:jc w:val="both"/>
      </w:pPr>
      <w:r w:rsidRPr="00927584">
        <w:t xml:space="preserve">We </w:t>
      </w:r>
      <w:r w:rsidR="00F66105" w:rsidRPr="00927584">
        <w:t xml:space="preserve">sampled </w:t>
      </w:r>
      <w:r w:rsidR="00D25BB2" w:rsidRPr="00927584">
        <w:t>see</w:t>
      </w:r>
      <w:r w:rsidR="00165571" w:rsidRPr="00927584">
        <w:t xml:space="preserve">ds </w:t>
      </w:r>
      <w:r w:rsidR="004D5882" w:rsidRPr="00927584">
        <w:t xml:space="preserve">of </w:t>
      </w:r>
      <w:r w:rsidR="004D5882" w:rsidRPr="00927584">
        <w:rPr>
          <w:i/>
          <w:iCs/>
        </w:rPr>
        <w:t>D. langeanus</w:t>
      </w:r>
      <w:r w:rsidR="004D5882" w:rsidRPr="00927584">
        <w:t xml:space="preserve"> from each plot</w:t>
      </w:r>
      <w:r w:rsidR="00F66105" w:rsidRPr="00927584">
        <w:t xml:space="preserve"> where the species was present</w:t>
      </w:r>
      <w:r w:rsidR="00D5342D" w:rsidRPr="00927584">
        <w:t xml:space="preserve"> (</w:t>
      </w:r>
      <w:r w:rsidR="0098001B" w:rsidRPr="00927584">
        <w:t xml:space="preserve">Fig. </w:t>
      </w:r>
      <w:r w:rsidR="00146981" w:rsidRPr="00927584">
        <w:t>2)</w:t>
      </w:r>
      <w:r w:rsidR="00F66105" w:rsidRPr="00927584">
        <w:t xml:space="preserve">. </w:t>
      </w:r>
      <w:r w:rsidR="00F703E4" w:rsidRPr="00927584">
        <w:t xml:space="preserve">We collected mature fruits (capsules) </w:t>
      </w:r>
      <w:r w:rsidR="00F66105" w:rsidRPr="00927584">
        <w:t>at the time of natural dispersal (August 7</w:t>
      </w:r>
      <w:r w:rsidR="00812E76">
        <w:t xml:space="preserve"> </w:t>
      </w:r>
      <w:r w:rsidR="00F66105" w:rsidRPr="00927584">
        <w:t>-</w:t>
      </w:r>
      <w:r w:rsidR="00812E76">
        <w:t xml:space="preserve"> </w:t>
      </w:r>
      <w:r w:rsidR="00F66105" w:rsidRPr="00927584">
        <w:t>8</w:t>
      </w:r>
      <w:r w:rsidR="00F66105" w:rsidRPr="00927584">
        <w:rPr>
          <w:vertAlign w:val="superscript"/>
        </w:rPr>
        <w:t>th</w:t>
      </w:r>
      <w:r w:rsidR="00F66105" w:rsidRPr="00927584">
        <w:t>, 2023)</w:t>
      </w:r>
      <w:r w:rsidR="00F703E4" w:rsidRPr="00927584">
        <w:t xml:space="preserve">. </w:t>
      </w:r>
      <w:r w:rsidR="00395661" w:rsidRPr="00927584">
        <w:t xml:space="preserve">In </w:t>
      </w:r>
      <w:r w:rsidR="00FD76E4" w:rsidRPr="00927584">
        <w:t xml:space="preserve">each </w:t>
      </w:r>
      <w:r w:rsidR="00395661" w:rsidRPr="00927584">
        <w:t>plot</w:t>
      </w:r>
      <w:r w:rsidR="00FD76E4" w:rsidRPr="00927584">
        <w:t>, w</w:t>
      </w:r>
      <w:r w:rsidR="00F703E4" w:rsidRPr="00927584">
        <w:t>e sampled</w:t>
      </w:r>
      <w:r w:rsidR="00165571" w:rsidRPr="00927584">
        <w:t xml:space="preserve"> at least 20 randomly selected </w:t>
      </w:r>
      <w:r w:rsidR="00FD76E4" w:rsidRPr="00927584">
        <w:t xml:space="preserve">mother plants </w:t>
      </w:r>
      <w:r w:rsidR="00435FAC">
        <w:t>within a 2</w:t>
      </w:r>
      <w:r w:rsidR="00395661" w:rsidRPr="00927584">
        <w:t xml:space="preserve"> m radius from </w:t>
      </w:r>
      <w:r w:rsidR="00395661" w:rsidRPr="00927584">
        <w:lastRenderedPageBreak/>
        <w:t xml:space="preserve">the datalogger, </w:t>
      </w:r>
      <w:r w:rsidR="00AC7532" w:rsidRPr="00927584">
        <w:rPr>
          <w:rFonts w:cstheme="minorHAnsi"/>
        </w:rPr>
        <w:t>following standard protocols for sampling</w:t>
      </w:r>
      <w:r w:rsidR="006D223E" w:rsidRPr="00927584">
        <w:rPr>
          <w:rFonts w:cstheme="minorHAnsi"/>
        </w:rPr>
        <w:t xml:space="preserve"> seeds</w:t>
      </w:r>
      <w:r w:rsidR="00954E4C" w:rsidRPr="00927584">
        <w:rPr>
          <w:rFonts w:cstheme="minorHAnsi"/>
        </w:rPr>
        <w:t xml:space="preserve"> </w:t>
      </w:r>
      <w:r w:rsidR="00AC7532" w:rsidRPr="00927584">
        <w:rPr>
          <w:rFonts w:cstheme="minorHAnsi"/>
        </w:rPr>
        <w:t>of wild populations</w:t>
      </w:r>
      <w:r w:rsidR="0081658B" w:rsidRPr="00927584">
        <w:rPr>
          <w:rFonts w:cstheme="minorHAnsi"/>
        </w:rPr>
        <w:t xml:space="preserve"> (ENSCONET, 2009)</w:t>
      </w:r>
      <w:r w:rsidR="00D802B4" w:rsidRPr="00927584">
        <w:t>.</w:t>
      </w:r>
      <w:r w:rsidR="00023A98" w:rsidRPr="00927584">
        <w:rPr>
          <w:rFonts w:cstheme="minorHAnsi"/>
        </w:rPr>
        <w:t xml:space="preserve"> </w:t>
      </w:r>
      <w:r w:rsidR="003845EA" w:rsidRPr="00927584">
        <w:t xml:space="preserve">In total, we sampled </w:t>
      </w:r>
      <w:r w:rsidR="00146981" w:rsidRPr="00927584">
        <w:t>47</w:t>
      </w:r>
      <w:r w:rsidR="00954E4C" w:rsidRPr="00927584">
        <w:t xml:space="preserve"> plots with </w:t>
      </w:r>
      <w:r w:rsidR="00954E4C" w:rsidRPr="00927584">
        <w:rPr>
          <w:i/>
        </w:rPr>
        <w:t>D. langeanus</w:t>
      </w:r>
      <w:r w:rsidR="00954E4C" w:rsidRPr="00927584">
        <w:t xml:space="preserve"> </w:t>
      </w:r>
      <w:r w:rsidR="00B642A1" w:rsidRPr="00927584">
        <w:t xml:space="preserve">but only </w:t>
      </w:r>
      <w:r w:rsidR="00AC360B" w:rsidRPr="00927584">
        <w:t xml:space="preserve">were able to collect </w:t>
      </w:r>
      <w:r w:rsidR="00B642A1" w:rsidRPr="00927584">
        <w:t xml:space="preserve">enough </w:t>
      </w:r>
      <w:r w:rsidR="00D25BB2" w:rsidRPr="00927584">
        <w:t>see</w:t>
      </w:r>
      <w:r w:rsidR="00B642A1" w:rsidRPr="00927584">
        <w:t>ds</w:t>
      </w:r>
      <w:r w:rsidR="00E244A6" w:rsidRPr="00927584">
        <w:t xml:space="preserve"> for experiments</w:t>
      </w:r>
      <w:r w:rsidR="00B642A1" w:rsidRPr="00927584">
        <w:t xml:space="preserve"> (&gt; 600</w:t>
      </w:r>
      <w:r w:rsidR="00FF761C" w:rsidRPr="00927584">
        <w:t xml:space="preserve"> seeds</w:t>
      </w:r>
      <w:r w:rsidR="00B642A1" w:rsidRPr="00927584">
        <w:t>) from 18 of them</w:t>
      </w:r>
      <w:r w:rsidR="00954E4C" w:rsidRPr="00927584">
        <w:t>, hereafter called “subpopulations”</w:t>
      </w:r>
      <w:r w:rsidR="00B642A1" w:rsidRPr="00927584">
        <w:t>.</w:t>
      </w:r>
      <w:r w:rsidR="003845EA" w:rsidRPr="00927584">
        <w:t xml:space="preserve"> </w:t>
      </w:r>
      <w:r w:rsidR="00E244A6" w:rsidRPr="00927584">
        <w:rPr>
          <w:rFonts w:cstheme="minorHAnsi"/>
        </w:rPr>
        <w:t xml:space="preserve">Immediately after collection, we manually cleaned </w:t>
      </w:r>
      <w:r w:rsidR="00741988" w:rsidRPr="00927584">
        <w:rPr>
          <w:rFonts w:cstheme="minorHAnsi"/>
        </w:rPr>
        <w:t xml:space="preserve">the </w:t>
      </w:r>
      <w:r w:rsidR="00D25BB2" w:rsidRPr="00927584">
        <w:rPr>
          <w:rFonts w:cstheme="minorHAnsi"/>
        </w:rPr>
        <w:t>see</w:t>
      </w:r>
      <w:r w:rsidR="00741988" w:rsidRPr="00927584">
        <w:rPr>
          <w:rFonts w:cstheme="minorHAnsi"/>
        </w:rPr>
        <w:t>ds and kept them</w:t>
      </w:r>
      <w:r w:rsidR="00E244A6" w:rsidRPr="00927584">
        <w:rPr>
          <w:rFonts w:cstheme="minorHAnsi"/>
        </w:rPr>
        <w:t xml:space="preserve"> at room conditions (22 </w:t>
      </w:r>
      <w:r w:rsidR="00812E76" w:rsidRPr="00927584">
        <w:t>°C</w:t>
      </w:r>
      <w:r w:rsidR="00E244A6" w:rsidRPr="00927584">
        <w:rPr>
          <w:rFonts w:cstheme="minorHAnsi"/>
        </w:rPr>
        <w:t xml:space="preserve"> and 35 % RH) </w:t>
      </w:r>
      <w:r w:rsidR="0004787B" w:rsidRPr="00927584">
        <w:rPr>
          <w:rFonts w:cstheme="minorHAnsi"/>
        </w:rPr>
        <w:t>until the start of the</w:t>
      </w:r>
      <w:r w:rsidR="00E244A6" w:rsidRPr="00927584">
        <w:rPr>
          <w:rFonts w:cstheme="minorHAnsi"/>
        </w:rPr>
        <w:t xml:space="preserve"> germination experiments. </w:t>
      </w:r>
      <w:r w:rsidR="005E21BB" w:rsidRPr="00927584">
        <w:t xml:space="preserve">For </w:t>
      </w:r>
      <w:r w:rsidR="00AC360B" w:rsidRPr="00927584">
        <w:t>each subpopulation used in subsequent</w:t>
      </w:r>
      <w:r w:rsidR="005E21BB" w:rsidRPr="00927584">
        <w:t xml:space="preserve"> experiment</w:t>
      </w:r>
      <w:r w:rsidR="00AC360B" w:rsidRPr="00927584">
        <w:t>s</w:t>
      </w:r>
      <w:r w:rsidR="005E21BB" w:rsidRPr="00927584">
        <w:t>, w</w:t>
      </w:r>
      <w:r w:rsidR="00420DDE" w:rsidRPr="00927584">
        <w:t>e</w:t>
      </w:r>
      <w:r w:rsidR="003845EA" w:rsidRPr="00927584">
        <w:t xml:space="preserve"> measured </w:t>
      </w:r>
      <w:r w:rsidR="00D802B4" w:rsidRPr="00927584">
        <w:t>dry</w:t>
      </w:r>
      <w:r w:rsidR="006D223E" w:rsidRPr="00927584">
        <w:t xml:space="preserve"> seed </w:t>
      </w:r>
      <w:r w:rsidR="003845EA" w:rsidRPr="00927584">
        <w:t xml:space="preserve">mass by </w:t>
      </w:r>
      <w:r w:rsidR="00C95DC5" w:rsidRPr="00927584">
        <w:t>weighing</w:t>
      </w:r>
      <w:r w:rsidR="003845EA" w:rsidRPr="00927584">
        <w:t xml:space="preserve"> </w:t>
      </w:r>
      <w:r w:rsidR="00D802B4" w:rsidRPr="00927584">
        <w:t xml:space="preserve">10 individual </w:t>
      </w:r>
      <w:r w:rsidR="00D25BB2" w:rsidRPr="00927584">
        <w:t>see</w:t>
      </w:r>
      <w:r w:rsidR="00D802B4" w:rsidRPr="00927584">
        <w:t>ds</w:t>
      </w:r>
      <w:r w:rsidR="003845EA" w:rsidRPr="00927584">
        <w:t xml:space="preserve"> from each </w:t>
      </w:r>
      <w:r w:rsidR="00651D4D" w:rsidRPr="00927584">
        <w:t xml:space="preserve">subpopulation </w:t>
      </w:r>
      <w:r w:rsidR="00420DDE" w:rsidRPr="00927584">
        <w:t xml:space="preserve">after </w:t>
      </w:r>
      <w:r w:rsidR="00C95DC5" w:rsidRPr="00927584">
        <w:t xml:space="preserve">the </w:t>
      </w:r>
      <w:r w:rsidR="00D25BB2" w:rsidRPr="00927584">
        <w:t>see</w:t>
      </w:r>
      <w:r w:rsidR="00420DDE" w:rsidRPr="00927584">
        <w:t xml:space="preserve">ds </w:t>
      </w:r>
      <w:r w:rsidR="00651D4D" w:rsidRPr="00927584">
        <w:t xml:space="preserve">had </w:t>
      </w:r>
      <w:r w:rsidR="00C95DC5" w:rsidRPr="00927584">
        <w:t>spent</w:t>
      </w:r>
      <w:r w:rsidR="00435FAC">
        <w:t xml:space="preserve"> three</w:t>
      </w:r>
      <w:r w:rsidR="00420DDE" w:rsidRPr="00927584">
        <w:t xml:space="preserve"> months </w:t>
      </w:r>
      <w:r w:rsidR="00651D4D" w:rsidRPr="00927584">
        <w:t xml:space="preserve">drying </w:t>
      </w:r>
      <w:r w:rsidR="00420DDE" w:rsidRPr="00927584">
        <w:t>with silic</w:t>
      </w:r>
      <w:r w:rsidR="00C95DC5" w:rsidRPr="00927584">
        <w:t>a</w:t>
      </w:r>
      <w:r w:rsidR="00420DDE" w:rsidRPr="00927584">
        <w:t xml:space="preserve"> gel</w:t>
      </w:r>
      <w:r w:rsidR="00651D4D" w:rsidRPr="00927584">
        <w:t xml:space="preserve"> (</w:t>
      </w:r>
      <w:r w:rsidR="00954E4C" w:rsidRPr="00927584">
        <w:t xml:space="preserve">Mettler Toledo, </w:t>
      </w:r>
      <w:r w:rsidR="00A11D71" w:rsidRPr="00927584">
        <w:t>New classic SG</w:t>
      </w:r>
      <w:r w:rsidR="00681877" w:rsidRPr="00927584">
        <w:t xml:space="preserve"> – Model ML1052E/01</w:t>
      </w:r>
      <w:r w:rsidR="00954E4C" w:rsidRPr="00927584">
        <w:t>, precision 0.1 mg</w:t>
      </w:r>
      <w:r w:rsidR="00651D4D" w:rsidRPr="00927584">
        <w:t>)</w:t>
      </w:r>
      <w:r w:rsidR="003845EA" w:rsidRPr="00927584">
        <w:t>.</w:t>
      </w:r>
    </w:p>
    <w:p w14:paraId="64090E18" w14:textId="4CBD90B5" w:rsidR="0068503C" w:rsidRPr="00927584" w:rsidRDefault="0068503C" w:rsidP="002D07AE">
      <w:pPr>
        <w:pStyle w:val="Ttulo3"/>
        <w:spacing w:line="360" w:lineRule="auto"/>
        <w:jc w:val="both"/>
      </w:pPr>
      <w:r w:rsidRPr="00927584">
        <w:t>2.</w:t>
      </w:r>
      <w:r w:rsidR="00960FF6" w:rsidRPr="00927584">
        <w:t>5</w:t>
      </w:r>
      <w:r w:rsidR="00A559B2" w:rsidRPr="00927584">
        <w:t>.</w:t>
      </w:r>
      <w:r w:rsidRPr="00927584">
        <w:t xml:space="preserve"> Germination </w:t>
      </w:r>
      <w:r w:rsidR="00165571" w:rsidRPr="00927584">
        <w:t>experiments</w:t>
      </w:r>
    </w:p>
    <w:p w14:paraId="2A0623F3" w14:textId="0FB75C9A" w:rsidR="00A84E30" w:rsidRPr="00927584" w:rsidRDefault="00533CCB" w:rsidP="00035C55">
      <w:pPr>
        <w:spacing w:line="360" w:lineRule="auto"/>
        <w:ind w:firstLine="709"/>
        <w:jc w:val="both"/>
        <w:rPr>
          <w:rFonts w:cstheme="minorHAnsi"/>
        </w:rPr>
      </w:pPr>
      <w:r w:rsidRPr="00927584">
        <w:t xml:space="preserve">We wanted to measure germination responses to water stress in </w:t>
      </w:r>
      <w:r w:rsidR="00954E4C" w:rsidRPr="00927584">
        <w:t>significant</w:t>
      </w:r>
      <w:r w:rsidR="00103812" w:rsidRPr="00927584">
        <w:t xml:space="preserve"> ecological conditions, i.e. using fresh</w:t>
      </w:r>
      <w:r w:rsidR="006D223E" w:rsidRPr="00927584">
        <w:t xml:space="preserve"> seeds </w:t>
      </w:r>
      <w:r w:rsidR="00103812" w:rsidRPr="00927584">
        <w:t xml:space="preserve">at the time of dispersal. </w:t>
      </w:r>
      <w:r w:rsidR="004B2DB9" w:rsidRPr="00927584">
        <w:t>At the same time</w:t>
      </w:r>
      <w:r w:rsidR="00103812" w:rsidRPr="00927584">
        <w:t xml:space="preserve">, </w:t>
      </w:r>
      <w:r w:rsidR="004B2DB9" w:rsidRPr="00927584">
        <w:t xml:space="preserve">based on previous information on Mediterranean alpine species </w:t>
      </w:r>
      <w:r w:rsidR="008D0E31" w:rsidRPr="00927584">
        <w:fldChar w:fldCharType="begin" w:fldLock="1"/>
      </w:r>
      <w:r w:rsidR="009D4EB3" w:rsidRPr="00927584">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et al. 2022)","plainTextFormattedCitation":"(Mattana et al. 2022)","previouslyFormattedCitation":"(Mattana et al. 2022)"},"properties":{"noteIndex":0},"schema":"https://github.com/citation-style-language/schema/raw/master/csl-citation.json"}</w:instrText>
      </w:r>
      <w:r w:rsidR="008D0E31" w:rsidRPr="00927584">
        <w:fldChar w:fldCharType="separate"/>
      </w:r>
      <w:r w:rsidR="008D0E31" w:rsidRPr="00927584">
        <w:rPr>
          <w:noProof/>
        </w:rPr>
        <w:t>(Mattana et al. 2022)</w:t>
      </w:r>
      <w:r w:rsidR="008D0E31" w:rsidRPr="00927584">
        <w:fldChar w:fldCharType="end"/>
      </w:r>
      <w:r w:rsidR="00DF7418" w:rsidRPr="00927584">
        <w:t>,</w:t>
      </w:r>
      <w:r w:rsidR="004B2DB9" w:rsidRPr="00927584">
        <w:t xml:space="preserve"> </w:t>
      </w:r>
      <w:r w:rsidR="00DA2741" w:rsidRPr="00927584">
        <w:t xml:space="preserve">we expected that </w:t>
      </w:r>
      <w:r w:rsidR="00EC2092" w:rsidRPr="00927584">
        <w:t xml:space="preserve">fresh </w:t>
      </w:r>
      <w:r w:rsidR="00EC2092" w:rsidRPr="00927584">
        <w:rPr>
          <w:i/>
          <w:iCs/>
        </w:rPr>
        <w:t>D. langeanus</w:t>
      </w:r>
      <w:r w:rsidR="00EC2092" w:rsidRPr="00927584">
        <w:t xml:space="preserve"> seeds</w:t>
      </w:r>
      <w:r w:rsidR="00EC2092" w:rsidRPr="00927584" w:rsidDel="00EC2092">
        <w:t xml:space="preserve"> </w:t>
      </w:r>
      <w:r w:rsidR="00DA2741" w:rsidRPr="00927584">
        <w:t xml:space="preserve">could show some </w:t>
      </w:r>
      <w:r w:rsidR="00C763DF" w:rsidRPr="00927584">
        <w:t xml:space="preserve">degree </w:t>
      </w:r>
      <w:r w:rsidR="000C3D3B" w:rsidRPr="00927584">
        <w:t xml:space="preserve">level of physiological dormancy and </w:t>
      </w:r>
      <w:r w:rsidR="00070AF5" w:rsidRPr="00927584">
        <w:t>that they could require</w:t>
      </w:r>
      <w:r w:rsidR="000B3B1D" w:rsidRPr="00927584">
        <w:t xml:space="preserve"> dry after-ripening to release this dormancy. Since we wanted to calculate hydro-time models</w:t>
      </w:r>
      <w:r w:rsidR="00DF7418" w:rsidRPr="00927584">
        <w:t xml:space="preserve"> </w:t>
      </w:r>
      <w:r w:rsidR="00C20C74" w:rsidRPr="00927584">
        <w:fldChar w:fldCharType="begin" w:fldLock="1"/>
      </w:r>
      <w:r w:rsidR="00C20C74" w:rsidRPr="00927584">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C20C74" w:rsidRPr="00927584">
        <w:fldChar w:fldCharType="separate"/>
      </w:r>
      <w:r w:rsidR="00C20C74" w:rsidRPr="00927584">
        <w:rPr>
          <w:noProof/>
        </w:rPr>
        <w:t>(Bradford 2002)</w:t>
      </w:r>
      <w:r w:rsidR="00C20C74" w:rsidRPr="00927584">
        <w:fldChar w:fldCharType="end"/>
      </w:r>
      <w:r w:rsidR="00C20C74" w:rsidRPr="00927584">
        <w:t xml:space="preserve"> </w:t>
      </w:r>
      <w:r w:rsidR="00DF7418" w:rsidRPr="00927584">
        <w:t>using non-dormant seeds</w:t>
      </w:r>
      <w:r w:rsidR="000B3B1D" w:rsidRPr="00927584">
        <w:t xml:space="preserve"> and </w:t>
      </w:r>
      <w:r w:rsidR="00CF4C54" w:rsidRPr="00927584">
        <w:t>no prior information about dormancy alleviation</w:t>
      </w:r>
      <w:r w:rsidR="002E4EAA" w:rsidRPr="00927584">
        <w:t xml:space="preserve"> was available for </w:t>
      </w:r>
      <w:r w:rsidR="00DF7418" w:rsidRPr="00927584">
        <w:t xml:space="preserve">our </w:t>
      </w:r>
      <w:r w:rsidR="002E4EAA" w:rsidRPr="00927584">
        <w:t>study species</w:t>
      </w:r>
      <w:r w:rsidR="00645601" w:rsidRPr="00927584">
        <w:t>;</w:t>
      </w:r>
      <w:r w:rsidR="004E0359" w:rsidRPr="00927584">
        <w:t xml:space="preserve"> we repeat</w:t>
      </w:r>
      <w:r w:rsidR="001576D5" w:rsidRPr="00927584">
        <w:t>ed</w:t>
      </w:r>
      <w:r w:rsidR="004E0359" w:rsidRPr="00927584">
        <w:t xml:space="preserve"> the experiments with two </w:t>
      </w:r>
      <w:r w:rsidR="00D25BB2" w:rsidRPr="00927584">
        <w:t>see</w:t>
      </w:r>
      <w:r w:rsidR="004E0359" w:rsidRPr="00927584">
        <w:t>d storage treatments</w:t>
      </w:r>
      <w:r w:rsidR="00645601" w:rsidRPr="00927584">
        <w:t xml:space="preserve"> to ensure working with non-dormant </w:t>
      </w:r>
      <w:r w:rsidR="00DF7418" w:rsidRPr="00927584">
        <w:t xml:space="preserve">but relatively fresh </w:t>
      </w:r>
      <w:r w:rsidR="00645601" w:rsidRPr="00927584">
        <w:t>seed lots</w:t>
      </w:r>
      <w:r w:rsidR="004E0359" w:rsidRPr="00927584">
        <w:t xml:space="preserve">: </w:t>
      </w:r>
      <w:r w:rsidR="004E0359" w:rsidRPr="00927584">
        <w:rPr>
          <w:rFonts w:cstheme="minorHAnsi"/>
        </w:rPr>
        <w:t xml:space="preserve">fresh </w:t>
      </w:r>
      <w:r w:rsidR="00D25BB2" w:rsidRPr="00927584">
        <w:rPr>
          <w:rFonts w:cstheme="minorHAnsi"/>
        </w:rPr>
        <w:t>see</w:t>
      </w:r>
      <w:r w:rsidR="004E0359" w:rsidRPr="00927584">
        <w:rPr>
          <w:rFonts w:cstheme="minorHAnsi"/>
        </w:rPr>
        <w:t>ds (10 days after collection, hereafter called “</w:t>
      </w:r>
      <w:r w:rsidR="005E2483" w:rsidRPr="00927584">
        <w:rPr>
          <w:rFonts w:cstheme="minorHAnsi"/>
        </w:rPr>
        <w:t>fresh</w:t>
      </w:r>
      <w:r w:rsidR="004E0359" w:rsidRPr="00927584">
        <w:rPr>
          <w:rFonts w:cstheme="minorHAnsi"/>
        </w:rPr>
        <w:t xml:space="preserve">”) and after ripened </w:t>
      </w:r>
      <w:r w:rsidR="00D25BB2" w:rsidRPr="00927584">
        <w:rPr>
          <w:rFonts w:cstheme="minorHAnsi"/>
        </w:rPr>
        <w:t>see</w:t>
      </w:r>
      <w:r w:rsidR="004E0359" w:rsidRPr="00927584">
        <w:rPr>
          <w:rFonts w:cstheme="minorHAnsi"/>
        </w:rPr>
        <w:t>ds (45 days after collection, hereafter called “after</w:t>
      </w:r>
      <w:r w:rsidR="006D5C65" w:rsidRPr="00927584">
        <w:rPr>
          <w:rFonts w:cstheme="minorHAnsi"/>
        </w:rPr>
        <w:t xml:space="preserve"> </w:t>
      </w:r>
      <w:r w:rsidR="004E0359" w:rsidRPr="00927584">
        <w:rPr>
          <w:rFonts w:cstheme="minorHAnsi"/>
        </w:rPr>
        <w:t>ripen</w:t>
      </w:r>
      <w:r w:rsidR="00716D42" w:rsidRPr="00927584">
        <w:rPr>
          <w:rFonts w:cstheme="minorHAnsi"/>
        </w:rPr>
        <w:t>ed</w:t>
      </w:r>
      <w:r w:rsidR="004E0359" w:rsidRPr="00927584">
        <w:rPr>
          <w:rFonts w:cstheme="minorHAnsi"/>
        </w:rPr>
        <w:t>”)</w:t>
      </w:r>
      <w:r w:rsidR="00663D81" w:rsidRPr="00927584">
        <w:rPr>
          <w:rFonts w:cstheme="minorHAnsi"/>
        </w:rPr>
        <w:t>. For e</w:t>
      </w:r>
      <w:r w:rsidR="00C22EBD" w:rsidRPr="00927584">
        <w:rPr>
          <w:rFonts w:cstheme="minorHAnsi"/>
        </w:rPr>
        <w:t xml:space="preserve">ach storage treatment, we used </w:t>
      </w:r>
      <w:r w:rsidR="00D25BB2" w:rsidRPr="00927584">
        <w:rPr>
          <w:rFonts w:cstheme="minorHAnsi"/>
        </w:rPr>
        <w:t>12</w:t>
      </w:r>
      <w:r w:rsidR="00C22EBD" w:rsidRPr="00927584">
        <w:rPr>
          <w:rFonts w:cstheme="minorHAnsi"/>
        </w:rPr>
        <w:t xml:space="preserve"> subpopulations, as </w:t>
      </w:r>
      <w:r w:rsidR="00D25BB2" w:rsidRPr="00927584">
        <w:rPr>
          <w:rFonts w:cstheme="minorHAnsi"/>
        </w:rPr>
        <w:t>see</w:t>
      </w:r>
      <w:r w:rsidR="00C22EBD" w:rsidRPr="00927584">
        <w:rPr>
          <w:rFonts w:cstheme="minorHAnsi"/>
        </w:rPr>
        <w:t xml:space="preserve">d numbers allowed: </w:t>
      </w:r>
      <w:r w:rsidR="00435FAC" w:rsidRPr="00927584">
        <w:rPr>
          <w:rFonts w:cstheme="minorHAnsi"/>
        </w:rPr>
        <w:t>six</w:t>
      </w:r>
      <w:r w:rsidR="00890B14" w:rsidRPr="00927584">
        <w:rPr>
          <w:rFonts w:cstheme="minorHAnsi"/>
        </w:rPr>
        <w:t xml:space="preserve"> </w:t>
      </w:r>
      <w:r w:rsidR="001C3341" w:rsidRPr="00927584">
        <w:rPr>
          <w:rFonts w:cstheme="minorHAnsi"/>
        </w:rPr>
        <w:t>sub</w:t>
      </w:r>
      <w:r w:rsidR="00890B14" w:rsidRPr="00927584">
        <w:rPr>
          <w:rFonts w:cstheme="minorHAnsi"/>
        </w:rPr>
        <w:t xml:space="preserve">populations were repeated for both treatments, </w:t>
      </w:r>
      <w:r w:rsidR="00435FAC">
        <w:rPr>
          <w:rFonts w:cstheme="minorHAnsi"/>
        </w:rPr>
        <w:t>six</w:t>
      </w:r>
      <w:r w:rsidR="00890B14" w:rsidRPr="00927584">
        <w:rPr>
          <w:rFonts w:cstheme="minorHAnsi"/>
        </w:rPr>
        <w:t xml:space="preserve"> </w:t>
      </w:r>
      <w:r w:rsidR="001C3341" w:rsidRPr="00927584">
        <w:rPr>
          <w:rFonts w:cstheme="minorHAnsi"/>
        </w:rPr>
        <w:t xml:space="preserve">subpopulations </w:t>
      </w:r>
      <w:r w:rsidR="00890B14" w:rsidRPr="00927584">
        <w:rPr>
          <w:rFonts w:cstheme="minorHAnsi"/>
        </w:rPr>
        <w:t xml:space="preserve">were used only for the fresh treatment, and </w:t>
      </w:r>
      <w:r w:rsidR="00435FAC">
        <w:rPr>
          <w:rFonts w:cstheme="minorHAnsi"/>
        </w:rPr>
        <w:t>six</w:t>
      </w:r>
      <w:r w:rsidR="00890B14" w:rsidRPr="00927584">
        <w:rPr>
          <w:rFonts w:cstheme="minorHAnsi"/>
        </w:rPr>
        <w:t xml:space="preserve"> </w:t>
      </w:r>
      <w:r w:rsidR="001C3341" w:rsidRPr="00927584">
        <w:rPr>
          <w:rFonts w:cstheme="minorHAnsi"/>
        </w:rPr>
        <w:t xml:space="preserve">subpopulations </w:t>
      </w:r>
      <w:r w:rsidR="00890B14" w:rsidRPr="00927584">
        <w:rPr>
          <w:rFonts w:cstheme="minorHAnsi"/>
        </w:rPr>
        <w:t>were used only for the after</w:t>
      </w:r>
      <w:r w:rsidR="006D5C65" w:rsidRPr="00927584">
        <w:rPr>
          <w:rFonts w:cstheme="minorHAnsi"/>
        </w:rPr>
        <w:t xml:space="preserve"> ripened</w:t>
      </w:r>
      <w:r w:rsidR="00890B14" w:rsidRPr="00927584">
        <w:rPr>
          <w:rFonts w:cstheme="minorHAnsi"/>
        </w:rPr>
        <w:t xml:space="preserve"> treatment</w:t>
      </w:r>
      <w:r w:rsidR="009F62B4" w:rsidRPr="00927584">
        <w:rPr>
          <w:rFonts w:cstheme="minorHAnsi"/>
        </w:rPr>
        <w:t xml:space="preserve"> (Table </w:t>
      </w:r>
      <w:r w:rsidR="00716D42" w:rsidRPr="00927584">
        <w:rPr>
          <w:rFonts w:cstheme="minorHAnsi"/>
        </w:rPr>
        <w:t>1</w:t>
      </w:r>
      <w:r w:rsidR="009F62B4" w:rsidRPr="00927584">
        <w:rPr>
          <w:rFonts w:cstheme="minorHAnsi"/>
        </w:rPr>
        <w:t>)</w:t>
      </w:r>
      <w:r w:rsidR="00890B14" w:rsidRPr="00927584">
        <w:rPr>
          <w:rFonts w:cstheme="minorHAnsi"/>
        </w:rPr>
        <w:t>.</w:t>
      </w:r>
      <w:r w:rsidR="00AC6BF7" w:rsidRPr="00927584">
        <w:rPr>
          <w:rFonts w:cstheme="minorHAnsi"/>
        </w:rPr>
        <w:t xml:space="preserve"> </w:t>
      </w:r>
    </w:p>
    <w:p w14:paraId="587A45B3" w14:textId="478E19DC" w:rsidR="00426DDC" w:rsidRPr="00927584" w:rsidRDefault="00A84E30" w:rsidP="00C25274">
      <w:pPr>
        <w:spacing w:line="360" w:lineRule="auto"/>
        <w:ind w:firstLine="709"/>
        <w:jc w:val="both"/>
      </w:pPr>
      <w:r w:rsidRPr="00927584">
        <w:rPr>
          <w:rFonts w:cstheme="minorHAnsi"/>
        </w:rPr>
        <w:t>To test the seed germination responses to water stress, we performed laboratory experiments using</w:t>
      </w:r>
      <w:r w:rsidR="00952B57" w:rsidRPr="00927584">
        <w:rPr>
          <w:rFonts w:cstheme="minorHAnsi"/>
        </w:rPr>
        <w:t xml:space="preserve"> </w:t>
      </w:r>
      <w:r w:rsidRPr="00927584">
        <w:rPr>
          <w:rFonts w:cstheme="minorHAnsi"/>
        </w:rPr>
        <w:t>polyethylene glycol</w:t>
      </w:r>
      <w:r w:rsidR="00952B57" w:rsidRPr="00927584">
        <w:rPr>
          <w:rFonts w:cstheme="minorHAnsi"/>
        </w:rPr>
        <w:t xml:space="preserve"> (</w:t>
      </w:r>
      <w:r w:rsidR="005F751E" w:rsidRPr="00927584">
        <w:rPr>
          <w:rFonts w:cstheme="minorHAnsi"/>
        </w:rPr>
        <w:t xml:space="preserve">PEG, an </w:t>
      </w:r>
      <w:r w:rsidR="00952B57" w:rsidRPr="00927584">
        <w:rPr>
          <w:rFonts w:cstheme="minorHAnsi"/>
        </w:rPr>
        <w:t xml:space="preserve">inert water-binding polymer) </w:t>
      </w:r>
      <w:r w:rsidRPr="00927584">
        <w:rPr>
          <w:rFonts w:cstheme="minorHAnsi"/>
        </w:rPr>
        <w:t>solutions to simulate diff</w:t>
      </w:r>
      <w:r w:rsidR="005F751E" w:rsidRPr="00927584">
        <w:rPr>
          <w:rFonts w:cstheme="minorHAnsi"/>
        </w:rPr>
        <w:t>erent water potential scenarios</w:t>
      </w:r>
      <w:r w:rsidRPr="00927584">
        <w:rPr>
          <w:rFonts w:cstheme="minorHAnsi"/>
        </w:rPr>
        <w:t xml:space="preserve">. PEG solutions maintain relatively steady </w:t>
      </w:r>
      <w:r w:rsidR="00A46EF0" w:rsidRPr="00927584">
        <w:rPr>
          <w:rFonts w:cstheme="minorHAnsi"/>
        </w:rPr>
        <w:t xml:space="preserve">and precise </w:t>
      </w:r>
      <w:r w:rsidRPr="00927584">
        <w:rPr>
          <w:rFonts w:cstheme="minorHAnsi"/>
        </w:rPr>
        <w:t>osmotic potentials</w:t>
      </w:r>
      <w:r w:rsidR="00470B65" w:rsidRPr="00927584">
        <w:rPr>
          <w:rFonts w:cstheme="minorHAnsi"/>
        </w:rPr>
        <w:t xml:space="preserve"> to study germination </w:t>
      </w:r>
      <w:r w:rsidR="00881D28" w:rsidRPr="00927584">
        <w:rPr>
          <w:rFonts w:cstheme="minorHAnsi"/>
        </w:rPr>
        <w:t xml:space="preserve">water </w:t>
      </w:r>
      <w:r w:rsidR="00470B65" w:rsidRPr="00927584">
        <w:rPr>
          <w:rFonts w:cstheme="minorHAnsi"/>
        </w:rPr>
        <w:t>thresholds</w:t>
      </w:r>
      <w:r w:rsidR="00104EBE" w:rsidRPr="00927584">
        <w:rPr>
          <w:rFonts w:cstheme="minorHAnsi"/>
        </w:rPr>
        <w:t xml:space="preserve"> </w:t>
      </w:r>
      <w:r w:rsidR="00104EBE" w:rsidRPr="00927584">
        <w:rPr>
          <w:rFonts w:cstheme="minorHAnsi"/>
        </w:rPr>
        <w:fldChar w:fldCharType="begin" w:fldLock="1"/>
      </w:r>
      <w:r w:rsidR="00590039" w:rsidRPr="00927584">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eviouslyFormattedCitation":"(Bewley et al. 2013)"},"properties":{"noteIndex":0},"schema":"https://github.com/citation-style-language/schema/raw/master/csl-citation.json"}</w:instrText>
      </w:r>
      <w:r w:rsidR="00104EBE" w:rsidRPr="00927584">
        <w:rPr>
          <w:rFonts w:cstheme="minorHAnsi"/>
        </w:rPr>
        <w:fldChar w:fldCharType="separate"/>
      </w:r>
      <w:r w:rsidR="00104EBE" w:rsidRPr="00927584">
        <w:rPr>
          <w:rFonts w:cstheme="minorHAnsi"/>
          <w:noProof/>
        </w:rPr>
        <w:t>(Bewley et al. 2013)</w:t>
      </w:r>
      <w:r w:rsidR="00104EBE" w:rsidRPr="00927584">
        <w:rPr>
          <w:rFonts w:cstheme="minorHAnsi"/>
        </w:rPr>
        <w:fldChar w:fldCharType="end"/>
      </w:r>
      <w:r w:rsidR="00CA101D" w:rsidRPr="00927584">
        <w:t>.</w:t>
      </w:r>
      <w:r w:rsidR="00AC501A" w:rsidRPr="00927584">
        <w:rPr>
          <w:rFonts w:cstheme="minorHAnsi"/>
        </w:rPr>
        <w:t xml:space="preserve"> </w:t>
      </w:r>
      <w:r w:rsidRPr="00927584">
        <w:rPr>
          <w:rFonts w:cstheme="minorHAnsi"/>
        </w:rPr>
        <w:t xml:space="preserve">Since we could not find previous information about the species water potential requirements for germination, </w:t>
      </w:r>
      <w:r w:rsidRPr="00927584">
        <w:t xml:space="preserve">we performed a pilot study that showed zero germination at -1.4 and -1.6 MPa. Thus, we excluded those levels and selected </w:t>
      </w:r>
      <w:r w:rsidR="009B14F2" w:rsidRPr="00927584">
        <w:t>seven</w:t>
      </w:r>
      <w:r w:rsidRPr="00927584">
        <w:t xml:space="preserve"> water potential treatments for the final experiment: 0, −0.2, −0.4, −0.6, −0.8, −1 and −1.2 MPa.</w:t>
      </w:r>
      <w:r w:rsidR="00C25274" w:rsidRPr="00927584">
        <w:t xml:space="preserve"> </w:t>
      </w:r>
      <w:r w:rsidR="00CB2169" w:rsidRPr="00927584">
        <w:rPr>
          <w:rFonts w:cstheme="minorHAnsi"/>
        </w:rPr>
        <w:t>For each treatment combination (</w:t>
      </w:r>
      <w:r w:rsidR="00435FAC">
        <w:rPr>
          <w:rFonts w:cstheme="minorHAnsi"/>
        </w:rPr>
        <w:t>7</w:t>
      </w:r>
      <w:r w:rsidR="00CB2169" w:rsidRPr="00927584">
        <w:rPr>
          <w:rFonts w:cstheme="minorHAnsi"/>
        </w:rPr>
        <w:t xml:space="preserve"> water potential treatments x </w:t>
      </w:r>
      <w:r w:rsidR="00435FAC">
        <w:rPr>
          <w:rFonts w:cstheme="minorHAnsi"/>
        </w:rPr>
        <w:t>2</w:t>
      </w:r>
      <w:r w:rsidR="00CB2169" w:rsidRPr="00927584">
        <w:rPr>
          <w:rFonts w:cstheme="minorHAnsi"/>
        </w:rPr>
        <w:t xml:space="preserve"> storage treatments x </w:t>
      </w:r>
      <w:r w:rsidR="006D5C65" w:rsidRPr="00927584">
        <w:rPr>
          <w:rFonts w:cstheme="minorHAnsi"/>
        </w:rPr>
        <w:t>12</w:t>
      </w:r>
      <w:r w:rsidR="00CB2169" w:rsidRPr="00927584">
        <w:rPr>
          <w:rFonts w:cstheme="minorHAnsi"/>
        </w:rPr>
        <w:t xml:space="preserve"> subpopulations) we sowed </w:t>
      </w:r>
      <w:r w:rsidR="00954E4C" w:rsidRPr="00927584">
        <w:rPr>
          <w:rFonts w:cstheme="minorHAnsi"/>
        </w:rPr>
        <w:t>four</w:t>
      </w:r>
      <w:r w:rsidR="00716D42" w:rsidRPr="00927584">
        <w:rPr>
          <w:rFonts w:cstheme="minorHAnsi"/>
        </w:rPr>
        <w:t xml:space="preserve"> </w:t>
      </w:r>
      <w:r w:rsidR="00CB2169" w:rsidRPr="00927584">
        <w:rPr>
          <w:rFonts w:cstheme="minorHAnsi"/>
        </w:rPr>
        <w:t xml:space="preserve">Petri </w:t>
      </w:r>
      <w:r w:rsidR="007E7BBE" w:rsidRPr="00927584">
        <w:rPr>
          <w:rFonts w:cstheme="minorHAnsi"/>
        </w:rPr>
        <w:t>dish</w:t>
      </w:r>
      <w:r w:rsidR="00A433B0" w:rsidRPr="00927584">
        <w:rPr>
          <w:rFonts w:cstheme="minorHAnsi"/>
        </w:rPr>
        <w:t xml:space="preserve">es </w:t>
      </w:r>
      <w:r w:rsidR="007E7BBE" w:rsidRPr="00927584">
        <w:rPr>
          <w:rFonts w:cstheme="minorHAnsi"/>
        </w:rPr>
        <w:t>with</w:t>
      </w:r>
      <w:r w:rsidR="00CB2169" w:rsidRPr="00927584">
        <w:rPr>
          <w:rFonts w:cstheme="minorHAnsi"/>
        </w:rPr>
        <w:t xml:space="preserve"> 25</w:t>
      </w:r>
      <w:r w:rsidR="006D223E" w:rsidRPr="00927584">
        <w:rPr>
          <w:rFonts w:cstheme="minorHAnsi"/>
        </w:rPr>
        <w:t xml:space="preserve"> seeds </w:t>
      </w:r>
      <w:r w:rsidR="007E7BBE" w:rsidRPr="00927584">
        <w:rPr>
          <w:rFonts w:cstheme="minorHAnsi"/>
        </w:rPr>
        <w:t>each</w:t>
      </w:r>
      <w:r w:rsidR="00B049DD" w:rsidRPr="00927584">
        <w:rPr>
          <w:rFonts w:cstheme="minorHAnsi"/>
        </w:rPr>
        <w:t xml:space="preserve"> </w:t>
      </w:r>
      <w:r w:rsidR="00B049DD" w:rsidRPr="00927584">
        <w:t>(except in the -1 and -1.2 MPa</w:t>
      </w:r>
      <w:r w:rsidR="006D1ECF" w:rsidRPr="00927584">
        <w:t xml:space="preserve"> water potential</w:t>
      </w:r>
      <w:r w:rsidR="00B049DD" w:rsidRPr="00927584">
        <w:t xml:space="preserve"> treatments</w:t>
      </w:r>
      <w:r w:rsidR="006D1ECF" w:rsidRPr="00927584">
        <w:t xml:space="preserve">, where we expected low germination, </w:t>
      </w:r>
      <w:r w:rsidR="00A433B0" w:rsidRPr="00927584">
        <w:t>and</w:t>
      </w:r>
      <w:r w:rsidR="00B049DD" w:rsidRPr="00927584">
        <w:t xml:space="preserve"> </w:t>
      </w:r>
      <w:r w:rsidR="006D1ECF" w:rsidRPr="00927584">
        <w:t>we sowed</w:t>
      </w:r>
      <w:r w:rsidR="00435FAC">
        <w:t xml:space="preserve"> only two</w:t>
      </w:r>
      <w:r w:rsidR="00B049DD" w:rsidRPr="00927584">
        <w:t xml:space="preserve"> </w:t>
      </w:r>
      <w:r w:rsidR="00A433B0" w:rsidRPr="00927584">
        <w:t>dishes</w:t>
      </w:r>
      <w:r w:rsidR="00B049DD" w:rsidRPr="00927584">
        <w:t xml:space="preserve"> </w:t>
      </w:r>
      <w:r w:rsidR="00A433B0" w:rsidRPr="00927584">
        <w:t>with</w:t>
      </w:r>
      <w:r w:rsidR="00B049DD" w:rsidRPr="00927584">
        <w:t xml:space="preserve"> 25</w:t>
      </w:r>
      <w:r w:rsidR="006D223E" w:rsidRPr="00927584">
        <w:t xml:space="preserve"> seeds </w:t>
      </w:r>
      <w:r w:rsidR="00B049DD" w:rsidRPr="00927584">
        <w:t>each)</w:t>
      </w:r>
      <w:r w:rsidR="00CB2169" w:rsidRPr="00927584">
        <w:rPr>
          <w:rFonts w:cstheme="minorHAnsi"/>
        </w:rPr>
        <w:t>.</w:t>
      </w:r>
      <w:r w:rsidR="00ED1C53" w:rsidRPr="00927584">
        <w:rPr>
          <w:rFonts w:cstheme="minorHAnsi"/>
        </w:rPr>
        <w:t xml:space="preserve"> </w:t>
      </w:r>
      <w:r w:rsidR="002F4D6D" w:rsidRPr="00927584">
        <w:rPr>
          <w:rFonts w:cstheme="minorHAnsi"/>
        </w:rPr>
        <w:t xml:space="preserve">We </w:t>
      </w:r>
      <w:r w:rsidR="007E7BBE" w:rsidRPr="00927584">
        <w:rPr>
          <w:rFonts w:cstheme="minorHAnsi"/>
        </w:rPr>
        <w:t>used</w:t>
      </w:r>
      <w:r w:rsidR="001631D3" w:rsidRPr="00927584">
        <w:t xml:space="preserve"> </w:t>
      </w:r>
      <w:r w:rsidR="007E7BBE" w:rsidRPr="00927584">
        <w:t xml:space="preserve">90 mm Ø </w:t>
      </w:r>
      <w:r w:rsidR="001631D3" w:rsidRPr="00927584">
        <w:t>Petri dish</w:t>
      </w:r>
      <w:r w:rsidR="007E7BBE" w:rsidRPr="00927584">
        <w:t>es</w:t>
      </w:r>
      <w:r w:rsidR="001631D3" w:rsidRPr="00927584">
        <w:t xml:space="preserve"> </w:t>
      </w:r>
      <w:r w:rsidR="002F4D6D" w:rsidRPr="00927584">
        <w:t>with</w:t>
      </w:r>
      <w:r w:rsidR="001631D3" w:rsidRPr="00927584">
        <w:t xml:space="preserve"> two layers of filter paper (</w:t>
      </w:r>
      <w:r w:rsidR="001631D3" w:rsidRPr="00927584">
        <w:rPr>
          <w:rFonts w:eastAsia="Times New Roman" w:cstheme="minorHAnsi"/>
          <w:color w:val="000000"/>
          <w:lang w:eastAsia="ca-ES"/>
        </w:rPr>
        <w:t>Filtros Anoia S.A. paper for germination assays, Ref.</w:t>
      </w:r>
      <w:r w:rsidR="00C35529" w:rsidRPr="00927584">
        <w:rPr>
          <w:rFonts w:eastAsia="Times New Roman" w:cstheme="minorHAnsi"/>
          <w:color w:val="000000"/>
          <w:lang w:eastAsia="ca-ES"/>
        </w:rPr>
        <w:t xml:space="preserve"> </w:t>
      </w:r>
      <w:r w:rsidR="001631D3" w:rsidRPr="00927584">
        <w:rPr>
          <w:rFonts w:eastAsia="Times New Roman" w:cstheme="minorHAnsi"/>
          <w:color w:val="000000"/>
          <w:lang w:eastAsia="ca-ES"/>
        </w:rPr>
        <w:t>518G085</w:t>
      </w:r>
      <w:r w:rsidR="001631D3" w:rsidRPr="00927584">
        <w:t>)</w:t>
      </w:r>
      <w:r w:rsidR="00CF269A" w:rsidRPr="00927584">
        <w:t>.</w:t>
      </w:r>
      <w:r w:rsidR="001631D3" w:rsidRPr="00927584">
        <w:t xml:space="preserve"> </w:t>
      </w:r>
      <w:r w:rsidR="00756EA6" w:rsidRPr="00927584">
        <w:t xml:space="preserve">To </w:t>
      </w:r>
      <w:r w:rsidR="00756EA6" w:rsidRPr="00927584">
        <w:lastRenderedPageBreak/>
        <w:t xml:space="preserve">each dish, we </w:t>
      </w:r>
      <w:r w:rsidR="00CF269A" w:rsidRPr="00927584">
        <w:t xml:space="preserve">added </w:t>
      </w:r>
      <w:r w:rsidR="00435FAC">
        <w:t>five</w:t>
      </w:r>
      <w:r w:rsidR="001631D3" w:rsidRPr="00927584">
        <w:t xml:space="preserve"> ml of either </w:t>
      </w:r>
      <w:r w:rsidR="007D511D" w:rsidRPr="00927584">
        <w:t xml:space="preserve">(a) </w:t>
      </w:r>
      <w:r w:rsidR="001631D3" w:rsidRPr="00927584">
        <w:t xml:space="preserve">distilled water or </w:t>
      </w:r>
      <w:r w:rsidR="007D511D" w:rsidRPr="00927584">
        <w:t xml:space="preserve">(b) </w:t>
      </w:r>
      <w:r w:rsidR="001631D3" w:rsidRPr="00927584">
        <w:t xml:space="preserve">a </w:t>
      </w:r>
      <w:r w:rsidR="00756EA6" w:rsidRPr="00927584">
        <w:t>PE</w:t>
      </w:r>
      <w:r w:rsidR="007D511D" w:rsidRPr="00927584">
        <w:t>G</w:t>
      </w:r>
      <w:r w:rsidR="001631D3" w:rsidRPr="00927584">
        <w:t xml:space="preserve"> 6000 solution prepared according to </w:t>
      </w:r>
      <w:r w:rsidR="001631D3" w:rsidRPr="00927584">
        <w:fldChar w:fldCharType="begin" w:fldLock="1"/>
      </w:r>
      <w:r w:rsidR="00743009" w:rsidRPr="00927584">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27584">
        <w:fldChar w:fldCharType="separate"/>
      </w:r>
      <w:r w:rsidR="001631D3" w:rsidRPr="00927584">
        <w:rPr>
          <w:noProof/>
        </w:rPr>
        <w:t>Michel &amp; Kaufmann (1973)</w:t>
      </w:r>
      <w:r w:rsidR="001631D3" w:rsidRPr="00927584">
        <w:fldChar w:fldCharType="end"/>
      </w:r>
      <w:r w:rsidR="0041612A" w:rsidRPr="00927584">
        <w:t xml:space="preserve"> and </w:t>
      </w:r>
      <w:r w:rsidR="00151A1C" w:rsidRPr="00927584">
        <w:fldChar w:fldCharType="begin" w:fldLock="1"/>
      </w:r>
      <w:r w:rsidR="00005913" w:rsidRPr="00927584">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927584">
        <w:fldChar w:fldCharType="separate"/>
      </w:r>
      <w:r w:rsidR="00151A1C" w:rsidRPr="00927584">
        <w:rPr>
          <w:noProof/>
        </w:rPr>
        <w:t xml:space="preserve">Villela et al. </w:t>
      </w:r>
      <w:r w:rsidR="00005913" w:rsidRPr="00927584">
        <w:rPr>
          <w:noProof/>
        </w:rPr>
        <w:t>(</w:t>
      </w:r>
      <w:r w:rsidR="00151A1C" w:rsidRPr="00927584">
        <w:rPr>
          <w:noProof/>
        </w:rPr>
        <w:t>1991)</w:t>
      </w:r>
      <w:r w:rsidR="00151A1C" w:rsidRPr="00927584">
        <w:fldChar w:fldCharType="end"/>
      </w:r>
      <w:r w:rsidR="00151A1C" w:rsidRPr="00927584">
        <w:t xml:space="preserve"> </w:t>
      </w:r>
      <w:r w:rsidR="001631D3" w:rsidRPr="00927584">
        <w:t xml:space="preserve">to reach </w:t>
      </w:r>
      <w:r w:rsidR="00136DFB" w:rsidRPr="00927584">
        <w:t xml:space="preserve">desired </w:t>
      </w:r>
      <w:r w:rsidR="001631D3" w:rsidRPr="00927584">
        <w:t xml:space="preserve">osmotic potentials </w:t>
      </w:r>
      <w:r w:rsidR="00B50B41" w:rsidRPr="00927584">
        <w:t xml:space="preserve">at 20 </w:t>
      </w:r>
      <w:r w:rsidR="006A5A56" w:rsidRPr="00927584">
        <w:t xml:space="preserve">°C </w:t>
      </w:r>
      <w:r w:rsidR="00B01C5C" w:rsidRPr="00927584">
        <w:t>(the experimental temperature)</w:t>
      </w:r>
      <w:r w:rsidR="00426DDC" w:rsidRPr="00927584">
        <w:t>.</w:t>
      </w:r>
      <w:r w:rsidR="000A7F37" w:rsidRPr="00927584">
        <w:t xml:space="preserve"> </w:t>
      </w:r>
      <w:r w:rsidR="00CF7918" w:rsidRPr="00927584">
        <w:t xml:space="preserve">We sealed </w:t>
      </w:r>
      <w:r w:rsidR="00426DDC" w:rsidRPr="00927584">
        <w:t>Petri dishes with parafilm to avoid evaporation of the solution</w:t>
      </w:r>
      <w:r w:rsidR="00290862" w:rsidRPr="00927584">
        <w:t>s and</w:t>
      </w:r>
      <w:r w:rsidR="00426DDC" w:rsidRPr="00927584">
        <w:t xml:space="preserve"> </w:t>
      </w:r>
      <w:r w:rsidR="00290862" w:rsidRPr="00927584">
        <w:t xml:space="preserve">to maintain </w:t>
      </w:r>
      <w:r w:rsidR="00426DDC" w:rsidRPr="00927584">
        <w:t>constant water potential</w:t>
      </w:r>
      <w:r w:rsidR="00290862" w:rsidRPr="00927584">
        <w:t>s</w:t>
      </w:r>
      <w:r w:rsidR="00426DDC" w:rsidRPr="00927584">
        <w:t xml:space="preserve"> throughout the experiment.</w:t>
      </w:r>
    </w:p>
    <w:p w14:paraId="6F7D7451" w14:textId="02BC07FE" w:rsidR="00C75E5B" w:rsidRPr="00927584" w:rsidRDefault="00D25BB2" w:rsidP="00C25274">
      <w:pPr>
        <w:spacing w:line="360" w:lineRule="auto"/>
        <w:ind w:firstLine="709"/>
        <w:jc w:val="both"/>
        <w:rPr>
          <w:rFonts w:cstheme="minorHAnsi"/>
        </w:rPr>
      </w:pPr>
      <w:r w:rsidRPr="00927584">
        <w:t>See</w:t>
      </w:r>
      <w:r w:rsidR="0068503C" w:rsidRPr="00927584">
        <w:t xml:space="preserve">ds were </w:t>
      </w:r>
      <w:r w:rsidR="00426DDC" w:rsidRPr="00927584">
        <w:t xml:space="preserve">incubated </w:t>
      </w:r>
      <w:r w:rsidR="00144D30" w:rsidRPr="00927584">
        <w:rPr>
          <w:rFonts w:cstheme="minorHAnsi"/>
        </w:rPr>
        <w:t xml:space="preserve">in conditions simulating late summer </w:t>
      </w:r>
      <w:r w:rsidR="00E15C82" w:rsidRPr="00927584">
        <w:rPr>
          <w:rFonts w:cstheme="minorHAnsi"/>
        </w:rPr>
        <w:t xml:space="preserve">days </w:t>
      </w:r>
      <w:r w:rsidR="00144D30" w:rsidRPr="00927584">
        <w:rPr>
          <w:rFonts w:cstheme="minorHAnsi"/>
        </w:rPr>
        <w:t xml:space="preserve">in the </w:t>
      </w:r>
      <w:r w:rsidR="00104EBE" w:rsidRPr="00927584">
        <w:rPr>
          <w:rFonts w:cstheme="minorHAnsi"/>
        </w:rPr>
        <w:t>field when</w:t>
      </w:r>
      <w:r w:rsidR="00144D30" w:rsidRPr="00927584">
        <w:rPr>
          <w:rFonts w:cstheme="minorHAnsi"/>
        </w:rPr>
        <w:t xml:space="preserve"> germination has been </w:t>
      </w:r>
      <w:r w:rsidR="0091428D" w:rsidRPr="00927584">
        <w:rPr>
          <w:rFonts w:cstheme="minorHAnsi"/>
        </w:rPr>
        <w:t xml:space="preserve">described </w:t>
      </w:r>
      <w:r w:rsidR="00716D42" w:rsidRPr="00927584">
        <w:rPr>
          <w:rFonts w:cstheme="minorHAnsi"/>
        </w:rPr>
        <w:t>to happen</w:t>
      </w:r>
      <w:r w:rsidR="00677BA3" w:rsidRPr="00927584">
        <w:rPr>
          <w:rFonts w:cstheme="minorHAnsi"/>
        </w:rPr>
        <w:t xml:space="preserve"> in a previous exploratory experiment (not show</w:t>
      </w:r>
      <w:r w:rsidR="00656157" w:rsidRPr="00927584">
        <w:rPr>
          <w:rFonts w:cstheme="minorHAnsi"/>
        </w:rPr>
        <w:t>n)</w:t>
      </w:r>
      <w:r w:rsidR="00F007EA" w:rsidRPr="00927584">
        <w:rPr>
          <w:rFonts w:cstheme="minorHAnsi"/>
        </w:rPr>
        <w:t>:</w:t>
      </w:r>
      <w:r w:rsidR="00426DDC" w:rsidRPr="00927584">
        <w:t xml:space="preserve"> </w:t>
      </w:r>
      <w:r w:rsidR="0068503C" w:rsidRPr="00927584">
        <w:t>constant 20</w:t>
      </w:r>
      <w:r w:rsidR="006A5A56" w:rsidRPr="00927584">
        <w:t xml:space="preserve"> </w:t>
      </w:r>
      <w:r w:rsidR="00426DDC" w:rsidRPr="00927584">
        <w:t>°</w:t>
      </w:r>
      <w:r w:rsidR="0068503C" w:rsidRPr="00927584">
        <w:t xml:space="preserve">C </w:t>
      </w:r>
      <w:r w:rsidR="005A5C83" w:rsidRPr="00927584">
        <w:t>with a daily photoperiod</w:t>
      </w:r>
      <w:r w:rsidR="008F2C22" w:rsidRPr="00927584">
        <w:t xml:space="preserve"> </w:t>
      </w:r>
      <w:r w:rsidR="00C72E66" w:rsidRPr="00927584">
        <w:t xml:space="preserve">of </w:t>
      </w:r>
      <w:r w:rsidR="008F2C22" w:rsidRPr="00927584">
        <w:t>12-12</w:t>
      </w:r>
      <w:r w:rsidR="002B4C53" w:rsidRPr="00927584">
        <w:t>h</w:t>
      </w:r>
      <w:r w:rsidR="00223348" w:rsidRPr="00927584">
        <w:t xml:space="preserve"> light/dark</w:t>
      </w:r>
      <w:r w:rsidR="00C72E66" w:rsidRPr="00927584">
        <w:t>.</w:t>
      </w:r>
      <w:r w:rsidR="00882503" w:rsidRPr="00927584">
        <w:t xml:space="preserve"> </w:t>
      </w:r>
      <w:r w:rsidR="00FB694E" w:rsidRPr="00927584">
        <w:t>It must be noted that w</w:t>
      </w:r>
      <w:r w:rsidR="00882503" w:rsidRPr="00927584">
        <w:t>e used constant 20</w:t>
      </w:r>
      <w:r w:rsidR="006A5A56" w:rsidRPr="00927584">
        <w:t xml:space="preserve"> °C</w:t>
      </w:r>
      <w:r w:rsidR="00882503" w:rsidRPr="00927584">
        <w:t xml:space="preserve"> rather than a more realistic diurnal alternating regime</w:t>
      </w:r>
      <w:r w:rsidR="00FB694E" w:rsidRPr="00927584">
        <w:t xml:space="preserve"> to maintain the stability of </w:t>
      </w:r>
      <w:r w:rsidR="00E15C82" w:rsidRPr="00927584">
        <w:t>water stress</w:t>
      </w:r>
      <w:r w:rsidR="00FB694E" w:rsidRPr="00927584">
        <w:t xml:space="preserve"> conditions </w:t>
      </w:r>
      <w:r w:rsidR="00E15C82" w:rsidRPr="00927584">
        <w:t>for</w:t>
      </w:r>
      <w:r w:rsidR="00FB694E" w:rsidRPr="00927584">
        <w:t xml:space="preserve"> the PEG solutions.</w:t>
      </w:r>
      <w:r w:rsidR="00C72E66" w:rsidRPr="00927584">
        <w:t xml:space="preserve"> Conditions were programmed</w:t>
      </w:r>
      <w:r w:rsidR="005A5C83" w:rsidRPr="00927584">
        <w:t xml:space="preserve"> </w:t>
      </w:r>
      <w:r w:rsidR="0068503C" w:rsidRPr="00927584">
        <w:t>in</w:t>
      </w:r>
      <w:r w:rsidR="00C72E66" w:rsidRPr="00927584">
        <w:t xml:space="preserve"> an</w:t>
      </w:r>
      <w:r w:rsidR="0068503C" w:rsidRPr="00927584">
        <w:t xml:space="preserve"> incubator </w:t>
      </w:r>
      <w:r w:rsidR="0068503C" w:rsidRPr="00927584">
        <w:rPr>
          <w:rFonts w:cstheme="minorHAnsi"/>
        </w:rPr>
        <w:t xml:space="preserve">(Aralab climatic chamber Fitoclima S600 PL, equipped with </w:t>
      </w:r>
      <w:r w:rsidR="00954E4C" w:rsidRPr="00927584">
        <w:rPr>
          <w:rFonts w:cstheme="minorHAnsi"/>
        </w:rPr>
        <w:t xml:space="preserve">four </w:t>
      </w:r>
      <w:r w:rsidR="0068503C" w:rsidRPr="00927584">
        <w:rPr>
          <w:rFonts w:cstheme="minorHAnsi"/>
        </w:rPr>
        <w:t>led modules 11W 350mA</w:t>
      </w:r>
      <w:r w:rsidR="00882503" w:rsidRPr="00927584">
        <w:rPr>
          <w:rFonts w:cstheme="minorHAnsi"/>
        </w:rPr>
        <w:t>)</w:t>
      </w:r>
      <w:r w:rsidR="00C51EB6" w:rsidRPr="00927584">
        <w:rPr>
          <w:rFonts w:cstheme="minorHAnsi"/>
        </w:rPr>
        <w:t>.</w:t>
      </w:r>
      <w:r w:rsidR="00C25274" w:rsidRPr="00927584">
        <w:rPr>
          <w:rFonts w:cstheme="minorHAnsi"/>
        </w:rPr>
        <w:t xml:space="preserve"> </w:t>
      </w:r>
      <w:r w:rsidR="003C4097" w:rsidRPr="00927584">
        <w:t>We monitored g</w:t>
      </w:r>
      <w:r w:rsidR="00A649DA" w:rsidRPr="00927584">
        <w:t>ermination</w:t>
      </w:r>
      <w:r w:rsidR="00393DE7" w:rsidRPr="00927584">
        <w:t xml:space="preserve">, defined as </w:t>
      </w:r>
      <w:r w:rsidR="00A649DA" w:rsidRPr="00927584">
        <w:t>radicle emergence</w:t>
      </w:r>
      <w:r w:rsidR="00862CB7" w:rsidRPr="00927584">
        <w:t xml:space="preserve"> &gt; 1.5</w:t>
      </w:r>
      <w:r w:rsidR="00656157" w:rsidRPr="00927584">
        <w:t xml:space="preserve"> </w:t>
      </w:r>
      <w:r w:rsidR="00862CB7" w:rsidRPr="00927584">
        <w:t>mm</w:t>
      </w:r>
      <w:r w:rsidR="00393DE7" w:rsidRPr="00927584">
        <w:t>,</w:t>
      </w:r>
      <w:r w:rsidR="00A649DA" w:rsidRPr="00927584">
        <w:t xml:space="preserve"> for 2</w:t>
      </w:r>
      <w:r w:rsidR="00862CB7" w:rsidRPr="00927584">
        <w:t>8</w:t>
      </w:r>
      <w:r w:rsidR="00A649DA" w:rsidRPr="00927584">
        <w:t xml:space="preserve"> days</w:t>
      </w:r>
      <w:r w:rsidR="00393DE7" w:rsidRPr="00927584">
        <w:t>:</w:t>
      </w:r>
      <w:r w:rsidR="00291508" w:rsidRPr="00927584">
        <w:t xml:space="preserve"> </w:t>
      </w:r>
      <w:r w:rsidR="00CF269A" w:rsidRPr="00927584">
        <w:t xml:space="preserve">daily </w:t>
      </w:r>
      <w:r w:rsidR="00291508" w:rsidRPr="00927584">
        <w:t>until</w:t>
      </w:r>
      <w:r w:rsidR="003D08FA" w:rsidRPr="00927584">
        <w:t xml:space="preserve"> the cumulative germination curve flattened (day 21) </w:t>
      </w:r>
      <w:r w:rsidR="003C4097" w:rsidRPr="00927584">
        <w:t xml:space="preserve">and </w:t>
      </w:r>
      <w:r w:rsidR="00CF269A" w:rsidRPr="00927584">
        <w:t>then</w:t>
      </w:r>
      <w:r w:rsidR="003C4097" w:rsidRPr="00927584">
        <w:t xml:space="preserve"> every two or three days until the end of the experiment</w:t>
      </w:r>
      <w:r w:rsidR="00A649DA" w:rsidRPr="00927584">
        <w:t xml:space="preserve">. </w:t>
      </w:r>
      <w:r w:rsidR="002B66E5" w:rsidRPr="00927584">
        <w:t>We removed g</w:t>
      </w:r>
      <w:r w:rsidR="00A649DA" w:rsidRPr="00927584">
        <w:t>erminated</w:t>
      </w:r>
      <w:r w:rsidR="006D223E" w:rsidRPr="00927584">
        <w:t xml:space="preserve"> seeds</w:t>
      </w:r>
      <w:r w:rsidR="00716D42" w:rsidRPr="00927584">
        <w:t xml:space="preserve"> </w:t>
      </w:r>
      <w:r w:rsidR="00A649DA" w:rsidRPr="00927584">
        <w:t>during the scoring and</w:t>
      </w:r>
      <w:r w:rsidR="00DE1B0A" w:rsidRPr="00927584">
        <w:t>,</w:t>
      </w:r>
      <w:r w:rsidR="00A649DA" w:rsidRPr="00927584">
        <w:t xml:space="preserve"> </w:t>
      </w:r>
      <w:r w:rsidR="00CF269A" w:rsidRPr="00927584">
        <w:t>once</w:t>
      </w:r>
      <w:r w:rsidR="00A649DA" w:rsidRPr="00927584">
        <w:t xml:space="preserve"> the experiments were finished, </w:t>
      </w:r>
      <w:r w:rsidR="002B66E5" w:rsidRPr="00927584">
        <w:t xml:space="preserve">we cut </w:t>
      </w:r>
      <w:r w:rsidR="00221957" w:rsidRPr="00927584">
        <w:t xml:space="preserve">non-germinated </w:t>
      </w:r>
      <w:r w:rsidR="0038254B" w:rsidRPr="00927584">
        <w:t>see</w:t>
      </w:r>
      <w:r w:rsidR="00221957" w:rsidRPr="00927584">
        <w:t xml:space="preserve">ds </w:t>
      </w:r>
      <w:r w:rsidR="002F27BC" w:rsidRPr="00927584">
        <w:t xml:space="preserve">under </w:t>
      </w:r>
      <w:r w:rsidR="00DE1B0A" w:rsidRPr="00927584">
        <w:t>a</w:t>
      </w:r>
      <w:r w:rsidR="002F27BC" w:rsidRPr="00927584">
        <w:t xml:space="preserve"> bino</w:t>
      </w:r>
      <w:r w:rsidR="00AF60ED" w:rsidRPr="00927584">
        <w:t xml:space="preserve">cular loupe </w:t>
      </w:r>
      <w:r w:rsidR="00862CB7" w:rsidRPr="00927584">
        <w:t>and classified</w:t>
      </w:r>
      <w:r w:rsidR="002B66E5" w:rsidRPr="00927584">
        <w:t xml:space="preserve"> them</w:t>
      </w:r>
      <w:r w:rsidR="00862CB7" w:rsidRPr="00927584">
        <w:t xml:space="preserve"> as viable, </w:t>
      </w:r>
      <w:r w:rsidR="00966CB3" w:rsidRPr="00927584">
        <w:t>dead,</w:t>
      </w:r>
      <w:r w:rsidR="00862CB7" w:rsidRPr="00927584">
        <w:t xml:space="preserve"> or empty</w:t>
      </w:r>
      <w:r w:rsidR="00AF60ED" w:rsidRPr="00927584">
        <w:t>.</w:t>
      </w:r>
      <w:r w:rsidR="00716D42" w:rsidRPr="00927584">
        <w:t xml:space="preserve"> S</w:t>
      </w:r>
      <w:r w:rsidR="006D223E" w:rsidRPr="00927584">
        <w:t>eeds</w:t>
      </w:r>
      <w:r w:rsidR="00716D42" w:rsidRPr="00927584">
        <w:t xml:space="preserve"> </w:t>
      </w:r>
      <w:r w:rsidR="00AF60ED" w:rsidRPr="00927584">
        <w:t>with firm and white embryos were considered viable</w:t>
      </w:r>
      <w:r w:rsidR="00DE1B0A" w:rsidRPr="00927584">
        <w:t>,</w:t>
      </w:r>
      <w:r w:rsidR="00AF60ED" w:rsidRPr="00927584">
        <w:t xml:space="preserve"> i.e. potentially germinable </w:t>
      </w:r>
      <w:r w:rsidR="00966CB3" w:rsidRPr="00927584">
        <w:fldChar w:fldCharType="begin" w:fldLock="1"/>
      </w:r>
      <w:r w:rsidR="004679EA" w:rsidRPr="00927584">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rsidRPr="00927584">
        <w:fldChar w:fldCharType="separate"/>
      </w:r>
      <w:r w:rsidR="00966CB3" w:rsidRPr="00927584">
        <w:rPr>
          <w:noProof/>
        </w:rPr>
        <w:t>(Baskin &amp; Baskin 2014)</w:t>
      </w:r>
      <w:r w:rsidR="00966CB3" w:rsidRPr="00927584">
        <w:fldChar w:fldCharType="end"/>
      </w:r>
      <w:r w:rsidR="002F27BC" w:rsidRPr="00927584">
        <w:t xml:space="preserve">. </w:t>
      </w:r>
      <w:r w:rsidR="00393DE7" w:rsidRPr="00927584">
        <w:t>S</w:t>
      </w:r>
      <w:r w:rsidR="00A508EC" w:rsidRPr="00927584">
        <w:t xml:space="preserve">ubsequent </w:t>
      </w:r>
      <w:r w:rsidR="00393DE7" w:rsidRPr="00927584">
        <w:t>analyses only</w:t>
      </w:r>
      <w:r w:rsidR="00442BF1" w:rsidRPr="00927584">
        <w:t xml:space="preserve"> </w:t>
      </w:r>
      <w:r w:rsidR="00393DE7" w:rsidRPr="00927584">
        <w:t xml:space="preserve">consider </w:t>
      </w:r>
      <w:r w:rsidR="00442BF1" w:rsidRPr="00927584">
        <w:t xml:space="preserve">germinated and </w:t>
      </w:r>
      <w:r w:rsidR="00393DE7" w:rsidRPr="00927584">
        <w:t xml:space="preserve">germinable </w:t>
      </w:r>
      <w:r w:rsidR="0038254B" w:rsidRPr="00927584">
        <w:t>see</w:t>
      </w:r>
      <w:r w:rsidR="007E062A" w:rsidRPr="00927584">
        <w:t xml:space="preserve">ds. </w:t>
      </w:r>
      <w:r w:rsidR="008518F7" w:rsidRPr="00927584">
        <w:t xml:space="preserve">A total of </w:t>
      </w:r>
      <w:r w:rsidR="001D579C" w:rsidRPr="00927584">
        <w:t>14,246</w:t>
      </w:r>
      <w:r w:rsidR="008518F7" w:rsidRPr="00927584">
        <w:t xml:space="preserve"> viable (germinated + germinable) </w:t>
      </w:r>
      <w:r w:rsidR="008518F7" w:rsidRPr="00927584">
        <w:rPr>
          <w:i/>
          <w:iCs/>
        </w:rPr>
        <w:t>D. langeanus</w:t>
      </w:r>
      <w:r w:rsidR="008518F7" w:rsidRPr="00927584">
        <w:t xml:space="preserve"> seeds were used in this study</w:t>
      </w:r>
      <w:r w:rsidR="00A65FC5" w:rsidRPr="00927584">
        <w:t xml:space="preserve"> (raw data is available in </w:t>
      </w:r>
      <w:r w:rsidR="00D50F39" w:rsidRPr="00927584">
        <w:t>GitHub repository</w:t>
      </w:r>
      <w:r w:rsidR="00A65FC5" w:rsidRPr="00927584">
        <w:t>)</w:t>
      </w:r>
      <w:r w:rsidR="008518F7" w:rsidRPr="00927584">
        <w:t xml:space="preserve">.  </w:t>
      </w:r>
    </w:p>
    <w:p w14:paraId="24819549" w14:textId="71CC9600" w:rsidR="0042434E" w:rsidRPr="00927584" w:rsidRDefault="00F7375B" w:rsidP="002D07AE">
      <w:pPr>
        <w:pStyle w:val="Ttulo3"/>
        <w:spacing w:line="360" w:lineRule="auto"/>
        <w:jc w:val="both"/>
      </w:pPr>
      <w:r w:rsidRPr="00927584">
        <w:t>2.</w:t>
      </w:r>
      <w:r w:rsidR="00960FF6" w:rsidRPr="00927584">
        <w:t>6</w:t>
      </w:r>
      <w:r w:rsidR="00A559B2" w:rsidRPr="00927584">
        <w:t>.</w:t>
      </w:r>
      <w:r w:rsidRPr="00927584">
        <w:t xml:space="preserve"> </w:t>
      </w:r>
      <w:r w:rsidR="0068503C" w:rsidRPr="00927584">
        <w:t xml:space="preserve">Data </w:t>
      </w:r>
      <w:r w:rsidR="00960FF6" w:rsidRPr="00927584">
        <w:t>analysis</w:t>
      </w:r>
    </w:p>
    <w:p w14:paraId="373792C2" w14:textId="3EAA1D02" w:rsidR="0068503C" w:rsidRPr="00927584"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w:t>
      </w:r>
      <w:r w:rsidR="00FF5080" w:rsidRPr="00927584">
        <w:rPr>
          <w:rFonts w:asciiTheme="minorHAnsi" w:eastAsiaTheme="minorHAnsi" w:hAnsiTheme="minorHAnsi" w:cstheme="minorHAnsi"/>
          <w:color w:val="auto"/>
          <w:sz w:val="22"/>
          <w:szCs w:val="22"/>
        </w:rPr>
        <w:t>analyses</w:t>
      </w:r>
      <w:r w:rsidRPr="00927584">
        <w:rPr>
          <w:rFonts w:asciiTheme="minorHAnsi" w:eastAsiaTheme="minorHAnsi" w:hAnsiTheme="minorHAnsi" w:cstheme="minorHAnsi"/>
          <w:color w:val="auto"/>
          <w:sz w:val="22"/>
          <w:szCs w:val="22"/>
        </w:rPr>
        <w:t xml:space="preserve"> were done in R </w:t>
      </w:r>
      <w:r w:rsidR="00AC29B6" w:rsidRPr="00927584">
        <w:rPr>
          <w:rFonts w:asciiTheme="minorHAnsi" w:eastAsiaTheme="minorHAnsi" w:hAnsiTheme="minorHAnsi" w:cstheme="minorHAnsi"/>
          <w:color w:val="auto"/>
          <w:sz w:val="22"/>
          <w:szCs w:val="22"/>
        </w:rPr>
        <w:fldChar w:fldCharType="begin" w:fldLock="1"/>
      </w:r>
      <w:r w:rsidR="00C1639E" w:rsidRPr="00927584">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927584">
        <w:rPr>
          <w:rFonts w:asciiTheme="minorHAnsi" w:eastAsiaTheme="minorHAnsi" w:hAnsiTheme="minorHAnsi" w:cstheme="minorHAnsi"/>
          <w:color w:val="auto"/>
          <w:sz w:val="22"/>
          <w:szCs w:val="22"/>
        </w:rPr>
        <w:fldChar w:fldCharType="separate"/>
      </w:r>
      <w:r w:rsidR="00AC29B6" w:rsidRPr="00927584">
        <w:rPr>
          <w:rFonts w:asciiTheme="minorHAnsi" w:eastAsiaTheme="minorHAnsi" w:hAnsiTheme="minorHAnsi" w:cstheme="minorHAnsi"/>
          <w:noProof/>
          <w:color w:val="auto"/>
          <w:sz w:val="22"/>
          <w:szCs w:val="22"/>
        </w:rPr>
        <w:t>(R Core Team 2022)</w:t>
      </w:r>
      <w:r w:rsidR="00AC29B6" w:rsidRPr="00927584">
        <w:rPr>
          <w:rFonts w:asciiTheme="minorHAnsi" w:eastAsiaTheme="minorHAnsi" w:hAnsiTheme="minorHAnsi" w:cstheme="minorHAnsi"/>
          <w:color w:val="auto"/>
          <w:sz w:val="22"/>
          <w:szCs w:val="22"/>
        </w:rPr>
        <w:fldChar w:fldCharType="end"/>
      </w:r>
      <w:r w:rsidR="00816F41"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t xml:space="preserve">using </w:t>
      </w:r>
      <w:r w:rsidR="002B5387" w:rsidRPr="00927584">
        <w:rPr>
          <w:rFonts w:asciiTheme="minorHAnsi" w:eastAsiaTheme="minorHAnsi" w:hAnsiTheme="minorHAnsi" w:cstheme="minorHAnsi"/>
          <w:color w:val="auto"/>
          <w:sz w:val="22"/>
          <w:szCs w:val="22"/>
        </w:rPr>
        <w:t xml:space="preserve">the </w:t>
      </w:r>
      <w:r w:rsidR="009034F4" w:rsidRPr="00927584">
        <w:rPr>
          <w:rFonts w:asciiTheme="minorHAnsi" w:eastAsiaTheme="minorHAnsi" w:hAnsiTheme="minorHAnsi" w:cstheme="minorHAnsi"/>
          <w:color w:val="auto"/>
          <w:sz w:val="22"/>
          <w:szCs w:val="22"/>
        </w:rPr>
        <w:t xml:space="preserve">packages </w:t>
      </w:r>
      <w:r w:rsidR="001A7C0D" w:rsidRPr="00927584">
        <w:rPr>
          <w:rFonts w:asciiTheme="minorHAnsi" w:eastAsiaTheme="minorHAnsi" w:hAnsiTheme="minorHAnsi" w:cstheme="minorHAnsi"/>
          <w:color w:val="auto"/>
          <w:sz w:val="22"/>
          <w:szCs w:val="22"/>
        </w:rPr>
        <w:t>glmmTMB</w:t>
      </w:r>
      <w:r w:rsidR="00283EC1" w:rsidRPr="00927584">
        <w:rPr>
          <w:rFonts w:asciiTheme="minorHAnsi" w:eastAsiaTheme="minorHAnsi" w:hAnsiTheme="minorHAnsi" w:cstheme="minorHAnsi"/>
          <w:color w:val="auto"/>
          <w:sz w:val="22"/>
          <w:szCs w:val="22"/>
        </w:rPr>
        <w:t xml:space="preserve"> </w:t>
      </w:r>
      <w:r w:rsidR="0098069C" w:rsidRPr="00927584">
        <w:rPr>
          <w:rFonts w:asciiTheme="minorHAnsi" w:eastAsiaTheme="minorHAnsi" w:hAnsiTheme="minorHAnsi" w:cstheme="minorHAnsi"/>
          <w:color w:val="auto"/>
          <w:sz w:val="22"/>
          <w:szCs w:val="22"/>
        </w:rPr>
        <w:fldChar w:fldCharType="begin" w:fldLock="1"/>
      </w:r>
      <w:r w:rsidR="00961461" w:rsidRPr="00927584">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927584">
        <w:rPr>
          <w:rFonts w:asciiTheme="minorHAnsi" w:eastAsiaTheme="minorHAnsi" w:hAnsiTheme="minorHAnsi" w:cstheme="minorHAnsi"/>
          <w:color w:val="auto"/>
          <w:sz w:val="22"/>
          <w:szCs w:val="22"/>
        </w:rPr>
        <w:fldChar w:fldCharType="separate"/>
      </w:r>
      <w:r w:rsidR="0098069C" w:rsidRPr="00927584">
        <w:rPr>
          <w:rFonts w:asciiTheme="minorHAnsi" w:eastAsiaTheme="minorHAnsi" w:hAnsiTheme="minorHAnsi" w:cstheme="minorHAnsi"/>
          <w:noProof/>
          <w:color w:val="auto"/>
          <w:sz w:val="22"/>
          <w:szCs w:val="22"/>
        </w:rPr>
        <w:t>(Brooks et al. 2017)</w:t>
      </w:r>
      <w:r w:rsidR="0098069C" w:rsidRPr="00927584">
        <w:rPr>
          <w:rFonts w:asciiTheme="minorHAnsi" w:eastAsiaTheme="minorHAnsi" w:hAnsiTheme="minorHAnsi" w:cstheme="minorHAnsi"/>
          <w:color w:val="auto"/>
          <w:sz w:val="22"/>
          <w:szCs w:val="22"/>
        </w:rPr>
        <w:fldChar w:fldCharType="end"/>
      </w:r>
      <w:r w:rsidR="001A7C0D" w:rsidRPr="00927584">
        <w:rPr>
          <w:rFonts w:asciiTheme="minorHAnsi" w:eastAsiaTheme="minorHAnsi" w:hAnsiTheme="minorHAnsi" w:cstheme="minorHAnsi"/>
          <w:color w:val="auto"/>
          <w:sz w:val="22"/>
          <w:szCs w:val="22"/>
        </w:rPr>
        <w:t xml:space="preserve"> </w:t>
      </w:r>
      <w:r w:rsidR="00BF5195" w:rsidRPr="00927584">
        <w:rPr>
          <w:rFonts w:asciiTheme="minorHAnsi" w:eastAsiaTheme="minorHAnsi" w:hAnsiTheme="minorHAnsi" w:cstheme="minorHAnsi"/>
          <w:color w:val="auto"/>
          <w:sz w:val="22"/>
          <w:szCs w:val="22"/>
        </w:rPr>
        <w:t>f</w:t>
      </w:r>
      <w:r w:rsidR="00196BB5" w:rsidRPr="00927584">
        <w:rPr>
          <w:rFonts w:asciiTheme="minorHAnsi" w:eastAsiaTheme="minorHAnsi" w:hAnsiTheme="minorHAnsi" w:cstheme="minorHAnsi"/>
          <w:color w:val="auto"/>
          <w:sz w:val="22"/>
          <w:szCs w:val="22"/>
        </w:rPr>
        <w:t>or fitting Generalized Linear Mixed Models</w:t>
      </w:r>
      <w:r w:rsidR="00E43B62" w:rsidRPr="00927584">
        <w:rPr>
          <w:rFonts w:asciiTheme="minorHAnsi" w:eastAsiaTheme="minorHAnsi" w:hAnsiTheme="minorHAnsi" w:cstheme="minorHAnsi"/>
          <w:color w:val="auto"/>
          <w:sz w:val="22"/>
          <w:szCs w:val="22"/>
        </w:rPr>
        <w:t xml:space="preserve"> (GLMMs) and</w:t>
      </w:r>
      <w:r w:rsidR="009034F4" w:rsidRPr="00927584">
        <w:rPr>
          <w:rFonts w:asciiTheme="minorHAnsi" w:eastAsiaTheme="minorHAnsi" w:hAnsiTheme="minorHAnsi" w:cstheme="minorHAnsi"/>
          <w:color w:val="auto"/>
          <w:sz w:val="22"/>
          <w:szCs w:val="22"/>
        </w:rPr>
        <w:t xml:space="preserve"> </w:t>
      </w:r>
      <w:r w:rsidR="0038254B" w:rsidRPr="00927584">
        <w:rPr>
          <w:rFonts w:asciiTheme="minorHAnsi" w:eastAsiaTheme="minorHAnsi" w:hAnsiTheme="minorHAnsi" w:cstheme="minorHAnsi"/>
          <w:color w:val="auto"/>
          <w:sz w:val="22"/>
          <w:szCs w:val="22"/>
        </w:rPr>
        <w:t>see</w:t>
      </w:r>
      <w:r w:rsidR="009034F4" w:rsidRPr="00927584">
        <w:rPr>
          <w:rFonts w:asciiTheme="minorHAnsi" w:eastAsiaTheme="minorHAnsi" w:hAnsiTheme="minorHAnsi" w:cstheme="minorHAnsi"/>
          <w:color w:val="auto"/>
          <w:sz w:val="22"/>
          <w:szCs w:val="22"/>
        </w:rPr>
        <w:t xml:space="preserve">dr </w:t>
      </w:r>
      <w:r w:rsidR="00961461" w:rsidRPr="00927584">
        <w:rPr>
          <w:rFonts w:asciiTheme="minorHAnsi" w:eastAsiaTheme="minorHAnsi" w:hAnsiTheme="minorHAnsi" w:cstheme="minorHAnsi"/>
          <w:color w:val="auto"/>
          <w:sz w:val="22"/>
          <w:szCs w:val="22"/>
        </w:rPr>
        <w:fldChar w:fldCharType="begin" w:fldLock="1"/>
      </w:r>
      <w:r w:rsidR="00961461" w:rsidRPr="00927584">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927584">
        <w:rPr>
          <w:rFonts w:asciiTheme="minorHAnsi" w:eastAsiaTheme="minorHAnsi" w:hAnsiTheme="minorHAnsi" w:cstheme="minorHAnsi"/>
          <w:color w:val="auto"/>
          <w:sz w:val="22"/>
          <w:szCs w:val="22"/>
        </w:rPr>
        <w:fldChar w:fldCharType="separate"/>
      </w:r>
      <w:r w:rsidR="00961461" w:rsidRPr="00927584">
        <w:rPr>
          <w:rFonts w:asciiTheme="minorHAnsi" w:eastAsiaTheme="minorHAnsi" w:hAnsiTheme="minorHAnsi" w:cstheme="minorHAnsi"/>
          <w:noProof/>
          <w:color w:val="auto"/>
          <w:sz w:val="22"/>
          <w:szCs w:val="22"/>
        </w:rPr>
        <w:t>(Fernández-Pascual &amp; González-Rodríguez 2020)</w:t>
      </w:r>
      <w:r w:rsidR="00961461" w:rsidRPr="00927584">
        <w:rPr>
          <w:rFonts w:asciiTheme="minorHAnsi" w:eastAsiaTheme="minorHAnsi" w:hAnsiTheme="minorHAnsi" w:cstheme="minorHAnsi"/>
          <w:color w:val="auto"/>
          <w:sz w:val="22"/>
          <w:szCs w:val="22"/>
        </w:rPr>
        <w:fldChar w:fldCharType="end"/>
      </w:r>
      <w:r w:rsidR="00961461" w:rsidRPr="00927584">
        <w:rPr>
          <w:rFonts w:asciiTheme="minorHAnsi" w:eastAsiaTheme="minorHAnsi" w:hAnsiTheme="minorHAnsi" w:cstheme="minorHAnsi"/>
          <w:color w:val="auto"/>
          <w:sz w:val="22"/>
          <w:szCs w:val="22"/>
        </w:rPr>
        <w:t xml:space="preserve"> </w:t>
      </w:r>
      <w:r w:rsidR="00716D42" w:rsidRPr="00927584">
        <w:rPr>
          <w:rFonts w:asciiTheme="minorHAnsi" w:eastAsiaTheme="minorHAnsi" w:hAnsiTheme="minorHAnsi" w:cstheme="minorHAnsi"/>
          <w:color w:val="auto"/>
          <w:sz w:val="22"/>
          <w:szCs w:val="22"/>
        </w:rPr>
        <w:t xml:space="preserve">for fitting </w:t>
      </w:r>
      <w:r w:rsidR="0050560E" w:rsidRPr="00927584">
        <w:rPr>
          <w:rFonts w:asciiTheme="minorHAnsi" w:eastAsiaTheme="minorHAnsi" w:hAnsiTheme="minorHAnsi" w:cstheme="minorHAnsi"/>
          <w:color w:val="auto"/>
          <w:sz w:val="22"/>
          <w:szCs w:val="22"/>
        </w:rPr>
        <w:t>hydro-</w:t>
      </w:r>
      <w:r w:rsidR="00716D42" w:rsidRPr="00927584">
        <w:rPr>
          <w:rFonts w:asciiTheme="minorHAnsi" w:eastAsiaTheme="minorHAnsi" w:hAnsiTheme="minorHAnsi" w:cstheme="minorHAnsi"/>
          <w:color w:val="auto"/>
          <w:sz w:val="22"/>
          <w:szCs w:val="22"/>
        </w:rPr>
        <w:t>time models</w:t>
      </w:r>
      <w:r w:rsidR="009221FF" w:rsidRPr="00927584">
        <w:rPr>
          <w:rFonts w:asciiTheme="minorHAnsi" w:eastAsiaTheme="minorHAnsi" w:hAnsiTheme="minorHAnsi" w:cstheme="minorHAnsi"/>
          <w:color w:val="auto"/>
          <w:sz w:val="22"/>
          <w:szCs w:val="22"/>
        </w:rPr>
        <w:t xml:space="preserve">. </w:t>
      </w:r>
      <w:r w:rsidR="008A0176" w:rsidRPr="00927584">
        <w:rPr>
          <w:rFonts w:asciiTheme="minorHAnsi" w:eastAsiaTheme="minorHAnsi" w:hAnsiTheme="minorHAnsi" w:cstheme="minorHAnsi"/>
          <w:color w:val="auto"/>
          <w:sz w:val="22"/>
          <w:szCs w:val="22"/>
        </w:rPr>
        <w:t>Model fit and residuals were visually checked using the DHARMa package</w:t>
      </w:r>
      <w:r w:rsidR="00961461" w:rsidRPr="00927584">
        <w:rPr>
          <w:rFonts w:asciiTheme="minorHAnsi" w:eastAsiaTheme="minorHAnsi" w:hAnsiTheme="minorHAnsi" w:cstheme="minorHAnsi"/>
          <w:color w:val="auto"/>
          <w:sz w:val="22"/>
          <w:szCs w:val="22"/>
        </w:rPr>
        <w:t xml:space="preserve"> </w:t>
      </w:r>
      <w:r w:rsidR="00961461" w:rsidRPr="00927584">
        <w:rPr>
          <w:rFonts w:asciiTheme="minorHAnsi" w:eastAsiaTheme="minorHAnsi" w:hAnsiTheme="minorHAnsi" w:cstheme="minorHAnsi"/>
          <w:color w:val="auto"/>
          <w:sz w:val="22"/>
          <w:szCs w:val="22"/>
        </w:rPr>
        <w:fldChar w:fldCharType="begin" w:fldLock="1"/>
      </w:r>
      <w:r w:rsidR="00491DEB" w:rsidRPr="00927584">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927584">
        <w:rPr>
          <w:rFonts w:asciiTheme="minorHAnsi" w:eastAsiaTheme="minorHAnsi" w:hAnsiTheme="minorHAnsi" w:cstheme="minorHAnsi"/>
          <w:color w:val="auto"/>
          <w:sz w:val="22"/>
          <w:szCs w:val="22"/>
        </w:rPr>
        <w:fldChar w:fldCharType="separate"/>
      </w:r>
      <w:r w:rsidR="00961461" w:rsidRPr="00927584">
        <w:rPr>
          <w:rFonts w:asciiTheme="minorHAnsi" w:eastAsiaTheme="minorHAnsi" w:hAnsiTheme="minorHAnsi" w:cstheme="minorHAnsi"/>
          <w:noProof/>
          <w:color w:val="auto"/>
          <w:sz w:val="22"/>
          <w:szCs w:val="22"/>
        </w:rPr>
        <w:t>(Hartig 2020)</w:t>
      </w:r>
      <w:r w:rsidR="00961461" w:rsidRPr="00927584">
        <w:rPr>
          <w:rFonts w:asciiTheme="minorHAnsi" w:eastAsiaTheme="minorHAnsi" w:hAnsiTheme="minorHAnsi" w:cstheme="minorHAnsi"/>
          <w:color w:val="auto"/>
          <w:sz w:val="22"/>
          <w:szCs w:val="22"/>
        </w:rPr>
        <w:fldChar w:fldCharType="end"/>
      </w:r>
      <w:r w:rsidR="008A0176" w:rsidRPr="00927584">
        <w:rPr>
          <w:rFonts w:asciiTheme="minorHAnsi" w:eastAsiaTheme="minorHAnsi" w:hAnsiTheme="minorHAnsi" w:cstheme="minorHAnsi"/>
          <w:color w:val="auto"/>
          <w:sz w:val="22"/>
          <w:szCs w:val="22"/>
        </w:rPr>
        <w:t>.</w:t>
      </w:r>
      <w:r w:rsidR="00F33E5D" w:rsidRPr="00927584">
        <w:rPr>
          <w:rFonts w:cstheme="minorHAnsi"/>
        </w:rPr>
        <w:t xml:space="preserve"> </w:t>
      </w:r>
      <w:r w:rsidR="009221FF" w:rsidRPr="00927584">
        <w:rPr>
          <w:rFonts w:asciiTheme="minorHAnsi" w:eastAsiaTheme="minorHAnsi" w:hAnsiTheme="minorHAnsi" w:cstheme="minorHAnsi"/>
          <w:color w:val="auto"/>
          <w:sz w:val="22"/>
          <w:szCs w:val="22"/>
        </w:rPr>
        <w:t xml:space="preserve">Data visualization was </w:t>
      </w:r>
      <w:r w:rsidR="00F33E5D" w:rsidRPr="00927584">
        <w:rPr>
          <w:rFonts w:asciiTheme="minorHAnsi" w:eastAsiaTheme="minorHAnsi" w:hAnsiTheme="minorHAnsi" w:cstheme="minorHAnsi"/>
          <w:color w:val="auto"/>
          <w:sz w:val="22"/>
          <w:szCs w:val="22"/>
        </w:rPr>
        <w:t>created</w:t>
      </w:r>
      <w:r w:rsidR="009221FF" w:rsidRPr="00927584">
        <w:rPr>
          <w:rFonts w:asciiTheme="minorHAnsi" w:eastAsiaTheme="minorHAnsi" w:hAnsiTheme="minorHAnsi" w:cstheme="minorHAnsi"/>
          <w:color w:val="auto"/>
          <w:sz w:val="22"/>
          <w:szCs w:val="22"/>
        </w:rPr>
        <w:t xml:space="preserve"> with</w:t>
      </w:r>
      <w:r w:rsidR="002B5387" w:rsidRPr="00927584">
        <w:rPr>
          <w:rFonts w:asciiTheme="minorHAnsi" w:eastAsiaTheme="minorHAnsi" w:hAnsiTheme="minorHAnsi" w:cstheme="minorHAnsi"/>
          <w:color w:val="auto"/>
          <w:sz w:val="22"/>
          <w:szCs w:val="22"/>
        </w:rPr>
        <w:t xml:space="preserve"> </w:t>
      </w:r>
      <w:r w:rsidR="009221FF" w:rsidRPr="00927584">
        <w:rPr>
          <w:rFonts w:asciiTheme="minorHAnsi" w:eastAsiaTheme="minorHAnsi" w:hAnsiTheme="minorHAnsi" w:cstheme="minorHAnsi"/>
          <w:color w:val="auto"/>
          <w:sz w:val="22"/>
          <w:szCs w:val="22"/>
        </w:rPr>
        <w:t xml:space="preserve">packages </w:t>
      </w:r>
      <w:r w:rsidR="00F7375B" w:rsidRPr="00927584">
        <w:rPr>
          <w:rFonts w:asciiTheme="minorHAnsi" w:eastAsiaTheme="minorHAnsi" w:hAnsiTheme="minorHAnsi" w:cstheme="minorHAnsi"/>
          <w:color w:val="auto"/>
          <w:sz w:val="22"/>
          <w:szCs w:val="22"/>
        </w:rPr>
        <w:t>ggplot</w:t>
      </w:r>
      <w:r w:rsidR="00910C3F" w:rsidRPr="00927584">
        <w:rPr>
          <w:rFonts w:asciiTheme="minorHAnsi" w:eastAsiaTheme="minorHAnsi" w:hAnsiTheme="minorHAnsi" w:cstheme="minorHAnsi"/>
          <w:color w:val="auto"/>
          <w:sz w:val="22"/>
          <w:szCs w:val="22"/>
        </w:rPr>
        <w:t>2</w:t>
      </w:r>
      <w:r w:rsidR="00491DEB" w:rsidRPr="00927584">
        <w:rPr>
          <w:rFonts w:asciiTheme="minorHAnsi" w:eastAsiaTheme="minorHAnsi" w:hAnsiTheme="minorHAnsi" w:cstheme="minorHAnsi"/>
          <w:color w:val="auto"/>
          <w:sz w:val="22"/>
          <w:szCs w:val="22"/>
        </w:rPr>
        <w:t xml:space="preserve"> </w:t>
      </w:r>
      <w:r w:rsidR="00491DEB" w:rsidRPr="00927584">
        <w:rPr>
          <w:rFonts w:asciiTheme="minorHAnsi" w:eastAsiaTheme="minorHAnsi" w:hAnsiTheme="minorHAnsi" w:cstheme="minorHAnsi"/>
          <w:color w:val="auto"/>
          <w:sz w:val="22"/>
          <w:szCs w:val="22"/>
        </w:rPr>
        <w:fldChar w:fldCharType="begin" w:fldLock="1"/>
      </w:r>
      <w:r w:rsidR="00491DEB" w:rsidRPr="00927584">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927584">
        <w:rPr>
          <w:rFonts w:asciiTheme="minorHAnsi" w:eastAsiaTheme="minorHAnsi" w:hAnsiTheme="minorHAnsi" w:cstheme="minorHAnsi"/>
          <w:color w:val="auto"/>
          <w:sz w:val="22"/>
          <w:szCs w:val="22"/>
        </w:rPr>
        <w:fldChar w:fldCharType="separate"/>
      </w:r>
      <w:r w:rsidR="00491DEB" w:rsidRPr="00927584">
        <w:rPr>
          <w:rFonts w:asciiTheme="minorHAnsi" w:eastAsiaTheme="minorHAnsi" w:hAnsiTheme="minorHAnsi" w:cstheme="minorHAnsi"/>
          <w:noProof/>
          <w:color w:val="auto"/>
          <w:sz w:val="22"/>
          <w:szCs w:val="22"/>
        </w:rPr>
        <w:t>(Wickham 2016)</w:t>
      </w:r>
      <w:r w:rsidR="00491DEB" w:rsidRPr="00927584">
        <w:rPr>
          <w:rFonts w:asciiTheme="minorHAnsi" w:eastAsiaTheme="minorHAnsi" w:hAnsiTheme="minorHAnsi" w:cstheme="minorHAnsi"/>
          <w:color w:val="auto"/>
          <w:sz w:val="22"/>
          <w:szCs w:val="22"/>
        </w:rPr>
        <w:fldChar w:fldCharType="end"/>
      </w:r>
      <w:r w:rsidR="00491DEB" w:rsidRPr="00927584">
        <w:rPr>
          <w:rFonts w:asciiTheme="minorHAnsi" w:eastAsiaTheme="minorHAnsi" w:hAnsiTheme="minorHAnsi" w:cstheme="minorHAnsi"/>
          <w:color w:val="auto"/>
          <w:sz w:val="22"/>
          <w:szCs w:val="22"/>
        </w:rPr>
        <w:t xml:space="preserve"> </w:t>
      </w:r>
      <w:r w:rsidR="007B1808" w:rsidRPr="00927584">
        <w:rPr>
          <w:rFonts w:asciiTheme="minorHAnsi" w:eastAsiaTheme="minorHAnsi" w:hAnsiTheme="minorHAnsi" w:cstheme="minorHAnsi"/>
          <w:color w:val="auto"/>
          <w:sz w:val="22"/>
          <w:szCs w:val="22"/>
        </w:rPr>
        <w:t>and</w:t>
      </w:r>
      <w:r w:rsidR="00AE4B7E" w:rsidRPr="00927584">
        <w:rPr>
          <w:rFonts w:asciiTheme="minorHAnsi" w:eastAsiaTheme="minorHAnsi" w:hAnsiTheme="minorHAnsi" w:cstheme="minorHAnsi"/>
          <w:color w:val="auto"/>
          <w:sz w:val="22"/>
          <w:szCs w:val="22"/>
        </w:rPr>
        <w:t xml:space="preserve"> patchwork </w:t>
      </w:r>
      <w:r w:rsidR="00491DEB" w:rsidRPr="00927584">
        <w:rPr>
          <w:rFonts w:asciiTheme="minorHAnsi" w:eastAsiaTheme="minorHAnsi" w:hAnsiTheme="minorHAnsi" w:cstheme="minorHAnsi"/>
          <w:color w:val="auto"/>
          <w:sz w:val="22"/>
          <w:szCs w:val="22"/>
        </w:rPr>
        <w:fldChar w:fldCharType="begin" w:fldLock="1"/>
      </w:r>
      <w:r w:rsidR="00491DEB" w:rsidRPr="00927584">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927584">
        <w:rPr>
          <w:rFonts w:asciiTheme="minorHAnsi" w:eastAsiaTheme="minorHAnsi" w:hAnsiTheme="minorHAnsi" w:cstheme="minorHAnsi"/>
          <w:color w:val="auto"/>
          <w:sz w:val="22"/>
          <w:szCs w:val="22"/>
        </w:rPr>
        <w:fldChar w:fldCharType="separate"/>
      </w:r>
      <w:r w:rsidR="00491DEB" w:rsidRPr="00927584">
        <w:rPr>
          <w:rFonts w:asciiTheme="minorHAnsi" w:eastAsiaTheme="minorHAnsi" w:hAnsiTheme="minorHAnsi" w:cstheme="minorHAnsi"/>
          <w:noProof/>
          <w:color w:val="auto"/>
          <w:sz w:val="22"/>
          <w:szCs w:val="22"/>
        </w:rPr>
        <w:t>(Pedersen 2023)</w:t>
      </w:r>
      <w:r w:rsidR="00491DEB" w:rsidRPr="00927584">
        <w:rPr>
          <w:rFonts w:asciiTheme="minorHAnsi" w:eastAsiaTheme="minorHAnsi" w:hAnsiTheme="minorHAnsi" w:cstheme="minorHAnsi"/>
          <w:color w:val="auto"/>
          <w:sz w:val="22"/>
          <w:szCs w:val="22"/>
        </w:rPr>
        <w:fldChar w:fldCharType="end"/>
      </w:r>
      <w:r w:rsidR="00491DEB" w:rsidRPr="00927584">
        <w:rPr>
          <w:rFonts w:asciiTheme="minorHAnsi" w:eastAsiaTheme="minorHAnsi" w:hAnsiTheme="minorHAnsi" w:cstheme="minorHAnsi"/>
          <w:color w:val="auto"/>
          <w:sz w:val="22"/>
          <w:szCs w:val="22"/>
        </w:rPr>
        <w:t xml:space="preserve"> </w:t>
      </w:r>
      <w:r w:rsidR="002B5387" w:rsidRPr="00927584">
        <w:rPr>
          <w:rFonts w:asciiTheme="minorHAnsi" w:eastAsiaTheme="minorHAnsi" w:hAnsiTheme="minorHAnsi" w:cstheme="minorHAnsi"/>
          <w:color w:val="auto"/>
          <w:sz w:val="22"/>
          <w:szCs w:val="22"/>
        </w:rPr>
        <w:t xml:space="preserve">with </w:t>
      </w:r>
      <w:r w:rsidR="004F2FA9" w:rsidRPr="00927584">
        <w:rPr>
          <w:rFonts w:asciiTheme="minorHAnsi" w:eastAsiaTheme="minorHAnsi" w:hAnsiTheme="minorHAnsi" w:cstheme="minorHAnsi"/>
          <w:color w:val="auto"/>
          <w:sz w:val="22"/>
          <w:szCs w:val="22"/>
        </w:rPr>
        <w:t xml:space="preserve">the </w:t>
      </w:r>
      <w:r w:rsidR="00223348" w:rsidRPr="00927584">
        <w:rPr>
          <w:rFonts w:asciiTheme="minorHAnsi" w:eastAsiaTheme="minorHAnsi" w:hAnsiTheme="minorHAnsi" w:cstheme="minorHAnsi"/>
          <w:color w:val="auto"/>
          <w:sz w:val="22"/>
          <w:szCs w:val="22"/>
        </w:rPr>
        <w:t>wesanderson palette</w:t>
      </w:r>
      <w:r w:rsidR="00A62FB6" w:rsidRPr="00927584">
        <w:rPr>
          <w:rFonts w:asciiTheme="minorHAnsi" w:eastAsiaTheme="minorHAnsi" w:hAnsiTheme="minorHAnsi" w:cstheme="minorHAnsi"/>
          <w:color w:val="auto"/>
          <w:sz w:val="22"/>
          <w:szCs w:val="22"/>
        </w:rPr>
        <w:t xml:space="preserve"> </w:t>
      </w:r>
      <w:r w:rsidR="00491DEB" w:rsidRPr="00927584">
        <w:rPr>
          <w:rFonts w:asciiTheme="minorHAnsi" w:eastAsiaTheme="minorHAnsi" w:hAnsiTheme="minorHAnsi" w:cstheme="minorHAnsi"/>
          <w:color w:val="auto"/>
          <w:sz w:val="22"/>
          <w:szCs w:val="22"/>
        </w:rPr>
        <w:fldChar w:fldCharType="begin" w:fldLock="1"/>
      </w:r>
      <w:r w:rsidR="00151A1C" w:rsidRPr="00927584">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927584">
        <w:rPr>
          <w:rFonts w:asciiTheme="minorHAnsi" w:eastAsiaTheme="minorHAnsi" w:hAnsiTheme="minorHAnsi" w:cstheme="minorHAnsi"/>
          <w:color w:val="auto"/>
          <w:sz w:val="22"/>
          <w:szCs w:val="22"/>
        </w:rPr>
        <w:fldChar w:fldCharType="separate"/>
      </w:r>
      <w:r w:rsidR="00491DEB" w:rsidRPr="00927584">
        <w:rPr>
          <w:rFonts w:asciiTheme="minorHAnsi" w:eastAsiaTheme="minorHAnsi" w:hAnsiTheme="minorHAnsi" w:cstheme="minorHAnsi"/>
          <w:noProof/>
          <w:color w:val="auto"/>
          <w:sz w:val="22"/>
          <w:szCs w:val="22"/>
        </w:rPr>
        <w:t>(Ram &amp; Wickham 2023)</w:t>
      </w:r>
      <w:r w:rsidR="00491DEB" w:rsidRPr="00927584">
        <w:rPr>
          <w:rFonts w:asciiTheme="minorHAnsi" w:eastAsiaTheme="minorHAnsi" w:hAnsiTheme="minorHAnsi" w:cstheme="minorHAnsi"/>
          <w:color w:val="auto"/>
          <w:sz w:val="22"/>
          <w:szCs w:val="22"/>
        </w:rPr>
        <w:fldChar w:fldCharType="end"/>
      </w:r>
      <w:r w:rsidR="00491DEB" w:rsidRPr="00927584">
        <w:rPr>
          <w:rFonts w:asciiTheme="minorHAnsi" w:eastAsiaTheme="minorHAnsi" w:hAnsiTheme="minorHAnsi" w:cstheme="minorHAnsi"/>
          <w:color w:val="auto"/>
          <w:sz w:val="22"/>
          <w:szCs w:val="22"/>
        </w:rPr>
        <w:t>.</w:t>
      </w:r>
    </w:p>
    <w:p w14:paraId="4DAC2BAE" w14:textId="07DF9C61" w:rsidR="00127AF9" w:rsidRPr="00927584" w:rsidRDefault="00127AF9" w:rsidP="00127AF9">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To explore the </w:t>
      </w:r>
      <w:r w:rsidR="00BB4999" w:rsidRPr="00927584">
        <w:rPr>
          <w:rFonts w:asciiTheme="minorHAnsi" w:eastAsiaTheme="minorHAnsi" w:hAnsiTheme="minorHAnsi" w:cstheme="minorHAnsi"/>
          <w:color w:val="auto"/>
          <w:sz w:val="22"/>
          <w:szCs w:val="22"/>
        </w:rPr>
        <w:t>dormancy levels of the seeds</w:t>
      </w:r>
      <w:r w:rsidRPr="00927584">
        <w:rPr>
          <w:rFonts w:asciiTheme="minorHAnsi" w:eastAsiaTheme="minorHAnsi" w:hAnsiTheme="minorHAnsi" w:cstheme="minorHAnsi"/>
          <w:color w:val="auto"/>
          <w:sz w:val="22"/>
          <w:szCs w:val="22"/>
        </w:rPr>
        <w:t>,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C9D9C39" w14:textId="01721709" w:rsidR="00C2188C" w:rsidRPr="00927584" w:rsidRDefault="00C2188C" w:rsidP="00C2188C">
      <w:pPr>
        <w:spacing w:line="360" w:lineRule="auto"/>
        <w:ind w:firstLine="709"/>
        <w:jc w:val="both"/>
        <w:rPr>
          <w:rFonts w:cstheme="minorHAnsi"/>
        </w:rPr>
      </w:pPr>
      <w:r w:rsidRPr="00927584">
        <w:rPr>
          <w:rFonts w:cstheme="minorHAnsi"/>
        </w:rPr>
        <w:t xml:space="preserve">To test our primary prediction, </w:t>
      </w:r>
      <w:r w:rsidR="00DC641D" w:rsidRPr="00927584">
        <w:rPr>
          <w:rFonts w:cstheme="minorHAnsi"/>
        </w:rPr>
        <w:t>i.e.</w:t>
      </w:r>
      <w:r w:rsidR="00DC1546" w:rsidRPr="00927584">
        <w:rPr>
          <w:rFonts w:cstheme="minorHAnsi"/>
        </w:rPr>
        <w:t>,</w:t>
      </w:r>
      <w:r w:rsidR="00DC641D" w:rsidRPr="00927584">
        <w:rPr>
          <w:rFonts w:cstheme="minorHAnsi"/>
        </w:rPr>
        <w:t xml:space="preserve"> </w:t>
      </w:r>
      <w:r w:rsidR="00DC1546" w:rsidRPr="00927584">
        <w:rPr>
          <w:rFonts w:cstheme="minorHAnsi"/>
        </w:rPr>
        <w:t>whether</w:t>
      </w:r>
      <w:r w:rsidRPr="00927584">
        <w:rPr>
          <w:rFonts w:cstheme="minorHAnsi"/>
        </w:rPr>
        <w:t xml:space="preserve"> </w:t>
      </w:r>
      <w:r w:rsidR="003D6C55" w:rsidRPr="00927584">
        <w:rPr>
          <w:rFonts w:cstheme="minorHAnsi"/>
        </w:rPr>
        <w:t>ψ</w:t>
      </w:r>
      <w:r w:rsidR="003D6C55" w:rsidRPr="00927584">
        <w:rPr>
          <w:rFonts w:cstheme="minorHAnsi"/>
          <w:vertAlign w:val="subscript"/>
        </w:rPr>
        <w:t>b</w:t>
      </w:r>
      <w:r w:rsidR="003D6C55" w:rsidRPr="00927584">
        <w:rPr>
          <w:rFonts w:cstheme="minorHAnsi"/>
        </w:rPr>
        <w:t xml:space="preserve"> </w:t>
      </w:r>
      <w:r w:rsidRPr="00927584">
        <w:rPr>
          <w:rFonts w:cstheme="minorHAnsi"/>
        </w:rPr>
        <w:t>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w:t>
      </w:r>
      <w:r w:rsidRPr="00927584">
        <w:rPr>
          <w:rFonts w:cstheme="minorHAnsi"/>
        </w:rPr>
        <w:lastRenderedPageBreak/>
        <w:t xml:space="preserve">by fitting </w:t>
      </w:r>
      <w:r w:rsidR="00DC1803" w:rsidRPr="00927584">
        <w:t>hydro-time</w:t>
      </w:r>
      <w:r w:rsidRPr="00927584">
        <w:rPr>
          <w:rFonts w:cstheme="minorHAnsi"/>
        </w:rPr>
        <w:t xml:space="preserve"> models with</w:t>
      </w:r>
      <w:r w:rsidR="00982560" w:rsidRPr="00927584">
        <w:rPr>
          <w:rFonts w:cstheme="minorHAnsi"/>
        </w:rPr>
        <w:t xml:space="preserve"> the</w:t>
      </w:r>
      <w:r w:rsidRPr="00927584">
        <w:rPr>
          <w:rFonts w:cstheme="minorHAnsi"/>
        </w:rPr>
        <w:t xml:space="preserve"> seedr package. For each subpopulation, the model returned the base water potential (ψ</w:t>
      </w:r>
      <w:r w:rsidRPr="00927584">
        <w:rPr>
          <w:rFonts w:cstheme="minorHAnsi"/>
          <w:vertAlign w:val="subscript"/>
        </w:rPr>
        <w:t>b</w:t>
      </w:r>
      <w:r w:rsidRPr="00927584">
        <w:rPr>
          <w:rFonts w:cstheme="minorHAnsi"/>
        </w:rPr>
        <w:t xml:space="preserve">), i.e. the lower water potential threshold beyond which no germination is possible. Then, we modelled </w:t>
      </w:r>
      <w:r w:rsidR="005469E1" w:rsidRPr="00927584">
        <w:rPr>
          <w:rFonts w:cstheme="minorHAnsi"/>
        </w:rPr>
        <w:t>ψ</w:t>
      </w:r>
      <w:r w:rsidR="005469E1" w:rsidRPr="00927584">
        <w:rPr>
          <w:rFonts w:cstheme="minorHAnsi"/>
          <w:vertAlign w:val="subscript"/>
        </w:rPr>
        <w:t>b</w:t>
      </w:r>
      <w:r w:rsidR="005469E1" w:rsidRPr="00927584">
        <w:rPr>
          <w:rFonts w:cstheme="minorHAnsi"/>
        </w:rPr>
        <w:t xml:space="preserve"> </w:t>
      </w:r>
      <w:r w:rsidRPr="00927584">
        <w:rPr>
          <w:rFonts w:cstheme="minorHAnsi"/>
        </w:rPr>
        <w:t>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sidRPr="00927584">
        <w:rPr>
          <w:rFonts w:cstheme="minorHAnsi"/>
        </w:rPr>
        <w:t xml:space="preserve"> in the</w:t>
      </w:r>
      <w:r w:rsidRPr="00927584">
        <w:rPr>
          <w:rFonts w:cstheme="minorHAnsi"/>
        </w:rPr>
        <w:t xml:space="preserve"> </w:t>
      </w:r>
      <w:r w:rsidR="000075C7" w:rsidRPr="00927584">
        <w:rPr>
          <w:rFonts w:cstheme="minorHAnsi"/>
        </w:rPr>
        <w:t>m</w:t>
      </w:r>
      <w:r w:rsidRPr="00927584">
        <w:rPr>
          <w:rFonts w:cstheme="minorHAnsi"/>
        </w:rPr>
        <w:t>odel formula:  ψ</w:t>
      </w:r>
      <w:r w:rsidRPr="00927584">
        <w:rPr>
          <w:rFonts w:cstheme="minorHAnsi"/>
          <w:vertAlign w:val="subscript"/>
        </w:rPr>
        <w:t>b</w:t>
      </w:r>
      <w:r w:rsidRPr="00927584">
        <w:rPr>
          <w:rFonts w:cstheme="minorHAnsi"/>
        </w:rPr>
        <w:t xml:space="preserve"> ~ storage * GDD + (1|summit), family = Gaussian. We found a significant interaction storage * GDD, consequently, we tested each storage treatment separately to check if </w:t>
      </w:r>
      <w:r w:rsidR="00B6557F" w:rsidRPr="00927584">
        <w:rPr>
          <w:rFonts w:cstheme="minorHAnsi"/>
        </w:rPr>
        <w:t>ψ</w:t>
      </w:r>
      <w:r w:rsidR="00B6557F" w:rsidRPr="00927584">
        <w:rPr>
          <w:rFonts w:cstheme="minorHAnsi"/>
          <w:vertAlign w:val="subscript"/>
        </w:rPr>
        <w:t>b</w:t>
      </w:r>
      <w:r w:rsidR="00B6557F" w:rsidRPr="00927584">
        <w:rPr>
          <w:rFonts w:cstheme="minorHAnsi"/>
        </w:rPr>
        <w:t xml:space="preserve"> </w:t>
      </w:r>
      <w:r w:rsidRPr="00927584">
        <w:rPr>
          <w:rFonts w:cstheme="minorHAnsi"/>
        </w:rPr>
        <w:t xml:space="preserve">varied according to GDD in fresh </w:t>
      </w:r>
      <w:r w:rsidR="006B7596" w:rsidRPr="00927584">
        <w:rPr>
          <w:rFonts w:cstheme="minorHAnsi"/>
        </w:rPr>
        <w:t xml:space="preserve">vs. </w:t>
      </w:r>
      <w:r w:rsidRPr="00927584">
        <w:rPr>
          <w:rFonts w:cstheme="minorHAnsi"/>
        </w:rPr>
        <w:t>after ripened seeds</w:t>
      </w:r>
      <w:r w:rsidR="00915C79" w:rsidRPr="00927584">
        <w:rPr>
          <w:rFonts w:cstheme="minorHAnsi"/>
        </w:rPr>
        <w:t xml:space="preserve">. </w:t>
      </w:r>
      <w:r w:rsidRPr="00927584">
        <w:rPr>
          <w:rFonts w:cstheme="minorHAnsi"/>
        </w:rPr>
        <w:t xml:space="preserve">Model </w:t>
      </w:r>
      <w:r w:rsidR="00915C79" w:rsidRPr="00927584">
        <w:rPr>
          <w:rFonts w:cstheme="minorHAnsi"/>
        </w:rPr>
        <w:t>formula</w:t>
      </w:r>
      <w:r w:rsidRPr="00927584">
        <w:rPr>
          <w:rFonts w:cstheme="minorHAnsi"/>
        </w:rPr>
        <w:t>: ψ</w:t>
      </w:r>
      <w:r w:rsidRPr="00927584">
        <w:rPr>
          <w:rFonts w:cstheme="minorHAnsi"/>
          <w:vertAlign w:val="subscript"/>
        </w:rPr>
        <w:t>b</w:t>
      </w:r>
      <w:r w:rsidRPr="00927584">
        <w:rPr>
          <w:rFonts w:cstheme="minorHAnsi"/>
        </w:rPr>
        <w:t xml:space="preserve"> ~ GDD + (1|summit), family = Gaussian.</w:t>
      </w:r>
    </w:p>
    <w:p w14:paraId="23EC93FD" w14:textId="73C61D73" w:rsidR="00221957" w:rsidRPr="00927584" w:rsidRDefault="00B343B1" w:rsidP="00F371CB">
      <w:pPr>
        <w:spacing w:line="360" w:lineRule="auto"/>
        <w:ind w:firstLine="709"/>
        <w:jc w:val="both"/>
      </w:pPr>
      <w:r w:rsidRPr="00927584">
        <w:t xml:space="preserve">Additionally, we </w:t>
      </w:r>
      <w:r w:rsidR="0087123E" w:rsidRPr="00927584">
        <w:t xml:space="preserve">wanted to </w:t>
      </w:r>
      <w:r w:rsidRPr="00927584">
        <w:t xml:space="preserve">control for seed mass, </w:t>
      </w:r>
      <w:r w:rsidR="00BC4AEF" w:rsidRPr="00927584">
        <w:t>a</w:t>
      </w:r>
      <w:r w:rsidRPr="00927584">
        <w:t xml:space="preserve"> trait that </w:t>
      </w:r>
      <w:r w:rsidR="00BC4AEF" w:rsidRPr="00927584">
        <w:t xml:space="preserve">can </w:t>
      </w:r>
      <w:r w:rsidRPr="00927584">
        <w:t xml:space="preserve">modulate germination responses </w:t>
      </w:r>
      <w:r w:rsidRPr="00927584">
        <w:fldChar w:fldCharType="begin" w:fldLock="1"/>
      </w:r>
      <w:r w:rsidRPr="00927584">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Pr="00DD3073">
        <w:rPr>
          <w:lang w:val="es-ES"/>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Pr="00927584">
        <w:fldChar w:fldCharType="separate"/>
      </w:r>
      <w:r w:rsidRPr="00DD3073">
        <w:rPr>
          <w:noProof/>
          <w:lang w:val="es-ES"/>
        </w:rPr>
        <w:t>(Bond et al. 1999; Pons &amp; Fenner 2000; Fernández-Pascual et al. 2019; Fernández-Pascual et al. 2021)</w:t>
      </w:r>
      <w:r w:rsidRPr="00927584">
        <w:fldChar w:fldCharType="end"/>
      </w:r>
      <w:r w:rsidRPr="00DD3073">
        <w:rPr>
          <w:lang w:val="es-ES"/>
        </w:rPr>
        <w:t xml:space="preserve">. </w:t>
      </w:r>
      <w:r w:rsidR="00D657D5" w:rsidRPr="00927584">
        <w:t xml:space="preserve">Evidences on </w:t>
      </w:r>
      <w:r w:rsidR="007F29A7" w:rsidRPr="00927584">
        <w:t>germination</w:t>
      </w:r>
      <w:r w:rsidR="00D657D5" w:rsidRPr="00927584">
        <w:t xml:space="preserve"> responses to </w:t>
      </w:r>
      <w:r w:rsidR="007F29A7" w:rsidRPr="00927584">
        <w:t>drought</w:t>
      </w:r>
      <w:r w:rsidRPr="00927584">
        <w:t xml:space="preserve"> </w:t>
      </w:r>
      <w:r w:rsidR="007F29A7" w:rsidRPr="00927584">
        <w:t>controlling by seed mass are</w:t>
      </w:r>
      <w:r w:rsidRPr="00927584">
        <w:t xml:space="preserve"> contradictory </w:t>
      </w:r>
      <w:r w:rsidR="007F29A7" w:rsidRPr="00927584">
        <w:t>with</w:t>
      </w:r>
      <w:r w:rsidRPr="00927584">
        <w:t xml:space="preserve"> both positive responses for smallest seeds </w:t>
      </w:r>
      <w:r w:rsidRPr="00927584">
        <w:fldChar w:fldCharType="begin" w:fldLock="1"/>
      </w:r>
      <w:r w:rsidRPr="0092758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Pr="00927584">
        <w:fldChar w:fldCharType="separate"/>
      </w:r>
      <w:r w:rsidRPr="00927584">
        <w:rPr>
          <w:noProof/>
        </w:rPr>
        <w:t>(Kikuzawa &amp; Koyama 1999; Merino-Martín et al. 2017; Gya et al. 2023)</w:t>
      </w:r>
      <w:r w:rsidRPr="00927584">
        <w:fldChar w:fldCharType="end"/>
      </w:r>
      <w:r w:rsidRPr="00927584">
        <w:t xml:space="preserve"> and also positive responses to largest seeds </w:t>
      </w:r>
      <w:r w:rsidRPr="00927584">
        <w:fldChar w:fldCharType="begin" w:fldLock="1"/>
      </w:r>
      <w:r w:rsidRPr="0092758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927584">
        <w:fldChar w:fldCharType="separate"/>
      </w:r>
      <w:r w:rsidRPr="00927584">
        <w:rPr>
          <w:noProof/>
        </w:rPr>
        <w:t>(Kidson &amp; Westoby 2000; Gelviz-Gelvez et al. 2020)</w:t>
      </w:r>
      <w:r w:rsidRPr="00927584">
        <w:fldChar w:fldCharType="end"/>
      </w:r>
      <w:r w:rsidR="00F371CB" w:rsidRPr="00927584">
        <w:t xml:space="preserve">. We </w:t>
      </w:r>
      <w:r w:rsidR="00D4225A" w:rsidRPr="00927584">
        <w:rPr>
          <w:rFonts w:cstheme="minorHAnsi"/>
        </w:rPr>
        <w:t xml:space="preserve">checked if </w:t>
      </w:r>
      <w:r w:rsidR="00F371CB" w:rsidRPr="00927584">
        <w:rPr>
          <w:rFonts w:cstheme="minorHAnsi"/>
        </w:rPr>
        <w:t xml:space="preserve">germination </w:t>
      </w:r>
      <w:r w:rsidR="00B6557F" w:rsidRPr="00927584">
        <w:rPr>
          <w:rFonts w:cstheme="minorHAnsi"/>
        </w:rPr>
        <w:t>ψ</w:t>
      </w:r>
      <w:r w:rsidR="00B6557F" w:rsidRPr="00927584">
        <w:rPr>
          <w:rFonts w:cstheme="minorHAnsi"/>
          <w:vertAlign w:val="subscript"/>
        </w:rPr>
        <w:t>b</w:t>
      </w:r>
      <w:r w:rsidR="00B6557F" w:rsidRPr="00927584">
        <w:rPr>
          <w:rFonts w:cstheme="minorHAnsi"/>
        </w:rPr>
        <w:t xml:space="preserve"> </w:t>
      </w:r>
      <w:r w:rsidR="00D4225A" w:rsidRPr="00927584">
        <w:rPr>
          <w:rFonts w:cstheme="minorHAnsi"/>
        </w:rPr>
        <w:t>varied as a function of</w:t>
      </w:r>
      <w:r w:rsidR="00716D42" w:rsidRPr="00927584">
        <w:rPr>
          <w:rFonts w:cstheme="minorHAnsi"/>
        </w:rPr>
        <w:t xml:space="preserve"> </w:t>
      </w:r>
      <w:r w:rsidR="006D223E" w:rsidRPr="00927584">
        <w:rPr>
          <w:rFonts w:cstheme="minorHAnsi"/>
        </w:rPr>
        <w:t>seed</w:t>
      </w:r>
      <w:r w:rsidR="00716D42" w:rsidRPr="00927584">
        <w:rPr>
          <w:rFonts w:cstheme="minorHAnsi"/>
        </w:rPr>
        <w:t xml:space="preserve"> </w:t>
      </w:r>
      <w:r w:rsidR="00722EEC" w:rsidRPr="00927584">
        <w:rPr>
          <w:rFonts w:cstheme="minorHAnsi"/>
        </w:rPr>
        <w:t>mass</w:t>
      </w:r>
      <w:r w:rsidR="005D4588" w:rsidRPr="00927584">
        <w:rPr>
          <w:rFonts w:cstheme="minorHAnsi"/>
        </w:rPr>
        <w:t xml:space="preserve"> by fitting GLMMs with gamma distribution</w:t>
      </w:r>
      <w:r w:rsidR="00866305" w:rsidRPr="00927584">
        <w:rPr>
          <w:rFonts w:cstheme="minorHAnsi"/>
        </w:rPr>
        <w:t xml:space="preserve"> (since the model did not fulfil Gaussian assumptions)</w:t>
      </w:r>
      <w:r w:rsidR="000B1A2A" w:rsidRPr="00927584">
        <w:rPr>
          <w:rFonts w:cstheme="minorHAnsi"/>
        </w:rPr>
        <w:t>.</w:t>
      </w:r>
      <w:r w:rsidR="00C977AC" w:rsidRPr="00927584">
        <w:rPr>
          <w:rFonts w:cstheme="minorHAnsi"/>
        </w:rPr>
        <w:t xml:space="preserve"> However, we found no significant relationship between seed mass and </w:t>
      </w:r>
      <w:r w:rsidR="00F371CB" w:rsidRPr="00927584">
        <w:rPr>
          <w:rFonts w:cstheme="minorHAnsi"/>
        </w:rPr>
        <w:t>germination ψ</w:t>
      </w:r>
      <w:r w:rsidR="00F371CB" w:rsidRPr="00927584">
        <w:rPr>
          <w:rFonts w:cstheme="minorHAnsi"/>
          <w:vertAlign w:val="subscript"/>
        </w:rPr>
        <w:t>b.</w:t>
      </w:r>
    </w:p>
    <w:p w14:paraId="6AC9B9A2" w14:textId="0EC615AD" w:rsidR="00AF329C" w:rsidRPr="00927584" w:rsidRDefault="0042434E" w:rsidP="002D07AE">
      <w:pPr>
        <w:pStyle w:val="Ttulo2"/>
        <w:spacing w:line="360" w:lineRule="auto"/>
        <w:jc w:val="both"/>
      </w:pPr>
      <w:r w:rsidRPr="00927584">
        <w:t>3. Results</w:t>
      </w:r>
    </w:p>
    <w:p w14:paraId="48CC0DCB" w14:textId="7C522766" w:rsidR="009E6375" w:rsidRDefault="00003697" w:rsidP="00F371CB">
      <w:pPr>
        <w:spacing w:line="360" w:lineRule="auto"/>
        <w:jc w:val="both"/>
      </w:pPr>
      <w:r w:rsidRPr="00927584">
        <w:t xml:space="preserve">Our results confirmed that fresh seeds (i.e. 10 days after collection) had some degree of dormancy. </w:t>
      </w:r>
      <w:r w:rsidR="009E6375" w:rsidRPr="00927584">
        <w:t>Final germination was higher in after rip</w:t>
      </w:r>
      <w:r w:rsidR="00660184">
        <w:t>ened than in fresh seeds (Fig. 4</w:t>
      </w:r>
      <w:r w:rsidR="009E6375"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rsidR="00660184">
        <w:t>ed to slower germination (Fig. 4</w:t>
      </w:r>
      <w:r w:rsidR="009E6375" w:rsidRPr="00927584">
        <w:t>B</w:t>
      </w:r>
      <w:r w:rsidR="00BC5765" w:rsidRPr="00927584">
        <w:t>, see supplementary Fig 1 for subpopulation-level cumulative germination curves</w:t>
      </w:r>
      <w:r w:rsidR="009E6375" w:rsidRPr="00927584">
        <w:t xml:space="preserve">). </w:t>
      </w:r>
      <w:r w:rsidR="00A133EA" w:rsidRPr="00927584">
        <w:t xml:space="preserve">GLMMs confirmed significant effects of storage, water potential treatments and their interaction (p &lt; 0.001, see supplementary Table </w:t>
      </w:r>
      <w:r w:rsidR="00713C2D" w:rsidRPr="00927584">
        <w:t>3</w:t>
      </w:r>
      <w:r w:rsidR="00A133EA" w:rsidRPr="00927584">
        <w:t xml:space="preserve"> for full model details).</w:t>
      </w:r>
    </w:p>
    <w:p w14:paraId="76BE6A5D" w14:textId="3DF4D427" w:rsidR="00660184" w:rsidRDefault="00660184" w:rsidP="00F371CB">
      <w:pPr>
        <w:spacing w:line="360" w:lineRule="auto"/>
        <w:jc w:val="both"/>
      </w:pPr>
      <w:r>
        <w:rPr>
          <w:noProof/>
          <w:lang w:val="ca-ES" w:eastAsia="ca-ES"/>
        </w:rPr>
        <w:lastRenderedPageBreak/>
        <w:drawing>
          <wp:inline distT="0" distB="0" distL="0" distR="0" wp14:anchorId="2BC3F6C6" wp14:editId="7572535C">
            <wp:extent cx="3926205" cy="55905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6205" cy="5590540"/>
                    </a:xfrm>
                    <a:prstGeom prst="rect">
                      <a:avLst/>
                    </a:prstGeom>
                    <a:noFill/>
                  </pic:spPr>
                </pic:pic>
              </a:graphicData>
            </a:graphic>
          </wp:inline>
        </w:drawing>
      </w:r>
    </w:p>
    <w:p w14:paraId="206BCDE6" w14:textId="2E1D5EBC" w:rsidR="00660184" w:rsidRPr="00927584" w:rsidRDefault="00660184" w:rsidP="00660184">
      <w:pPr>
        <w:spacing w:line="24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7CD03833" w14:textId="77777777" w:rsidR="00660184" w:rsidRDefault="006C6FD2" w:rsidP="006C6FD2">
      <w:pPr>
        <w:spacing w:line="360" w:lineRule="auto"/>
        <w:ind w:firstLine="709"/>
        <w:jc w:val="both"/>
      </w:pPr>
      <w:r w:rsidRPr="00927584">
        <w:t xml:space="preserve">We used Bradford’s </w:t>
      </w:r>
      <w:r w:rsidR="0073425E" w:rsidRPr="00927584">
        <w:t>hydro-time</w:t>
      </w:r>
      <w:r w:rsidRPr="00927584">
        <w:t xml:space="preserve"> model to calculate the </w:t>
      </w:r>
      <w:r w:rsidRPr="00927584">
        <w:rPr>
          <w:rFonts w:cstheme="minorHAnsi"/>
        </w:rPr>
        <w:t>ψ</w:t>
      </w:r>
      <w:r w:rsidRPr="00927584">
        <w:rPr>
          <w:rFonts w:cstheme="minorHAnsi"/>
          <w:vertAlign w:val="subscript"/>
        </w:rPr>
        <w:t>b</w:t>
      </w:r>
      <w:r w:rsidRPr="00927584">
        <w:rPr>
          <w:rFonts w:cstheme="minorHAnsi"/>
        </w:rPr>
        <w:t xml:space="preserve"> </w:t>
      </w:r>
      <w:r w:rsidRPr="00927584">
        <w:t xml:space="preserve">for germination </w:t>
      </w:r>
      <w:r w:rsidR="005F7323" w:rsidRPr="00927584">
        <w:t xml:space="preserve">in </w:t>
      </w:r>
      <w:r w:rsidRPr="00927584">
        <w:t xml:space="preserve">the 12 subpopulations </w:t>
      </w:r>
      <w:r w:rsidR="00C813E8" w:rsidRPr="00927584">
        <w:t xml:space="preserve">of </w:t>
      </w:r>
      <w:r w:rsidRPr="00927584">
        <w:t>the fresh treatment</w:t>
      </w:r>
      <w:r w:rsidR="00C813E8" w:rsidRPr="00927584">
        <w:t>,</w:t>
      </w:r>
      <w:r w:rsidRPr="00927584">
        <w:t xml:space="preserve"> and </w:t>
      </w:r>
      <w:r w:rsidR="00C813E8" w:rsidRPr="00927584">
        <w:t xml:space="preserve">in </w:t>
      </w:r>
      <w:r w:rsidRPr="00927584">
        <w:t xml:space="preserve">the 12 populations </w:t>
      </w:r>
      <w:r w:rsidR="00C813E8" w:rsidRPr="00927584">
        <w:t xml:space="preserve">of </w:t>
      </w:r>
      <w:r w:rsidRPr="00927584">
        <w:t xml:space="preserve">the after ripened treatment (Table 1). Values of </w:t>
      </w:r>
      <w:r w:rsidRPr="00927584">
        <w:rPr>
          <w:rFonts w:cstheme="minorHAnsi"/>
        </w:rPr>
        <w:t>ψ</w:t>
      </w:r>
      <w:r w:rsidRPr="00927584">
        <w:rPr>
          <w:rFonts w:cstheme="minorHAnsi"/>
          <w:vertAlign w:val="subscript"/>
        </w:rPr>
        <w:t>b</w:t>
      </w:r>
      <w:r w:rsidRPr="00927584">
        <w:rPr>
          <w:rFonts w:cstheme="minorHAnsi"/>
        </w:rPr>
        <w:t xml:space="preserve"> </w:t>
      </w:r>
      <w:r w:rsidRPr="00927584">
        <w:t>were higher (i.e. less water stress-tolerant) in the fresh than in the after ripened seeds (average -0.1 vs</w:t>
      </w:r>
      <w:r w:rsidR="00435FAC">
        <w:t xml:space="preserve"> -0.4 in those six</w:t>
      </w:r>
      <w:r w:rsidRPr="00927584">
        <w:t xml:space="preserve"> subpopulations that were sown at both storage times) (Table 1). </w:t>
      </w:r>
    </w:p>
    <w:p w14:paraId="66D381FE" w14:textId="77777777" w:rsidR="00660184" w:rsidRPr="00927584" w:rsidRDefault="00660184" w:rsidP="00660184">
      <w:pPr>
        <w:spacing w:line="240" w:lineRule="auto"/>
        <w:jc w:val="both"/>
      </w:pPr>
      <w:r w:rsidRPr="00927584">
        <w:rPr>
          <w:b/>
          <w:bCs/>
        </w:rPr>
        <w:t>Table 1</w:t>
      </w:r>
      <w:r w:rsidRPr="00927584">
        <w:t xml:space="preserve">. Bradford hydro-time model results for the studied subpopulations in fresh and after-ripened conditions. The detailed location of subpopulation codes is shown in Figure 2. N treatments = number of water potential treatments that could be included in the model; theta </w:t>
      </w:r>
      <w:r w:rsidRPr="00927584">
        <w:lastRenderedPageBreak/>
        <w:t xml:space="preserve">= hydro-time constant; </w:t>
      </w:r>
      <w:r w:rsidRPr="00927584">
        <w:rPr>
          <w:rFonts w:cstheme="minorHAnsi"/>
        </w:rPr>
        <w:t>ψ</w:t>
      </w:r>
      <w:r w:rsidRPr="00927584">
        <w:rPr>
          <w:rFonts w:cstheme="minorHAnsi"/>
          <w:vertAlign w:val="subscript"/>
        </w:rPr>
        <w:t>b</w:t>
      </w:r>
      <w:r w:rsidRPr="00927584">
        <w:t xml:space="preserve"> = Base water potential (median); sigma = sigma of the base water potential; R</w:t>
      </w:r>
      <w:r w:rsidRPr="00927584">
        <w:rPr>
          <w:vertAlign w:val="superscript"/>
        </w:rPr>
        <w:t>2</w:t>
      </w:r>
      <w:r w:rsidRPr="00927584">
        <w:t xml:space="preserve"> = 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660184" w:rsidRPr="00927584" w14:paraId="02D214F5" w14:textId="77777777" w:rsidTr="00DD3073">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ECC3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2D5CEC6A" w14:textId="77777777" w:rsidR="00660184" w:rsidRPr="00927584" w:rsidRDefault="00660184" w:rsidP="00DD3073">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60E66C35" w14:textId="77777777" w:rsidR="00660184" w:rsidRPr="00927584" w:rsidRDefault="00660184" w:rsidP="00DD3073">
            <w:pPr>
              <w:pStyle w:val="Sinespaciado"/>
              <w:jc w:val="center"/>
              <w:rPr>
                <w:sz w:val="20"/>
                <w:szCs w:val="20"/>
                <w:lang w:eastAsia="es-ES"/>
              </w:rPr>
            </w:pPr>
            <w:r w:rsidRPr="00927584">
              <w:rPr>
                <w:sz w:val="20"/>
                <w:szCs w:val="20"/>
                <w:lang w:eastAsia="es-ES"/>
              </w:rPr>
              <w:t>After ripened</w:t>
            </w:r>
          </w:p>
        </w:tc>
      </w:tr>
      <w:tr w:rsidR="00660184" w:rsidRPr="00927584" w14:paraId="6BED0A0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507ABD77" w14:textId="77777777" w:rsidR="00660184" w:rsidRPr="00927584" w:rsidRDefault="00660184" w:rsidP="00DD3073">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0FC35C7F" w14:textId="77777777" w:rsidR="00660184" w:rsidRPr="00927584" w:rsidRDefault="00660184" w:rsidP="00DD3073">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54C02B95" w14:textId="77777777" w:rsidR="00660184" w:rsidRPr="00927584" w:rsidRDefault="00660184" w:rsidP="00DD3073">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B54DCDA" w14:textId="77777777" w:rsidR="00660184" w:rsidRPr="00927584" w:rsidRDefault="00660184" w:rsidP="00DD3073">
            <w:pPr>
              <w:pStyle w:val="Sinespaciado"/>
              <w:rPr>
                <w:sz w:val="20"/>
                <w:szCs w:val="20"/>
                <w:lang w:eastAsia="es-ES"/>
              </w:rPr>
            </w:pPr>
            <w:r w:rsidRPr="00927584">
              <w:rPr>
                <w:rFonts w:cstheme="minorHAnsi"/>
                <w:sz w:val="20"/>
                <w:szCs w:val="20"/>
              </w:rPr>
              <w:t>ψ</w:t>
            </w:r>
            <w:r w:rsidRPr="00927584">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1A97C5A" w14:textId="77777777" w:rsidR="00660184" w:rsidRPr="00927584" w:rsidRDefault="00660184" w:rsidP="00DD3073">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4E144490" w14:textId="77777777" w:rsidR="00660184" w:rsidRPr="00927584" w:rsidRDefault="00660184" w:rsidP="00DD3073">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7A97272B" w14:textId="77777777" w:rsidR="00660184" w:rsidRPr="00927584" w:rsidRDefault="00660184" w:rsidP="00DD3073">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13C69B2E" w14:textId="77777777" w:rsidR="00660184" w:rsidRPr="00927584" w:rsidRDefault="00660184" w:rsidP="00DD3073">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53BDF3F" w14:textId="77777777" w:rsidR="00660184" w:rsidRPr="00927584" w:rsidRDefault="00660184" w:rsidP="00DD3073">
            <w:pPr>
              <w:pStyle w:val="Sinespaciado"/>
              <w:rPr>
                <w:sz w:val="20"/>
                <w:szCs w:val="20"/>
                <w:lang w:eastAsia="es-ES"/>
              </w:rPr>
            </w:pPr>
            <w:r w:rsidRPr="00927584">
              <w:rPr>
                <w:rFonts w:cstheme="minorHAnsi"/>
                <w:sz w:val="20"/>
                <w:szCs w:val="20"/>
              </w:rPr>
              <w:t>ψ</w:t>
            </w:r>
            <w:r w:rsidRPr="00927584">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24F03BD2" w14:textId="77777777" w:rsidR="00660184" w:rsidRPr="00927584" w:rsidRDefault="00660184" w:rsidP="00DD3073">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2F33A927" w14:textId="77777777" w:rsidR="00660184" w:rsidRPr="00927584" w:rsidRDefault="00660184" w:rsidP="00DD3073">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660184" w:rsidRPr="00927584" w14:paraId="76DEF3C5"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FA72FC5" w14:textId="77777777" w:rsidR="00660184" w:rsidRPr="00927584" w:rsidRDefault="00660184" w:rsidP="00DD3073">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4BE0886F" w14:textId="77777777" w:rsidR="00660184" w:rsidRPr="00927584" w:rsidRDefault="00660184" w:rsidP="00DD3073">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7FDEEB81" w14:textId="77777777" w:rsidR="00660184" w:rsidRPr="00927584" w:rsidRDefault="00660184" w:rsidP="00DD3073">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5FDA442" w14:textId="77777777" w:rsidR="00660184" w:rsidRPr="00927584" w:rsidRDefault="00660184" w:rsidP="00DD3073">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0E933D24" w14:textId="77777777" w:rsidR="00660184" w:rsidRPr="00927584" w:rsidRDefault="00660184" w:rsidP="00DD3073">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419D344B" w14:textId="77777777" w:rsidR="00660184" w:rsidRPr="00927584" w:rsidRDefault="00660184" w:rsidP="00DD3073">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46EBED26" w14:textId="77777777" w:rsidR="00660184" w:rsidRPr="00927584" w:rsidRDefault="00660184" w:rsidP="00DD3073">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3F5A4B7" w14:textId="77777777" w:rsidR="00660184" w:rsidRPr="00927584" w:rsidRDefault="00660184" w:rsidP="00DD3073">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61BCFF7B" w14:textId="77777777" w:rsidR="00660184" w:rsidRPr="00927584" w:rsidRDefault="00660184" w:rsidP="00DD3073">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2AA20D51" w14:textId="77777777" w:rsidR="00660184" w:rsidRPr="00927584" w:rsidRDefault="00660184" w:rsidP="00DD3073">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E5AB07" w14:textId="77777777" w:rsidR="00660184" w:rsidRPr="00927584" w:rsidRDefault="00660184" w:rsidP="00DD3073">
            <w:pPr>
              <w:pStyle w:val="Sinespaciado"/>
              <w:rPr>
                <w:sz w:val="20"/>
                <w:szCs w:val="20"/>
                <w:lang w:eastAsia="es-ES"/>
              </w:rPr>
            </w:pPr>
            <w:r w:rsidRPr="00927584">
              <w:rPr>
                <w:sz w:val="20"/>
                <w:szCs w:val="20"/>
                <w:lang w:eastAsia="es-ES"/>
              </w:rPr>
              <w:t>0.97</w:t>
            </w:r>
          </w:p>
        </w:tc>
      </w:tr>
      <w:tr w:rsidR="00660184" w:rsidRPr="00927584" w14:paraId="458F9854"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23AD0AA" w14:textId="77777777" w:rsidR="00660184" w:rsidRPr="00927584" w:rsidRDefault="00660184" w:rsidP="00DD3073">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563EC98"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57826BC"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72D7E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49D0CDEC"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A78A1E3"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0E7626C"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7B7A4B9" w14:textId="77777777" w:rsidR="00660184" w:rsidRPr="00927584" w:rsidRDefault="00660184" w:rsidP="00DD3073">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B371EBB" w14:textId="77777777" w:rsidR="00660184" w:rsidRPr="00927584" w:rsidRDefault="00660184" w:rsidP="00DD3073">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CA2B763" w14:textId="77777777" w:rsidR="00660184" w:rsidRPr="00927584" w:rsidRDefault="00660184" w:rsidP="00DD307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7962276E" w14:textId="77777777" w:rsidR="00660184" w:rsidRPr="00927584" w:rsidRDefault="00660184" w:rsidP="00DD3073">
            <w:pPr>
              <w:pStyle w:val="Sinespaciado"/>
              <w:rPr>
                <w:sz w:val="20"/>
                <w:szCs w:val="20"/>
                <w:lang w:eastAsia="es-ES"/>
              </w:rPr>
            </w:pPr>
            <w:r w:rsidRPr="00927584">
              <w:rPr>
                <w:sz w:val="20"/>
                <w:szCs w:val="20"/>
                <w:lang w:eastAsia="es-ES"/>
              </w:rPr>
              <w:t>0.96</w:t>
            </w:r>
          </w:p>
        </w:tc>
      </w:tr>
      <w:tr w:rsidR="00660184" w:rsidRPr="00927584" w14:paraId="346C22F3"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0D3A19D" w14:textId="77777777" w:rsidR="00660184" w:rsidRPr="00927584" w:rsidRDefault="00660184" w:rsidP="00DD3073">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1EBC85F"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0D72B12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4036B2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231A6C9"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5D81FA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F43DB3C"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93E46CC" w14:textId="77777777" w:rsidR="00660184" w:rsidRPr="00927584" w:rsidRDefault="00660184" w:rsidP="00DD3073">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352EA3DA" w14:textId="77777777" w:rsidR="00660184" w:rsidRPr="00927584" w:rsidRDefault="00660184" w:rsidP="00DD3073">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5950AE52" w14:textId="77777777" w:rsidR="00660184" w:rsidRPr="00927584" w:rsidRDefault="00660184" w:rsidP="00DD3073">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73C6E9D" w14:textId="77777777" w:rsidR="00660184" w:rsidRPr="00927584" w:rsidRDefault="00660184" w:rsidP="00DD3073">
            <w:pPr>
              <w:pStyle w:val="Sinespaciado"/>
              <w:rPr>
                <w:sz w:val="20"/>
                <w:szCs w:val="20"/>
                <w:lang w:eastAsia="es-ES"/>
              </w:rPr>
            </w:pPr>
            <w:r w:rsidRPr="00927584">
              <w:rPr>
                <w:sz w:val="20"/>
                <w:szCs w:val="20"/>
                <w:lang w:eastAsia="es-ES"/>
              </w:rPr>
              <w:t>0.98</w:t>
            </w:r>
          </w:p>
        </w:tc>
      </w:tr>
      <w:tr w:rsidR="00660184" w:rsidRPr="00927584" w14:paraId="37B0EB18"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3859AAC" w14:textId="77777777" w:rsidR="00660184" w:rsidRPr="00927584" w:rsidRDefault="00660184" w:rsidP="00DD3073">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78B7C85"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2D34D176" w14:textId="77777777" w:rsidR="00660184" w:rsidRPr="00927584" w:rsidRDefault="00660184" w:rsidP="00DD3073">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5E5458DB" w14:textId="77777777" w:rsidR="00660184" w:rsidRPr="00927584" w:rsidRDefault="00660184" w:rsidP="00DD3073">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64E1C437" w14:textId="77777777" w:rsidR="00660184" w:rsidRPr="00927584" w:rsidRDefault="00660184" w:rsidP="00DD3073">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4315915" w14:textId="77777777" w:rsidR="00660184" w:rsidRPr="00927584" w:rsidRDefault="00660184" w:rsidP="00DD307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3433521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FE05568"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C393A97"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A899B74"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C1DA0DC"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1FEC6E35"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937C306" w14:textId="77777777" w:rsidR="00660184" w:rsidRPr="00927584" w:rsidRDefault="00660184" w:rsidP="00DD3073">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B4185B7"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BB36A5C" w14:textId="77777777" w:rsidR="00660184" w:rsidRPr="00927584" w:rsidRDefault="00660184" w:rsidP="00DD3073">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5D04440E" w14:textId="77777777" w:rsidR="00660184" w:rsidRPr="00927584" w:rsidRDefault="00660184" w:rsidP="00DD3073">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07B3B803" w14:textId="77777777" w:rsidR="00660184" w:rsidRPr="00927584" w:rsidRDefault="00660184" w:rsidP="00DD3073">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14A70649" w14:textId="77777777" w:rsidR="00660184" w:rsidRPr="00927584" w:rsidRDefault="00660184" w:rsidP="00DD3073">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66A8E506"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8671475" w14:textId="77777777" w:rsidR="00660184" w:rsidRPr="00927584" w:rsidRDefault="00660184" w:rsidP="00DD3073">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2588C152" w14:textId="77777777" w:rsidR="00660184" w:rsidRPr="00927584" w:rsidRDefault="00660184" w:rsidP="00DD3073">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0A6D2129" w14:textId="77777777" w:rsidR="00660184" w:rsidRPr="00927584" w:rsidRDefault="00660184" w:rsidP="00DD3073">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DE87B" w14:textId="77777777" w:rsidR="00660184" w:rsidRPr="00927584" w:rsidRDefault="00660184" w:rsidP="00DD3073">
            <w:pPr>
              <w:pStyle w:val="Sinespaciado"/>
              <w:rPr>
                <w:sz w:val="20"/>
                <w:szCs w:val="20"/>
                <w:lang w:eastAsia="es-ES"/>
              </w:rPr>
            </w:pPr>
            <w:r w:rsidRPr="00927584">
              <w:rPr>
                <w:sz w:val="20"/>
                <w:szCs w:val="20"/>
                <w:lang w:eastAsia="es-ES"/>
              </w:rPr>
              <w:t>0.95</w:t>
            </w:r>
          </w:p>
        </w:tc>
      </w:tr>
      <w:tr w:rsidR="00660184" w:rsidRPr="00927584" w14:paraId="285D834C"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4CB195" w14:textId="77777777" w:rsidR="00660184" w:rsidRPr="00927584" w:rsidRDefault="00660184" w:rsidP="00DD3073">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35458229"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69F415A" w14:textId="77777777" w:rsidR="00660184" w:rsidRPr="00927584" w:rsidRDefault="00660184" w:rsidP="00DD3073">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669AE718" w14:textId="77777777" w:rsidR="00660184" w:rsidRPr="00927584" w:rsidRDefault="00660184" w:rsidP="00DD3073">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FA075E8" w14:textId="77777777" w:rsidR="00660184" w:rsidRPr="00927584" w:rsidRDefault="00660184" w:rsidP="00DD3073">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9D83E98" w14:textId="77777777" w:rsidR="00660184" w:rsidRPr="00927584" w:rsidRDefault="00660184" w:rsidP="00DD307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7E6039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E25994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376A45F"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98C86F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F234D69"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20CD3DDF"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682BF65" w14:textId="77777777" w:rsidR="00660184" w:rsidRPr="00927584" w:rsidRDefault="00660184" w:rsidP="00DD3073">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00F555CB"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EE906E4" w14:textId="77777777" w:rsidR="00660184" w:rsidRPr="00927584" w:rsidRDefault="00660184" w:rsidP="00DD3073">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2CBA30DF" w14:textId="77777777" w:rsidR="00660184" w:rsidRPr="00927584" w:rsidRDefault="00660184" w:rsidP="00DD3073">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7DF1AA5B" w14:textId="77777777" w:rsidR="00660184" w:rsidRPr="00927584" w:rsidRDefault="00660184" w:rsidP="00DD3073">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B2172F9" w14:textId="77777777" w:rsidR="00660184" w:rsidRPr="00927584" w:rsidRDefault="00660184" w:rsidP="00DD307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0D44958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B27F737"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743B6C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BC8845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6896AA6"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0614E921"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CCB4623" w14:textId="77777777" w:rsidR="00660184" w:rsidRPr="00927584" w:rsidRDefault="00660184" w:rsidP="00DD3073">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1D4E9A6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8684FC"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2A8A56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ADDD24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AD7FB27"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ACAE473" w14:textId="77777777" w:rsidR="00660184" w:rsidRPr="00927584" w:rsidRDefault="00660184" w:rsidP="00DD3073">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54AB1586" w14:textId="77777777" w:rsidR="00660184" w:rsidRPr="00927584" w:rsidRDefault="00660184" w:rsidP="00DD3073">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265985C" w14:textId="77777777" w:rsidR="00660184" w:rsidRPr="00927584" w:rsidRDefault="00660184" w:rsidP="00DD3073">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4E92E3BA" w14:textId="77777777" w:rsidR="00660184" w:rsidRPr="00927584" w:rsidRDefault="00660184" w:rsidP="00DD3073">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74373C65" w14:textId="77777777" w:rsidR="00660184" w:rsidRPr="00927584" w:rsidRDefault="00660184" w:rsidP="00DD3073">
            <w:pPr>
              <w:pStyle w:val="Sinespaciado"/>
              <w:rPr>
                <w:sz w:val="20"/>
                <w:szCs w:val="20"/>
                <w:lang w:eastAsia="es-ES"/>
              </w:rPr>
            </w:pPr>
            <w:r w:rsidRPr="00927584">
              <w:rPr>
                <w:sz w:val="20"/>
                <w:szCs w:val="20"/>
                <w:lang w:eastAsia="es-ES"/>
              </w:rPr>
              <w:t>0.96</w:t>
            </w:r>
          </w:p>
        </w:tc>
      </w:tr>
      <w:tr w:rsidR="00660184" w:rsidRPr="00927584" w14:paraId="792EA824"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B4042F8" w14:textId="77777777" w:rsidR="00660184" w:rsidRPr="00927584" w:rsidRDefault="00660184" w:rsidP="00DD3073">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1B5615D6" w14:textId="77777777" w:rsidR="00660184" w:rsidRPr="00927584" w:rsidRDefault="00660184" w:rsidP="00DD3073">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50908264" w14:textId="77777777" w:rsidR="00660184" w:rsidRPr="00927584" w:rsidRDefault="00660184" w:rsidP="00DD3073">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52E71363" w14:textId="77777777" w:rsidR="00660184" w:rsidRPr="00927584" w:rsidRDefault="00660184" w:rsidP="00DD3073">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05DFADBC" w14:textId="77777777" w:rsidR="00660184" w:rsidRPr="00927584" w:rsidRDefault="00660184" w:rsidP="00DD3073">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118C6EE" w14:textId="77777777" w:rsidR="00660184" w:rsidRPr="00927584" w:rsidRDefault="00660184" w:rsidP="00DD3073">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E949D28"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065DFBC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8F9DA9"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6A03CF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C5021D5"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71F1A7E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DF55D06" w14:textId="77777777" w:rsidR="00660184" w:rsidRPr="00927584" w:rsidRDefault="00660184" w:rsidP="00DD3073">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18FE710B"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437FDF" w14:textId="77777777" w:rsidR="00660184" w:rsidRPr="00927584" w:rsidRDefault="00660184" w:rsidP="00DD3073">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5C8D75C9" w14:textId="77777777" w:rsidR="00660184" w:rsidRPr="00927584" w:rsidRDefault="00660184" w:rsidP="00DD3073">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39EC8FE3" w14:textId="77777777" w:rsidR="00660184" w:rsidRPr="00927584" w:rsidRDefault="00660184" w:rsidP="00DD3073">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358D892" w14:textId="77777777" w:rsidR="00660184" w:rsidRPr="00927584" w:rsidRDefault="00660184" w:rsidP="00DD3073">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794277"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0F79883" w14:textId="77777777" w:rsidR="00660184" w:rsidRPr="00927584" w:rsidRDefault="00660184" w:rsidP="00DD3073">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75A2A5CA" w14:textId="77777777" w:rsidR="00660184" w:rsidRPr="00927584" w:rsidRDefault="00660184" w:rsidP="00DD3073">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BBF2C2B" w14:textId="77777777" w:rsidR="00660184" w:rsidRPr="00927584" w:rsidRDefault="00660184" w:rsidP="00DD3073">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700E5C23" w14:textId="77777777" w:rsidR="00660184" w:rsidRPr="00927584" w:rsidRDefault="00660184" w:rsidP="00DD3073">
            <w:pPr>
              <w:pStyle w:val="Sinespaciado"/>
              <w:rPr>
                <w:sz w:val="20"/>
                <w:szCs w:val="20"/>
                <w:lang w:eastAsia="es-ES"/>
              </w:rPr>
            </w:pPr>
            <w:r w:rsidRPr="00927584">
              <w:rPr>
                <w:sz w:val="20"/>
                <w:szCs w:val="20"/>
                <w:lang w:eastAsia="es-ES"/>
              </w:rPr>
              <w:t>0.95</w:t>
            </w:r>
          </w:p>
        </w:tc>
      </w:tr>
      <w:tr w:rsidR="00660184" w:rsidRPr="00927584" w14:paraId="3DB00310"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C3D04A" w14:textId="77777777" w:rsidR="00660184" w:rsidRPr="00927584" w:rsidRDefault="00660184" w:rsidP="00DD3073">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191A92B5"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2B7AEBD8" w14:textId="77777777" w:rsidR="00660184" w:rsidRPr="00927584" w:rsidRDefault="00660184" w:rsidP="00DD307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5B678E4" w14:textId="77777777" w:rsidR="00660184" w:rsidRPr="00927584" w:rsidRDefault="00660184" w:rsidP="00DD3073">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644877E0" w14:textId="77777777" w:rsidR="00660184" w:rsidRPr="00927584" w:rsidRDefault="00660184" w:rsidP="00DD3073">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B2BBD4B" w14:textId="77777777" w:rsidR="00660184" w:rsidRPr="00927584" w:rsidRDefault="00660184" w:rsidP="00DD3073">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6809B5D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7910F6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307F12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2BA404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E3FB92F"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7D5F10DD"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4723F20" w14:textId="77777777" w:rsidR="00660184" w:rsidRPr="00927584" w:rsidRDefault="00660184" w:rsidP="00DD3073">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4DEC7EF3"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04CEFF5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426053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1A2142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1ECC0FE"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2B47E0E"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154B841" w14:textId="77777777" w:rsidR="00660184" w:rsidRPr="00927584" w:rsidRDefault="00660184" w:rsidP="00DD3073">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A2D4EEF" w14:textId="77777777" w:rsidR="00660184" w:rsidRPr="00927584" w:rsidRDefault="00660184" w:rsidP="00DD3073">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739FEF1" w14:textId="77777777" w:rsidR="00660184" w:rsidRPr="00927584" w:rsidRDefault="00660184" w:rsidP="00DD307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6F62E68" w14:textId="77777777" w:rsidR="00660184" w:rsidRPr="00927584" w:rsidRDefault="00660184" w:rsidP="00DD3073">
            <w:pPr>
              <w:pStyle w:val="Sinespaciado"/>
              <w:rPr>
                <w:sz w:val="20"/>
                <w:szCs w:val="20"/>
                <w:lang w:eastAsia="es-ES"/>
              </w:rPr>
            </w:pPr>
            <w:r w:rsidRPr="00927584">
              <w:rPr>
                <w:sz w:val="20"/>
                <w:szCs w:val="20"/>
                <w:lang w:eastAsia="es-ES"/>
              </w:rPr>
              <w:t>0.95</w:t>
            </w:r>
          </w:p>
        </w:tc>
      </w:tr>
      <w:tr w:rsidR="00660184" w:rsidRPr="00927584" w14:paraId="2A624A3E"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316DA42" w14:textId="77777777" w:rsidR="00660184" w:rsidRPr="00927584" w:rsidRDefault="00660184" w:rsidP="00DD3073">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5EBFE613"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EA476A" w14:textId="77777777" w:rsidR="00660184" w:rsidRPr="00927584" w:rsidRDefault="00660184" w:rsidP="00DD3073">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70C25F2F" w14:textId="77777777" w:rsidR="00660184" w:rsidRPr="00927584" w:rsidRDefault="00660184" w:rsidP="00DD3073">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BCA7853" w14:textId="77777777" w:rsidR="00660184" w:rsidRPr="00927584" w:rsidRDefault="00660184" w:rsidP="00DD3073">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5176E86F" w14:textId="77777777" w:rsidR="00660184" w:rsidRPr="00927584" w:rsidRDefault="00660184" w:rsidP="00DD307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9BFD3E6"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F30F5C6" w14:textId="77777777" w:rsidR="00660184" w:rsidRPr="00927584" w:rsidRDefault="00660184" w:rsidP="00DD307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045170E5" w14:textId="77777777" w:rsidR="00660184" w:rsidRPr="00927584" w:rsidRDefault="00660184" w:rsidP="00DD3073">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4364AB00" w14:textId="77777777" w:rsidR="00660184" w:rsidRPr="00927584" w:rsidRDefault="00660184" w:rsidP="00DD307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801067B" w14:textId="77777777" w:rsidR="00660184" w:rsidRPr="00927584" w:rsidRDefault="00660184" w:rsidP="00DD3073">
            <w:pPr>
              <w:pStyle w:val="Sinespaciado"/>
              <w:rPr>
                <w:sz w:val="20"/>
                <w:szCs w:val="20"/>
                <w:lang w:eastAsia="es-ES"/>
              </w:rPr>
            </w:pPr>
            <w:r w:rsidRPr="00927584">
              <w:rPr>
                <w:sz w:val="20"/>
                <w:szCs w:val="20"/>
                <w:lang w:eastAsia="es-ES"/>
              </w:rPr>
              <w:t>0.94</w:t>
            </w:r>
          </w:p>
        </w:tc>
      </w:tr>
      <w:tr w:rsidR="00660184" w:rsidRPr="00927584" w14:paraId="45B85A6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7C6F0C9" w14:textId="77777777" w:rsidR="00660184" w:rsidRPr="00927584" w:rsidRDefault="00660184" w:rsidP="00DD3073">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461014B4"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F7146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ED5C90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A8DA15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73E00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670AD9"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5A17DC2E" w14:textId="77777777" w:rsidR="00660184" w:rsidRPr="00927584" w:rsidRDefault="00660184" w:rsidP="00DD3073">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6066B723" w14:textId="77777777" w:rsidR="00660184" w:rsidRPr="00927584" w:rsidRDefault="00660184" w:rsidP="00DD3073">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5F8C9F2B" w14:textId="77777777" w:rsidR="00660184" w:rsidRPr="00927584" w:rsidRDefault="00660184" w:rsidP="00DD3073">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0C30C37" w14:textId="77777777" w:rsidR="00660184" w:rsidRPr="00927584" w:rsidRDefault="00660184" w:rsidP="00DD3073">
            <w:pPr>
              <w:pStyle w:val="Sinespaciado"/>
              <w:rPr>
                <w:sz w:val="20"/>
                <w:szCs w:val="20"/>
                <w:lang w:eastAsia="es-ES"/>
              </w:rPr>
            </w:pPr>
            <w:r w:rsidRPr="00927584">
              <w:rPr>
                <w:sz w:val="20"/>
                <w:szCs w:val="20"/>
                <w:lang w:eastAsia="es-ES"/>
              </w:rPr>
              <w:t>0.94</w:t>
            </w:r>
          </w:p>
        </w:tc>
      </w:tr>
      <w:tr w:rsidR="00660184" w:rsidRPr="00927584" w14:paraId="78A8C1E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719CCD" w14:textId="77777777" w:rsidR="00660184" w:rsidRPr="00927584" w:rsidRDefault="00660184" w:rsidP="00DD3073">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3D994DD3"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D4B59F7" w14:textId="77777777" w:rsidR="00660184" w:rsidRPr="00927584" w:rsidRDefault="00660184" w:rsidP="00DD307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0EC7290F" w14:textId="77777777" w:rsidR="00660184" w:rsidRPr="00927584" w:rsidRDefault="00660184" w:rsidP="00DD3073">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97ECD24" w14:textId="77777777" w:rsidR="00660184" w:rsidRPr="00927584" w:rsidRDefault="00660184" w:rsidP="00DD3073">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0908364" w14:textId="77777777" w:rsidR="00660184" w:rsidRPr="00927584" w:rsidRDefault="00660184" w:rsidP="00DD307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30D7EB4"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57C27E08" w14:textId="77777777" w:rsidR="00660184" w:rsidRPr="00927584" w:rsidRDefault="00660184" w:rsidP="00DD3073">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B69CD0D" w14:textId="77777777" w:rsidR="00660184" w:rsidRPr="00927584" w:rsidRDefault="00660184" w:rsidP="00DD3073">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04EC44E4" w14:textId="77777777" w:rsidR="00660184" w:rsidRPr="00927584" w:rsidRDefault="00660184" w:rsidP="00DD3073">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771B9825" w14:textId="77777777" w:rsidR="00660184" w:rsidRPr="00927584" w:rsidRDefault="00660184" w:rsidP="00DD3073">
            <w:pPr>
              <w:pStyle w:val="Sinespaciado"/>
              <w:rPr>
                <w:sz w:val="20"/>
                <w:szCs w:val="20"/>
                <w:lang w:eastAsia="es-ES"/>
              </w:rPr>
            </w:pPr>
            <w:r w:rsidRPr="00927584">
              <w:rPr>
                <w:sz w:val="20"/>
                <w:szCs w:val="20"/>
                <w:lang w:eastAsia="es-ES"/>
              </w:rPr>
              <w:t>0.93</w:t>
            </w:r>
          </w:p>
        </w:tc>
      </w:tr>
      <w:tr w:rsidR="00660184" w:rsidRPr="00927584" w14:paraId="3941606C"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D244596" w14:textId="77777777" w:rsidR="00660184" w:rsidRPr="00927584" w:rsidRDefault="00660184" w:rsidP="00DD3073">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738E7703"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B78A11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DC95BC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0D1D7E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D53814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7930631"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E613C46" w14:textId="77777777" w:rsidR="00660184" w:rsidRPr="00927584" w:rsidRDefault="00660184" w:rsidP="00DD3073">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52254C" w14:textId="77777777" w:rsidR="00660184" w:rsidRPr="00927584" w:rsidRDefault="00660184" w:rsidP="00DD3073">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16D7C40" w14:textId="77777777" w:rsidR="00660184" w:rsidRPr="00927584" w:rsidRDefault="00660184" w:rsidP="00DD3073">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0445A19" w14:textId="77777777" w:rsidR="00660184" w:rsidRPr="00927584" w:rsidRDefault="00660184" w:rsidP="00DD3073">
            <w:pPr>
              <w:pStyle w:val="Sinespaciado"/>
              <w:rPr>
                <w:sz w:val="20"/>
                <w:szCs w:val="20"/>
                <w:lang w:eastAsia="es-ES"/>
              </w:rPr>
            </w:pPr>
            <w:r w:rsidRPr="00927584">
              <w:rPr>
                <w:sz w:val="20"/>
                <w:szCs w:val="20"/>
                <w:lang w:eastAsia="es-ES"/>
              </w:rPr>
              <w:t>0.90</w:t>
            </w:r>
          </w:p>
        </w:tc>
      </w:tr>
      <w:tr w:rsidR="00660184" w:rsidRPr="00927584" w14:paraId="12F82785"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1CD2D2" w14:textId="77777777" w:rsidR="00660184" w:rsidRPr="00927584" w:rsidRDefault="00660184" w:rsidP="00DD3073">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18D095FD"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516BA45" w14:textId="77777777" w:rsidR="00660184" w:rsidRPr="00927584" w:rsidRDefault="00660184" w:rsidP="00DD3073">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3F494C0" w14:textId="77777777" w:rsidR="00660184" w:rsidRPr="00927584" w:rsidRDefault="00660184" w:rsidP="00DD3073">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78FB5F9D" w14:textId="77777777" w:rsidR="00660184" w:rsidRPr="00927584" w:rsidRDefault="00660184" w:rsidP="00DD3073">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E901061" w14:textId="77777777" w:rsidR="00660184" w:rsidRPr="00927584" w:rsidRDefault="00660184" w:rsidP="00DD307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D14D4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38F6AA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FFC314E"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08FC81F6"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A128153"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02CA2E73"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510CF0A" w14:textId="77777777" w:rsidR="00660184" w:rsidRPr="00927584" w:rsidRDefault="00660184" w:rsidP="00DD3073">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0E3958B"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5EC9FFB" w14:textId="77777777" w:rsidR="00660184" w:rsidRPr="00927584" w:rsidRDefault="00660184" w:rsidP="00DD3073">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51C239A6" w14:textId="77777777" w:rsidR="00660184" w:rsidRPr="00927584" w:rsidRDefault="00660184" w:rsidP="00DD3073">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232A75F7" w14:textId="77777777" w:rsidR="00660184" w:rsidRPr="00927584" w:rsidRDefault="00660184" w:rsidP="00DD3073">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2EFC4459" w14:textId="77777777" w:rsidR="00660184" w:rsidRPr="00927584" w:rsidRDefault="00660184" w:rsidP="00DD3073">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1ED6C5FA"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75D1C7" w14:textId="77777777" w:rsidR="00660184" w:rsidRPr="00927584" w:rsidRDefault="00660184" w:rsidP="00DD3073">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FD7D7C" w14:textId="77777777" w:rsidR="00660184" w:rsidRPr="00927584" w:rsidRDefault="00660184" w:rsidP="00DD3073">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41C3CEBF" w14:textId="77777777" w:rsidR="00660184" w:rsidRPr="00927584" w:rsidRDefault="00660184" w:rsidP="00DD3073">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0FDF40EB" w14:textId="77777777" w:rsidR="00660184" w:rsidRPr="00927584" w:rsidRDefault="00660184" w:rsidP="00DD3073">
            <w:pPr>
              <w:pStyle w:val="Sinespaciado"/>
              <w:rPr>
                <w:sz w:val="20"/>
                <w:szCs w:val="20"/>
                <w:lang w:eastAsia="es-ES"/>
              </w:rPr>
            </w:pPr>
            <w:r w:rsidRPr="00927584">
              <w:rPr>
                <w:sz w:val="20"/>
                <w:szCs w:val="20"/>
                <w:lang w:eastAsia="es-ES"/>
              </w:rPr>
              <w:t>0.91</w:t>
            </w:r>
          </w:p>
        </w:tc>
      </w:tr>
    </w:tbl>
    <w:p w14:paraId="7862947C" w14:textId="77777777" w:rsidR="00660184" w:rsidRDefault="00660184" w:rsidP="00660184">
      <w:pPr>
        <w:spacing w:line="360" w:lineRule="auto"/>
        <w:jc w:val="both"/>
      </w:pPr>
    </w:p>
    <w:p w14:paraId="416FED45" w14:textId="5B08FD7A" w:rsidR="006C6FD2" w:rsidRDefault="006C6FD2" w:rsidP="006C6FD2">
      <w:pPr>
        <w:spacing w:line="360" w:lineRule="auto"/>
        <w:ind w:firstLine="709"/>
        <w:jc w:val="both"/>
      </w:pPr>
      <w:r w:rsidRPr="00927584">
        <w:t xml:space="preserve">Given the significant interaction between storage treatment and microclimate (measured as GDD; model z = 2.45, </w:t>
      </w:r>
      <w:r w:rsidR="00E82E63" w:rsidRPr="00927584">
        <w:rPr>
          <w:i/>
          <w:iCs/>
        </w:rPr>
        <w:t>p</w:t>
      </w:r>
      <w:r w:rsidRPr="00927584">
        <w:t xml:space="preserve"> &lt; 0.05), we analysed the relationship between </w:t>
      </w:r>
      <w:r w:rsidR="00BB2196" w:rsidRPr="00927584">
        <w:rPr>
          <w:rFonts w:cstheme="minorHAnsi"/>
        </w:rPr>
        <w:t>ψ</w:t>
      </w:r>
      <w:r w:rsidR="00BB2196" w:rsidRPr="00927584">
        <w:rPr>
          <w:rFonts w:cstheme="minorHAnsi"/>
          <w:vertAlign w:val="subscript"/>
        </w:rPr>
        <w:t>b</w:t>
      </w:r>
      <w:r w:rsidRPr="00927584">
        <w:t xml:space="preserve"> and GDD separately for fresh and after ripened seeds. For fresh seeds we found no significant relationship (Fig. </w:t>
      </w:r>
      <w:r w:rsidR="00660184">
        <w:t>5</w:t>
      </w:r>
      <w:r w:rsidRPr="00927584">
        <w:t xml:space="preserve"> left panel). On the contrary, after ripened seeds showed a significant relationship (z = -1.99, </w:t>
      </w:r>
      <w:r w:rsidR="00E82E63" w:rsidRPr="00927584">
        <w:rPr>
          <w:i/>
          <w:iCs/>
        </w:rPr>
        <w:t>p</w:t>
      </w:r>
      <w:r w:rsidRPr="00927584">
        <w:t xml:space="preserve"> &lt;0.05) of decreasing </w:t>
      </w:r>
      <w:r w:rsidRPr="00927584">
        <w:rPr>
          <w:rFonts w:cstheme="minorHAnsi"/>
        </w:rPr>
        <w:t>ψ</w:t>
      </w:r>
      <w:r w:rsidRPr="00927584">
        <w:rPr>
          <w:rFonts w:cstheme="minorHAnsi"/>
          <w:vertAlign w:val="subscript"/>
        </w:rPr>
        <w:t>b</w:t>
      </w:r>
      <w:r w:rsidRPr="00927584">
        <w:t xml:space="preserve"> in subpopulations with higher GDD</w:t>
      </w:r>
      <w:r w:rsidR="0080038A" w:rsidRPr="00927584">
        <w:t xml:space="preserve">, i.e. </w:t>
      </w:r>
      <w:r w:rsidR="00681FCB" w:rsidRPr="00927584">
        <w:t>more water-stress tolerance in subpopulations from drier and warmer plots, as per our primary prediction</w:t>
      </w:r>
      <w:r w:rsidR="00660184">
        <w:t xml:space="preserve"> (Fig. 5</w:t>
      </w:r>
      <w:r w:rsidRPr="00927584">
        <w:t>, right panel)</w:t>
      </w:r>
      <w:r w:rsidR="00FD174D" w:rsidRPr="00927584">
        <w:t xml:space="preserve"> (detailed model results in supplementary </w:t>
      </w:r>
      <w:r w:rsidR="00B55C6E" w:rsidRPr="00927584">
        <w:t>T</w:t>
      </w:r>
      <w:r w:rsidR="00FD174D" w:rsidRPr="00927584">
        <w:t>able</w:t>
      </w:r>
      <w:r w:rsidR="00B55C6E" w:rsidRPr="00927584">
        <w:t xml:space="preserve"> </w:t>
      </w:r>
      <w:r w:rsidR="00713C2D" w:rsidRPr="00927584">
        <w:t>4</w:t>
      </w:r>
      <w:r w:rsidR="00B55C6E" w:rsidRPr="00927584">
        <w:t>)</w:t>
      </w:r>
      <w:r w:rsidRPr="00927584">
        <w:t xml:space="preserve">. </w:t>
      </w:r>
    </w:p>
    <w:p w14:paraId="0A1A3167" w14:textId="4C7BD6A3" w:rsidR="002B74BE" w:rsidRDefault="002B74BE" w:rsidP="002B74BE">
      <w:pPr>
        <w:spacing w:line="360" w:lineRule="auto"/>
        <w:jc w:val="both"/>
      </w:pPr>
      <w:r w:rsidRPr="00927584">
        <w:rPr>
          <w:noProof/>
          <w:lang w:val="ca-ES" w:eastAsia="ca-ES"/>
        </w:rPr>
        <w:lastRenderedPageBreak/>
        <w:drawing>
          <wp:inline distT="0" distB="0" distL="0" distR="0" wp14:anchorId="45E61936" wp14:editId="2CE95F77">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7DCD9F55" w14:textId="4041B279" w:rsidR="002B74BE" w:rsidRPr="00927584" w:rsidRDefault="002B74BE" w:rsidP="002B74BE">
      <w:pPr>
        <w:spacing w:line="240" w:lineRule="auto"/>
        <w:jc w:val="both"/>
      </w:pPr>
      <w:r w:rsidRPr="00927584">
        <w:rPr>
          <w:b/>
          <w:bCs/>
        </w:rPr>
        <w:t>Figure 5</w:t>
      </w:r>
      <w:r w:rsidRPr="00927584">
        <w:t xml:space="preserve">. Seed germination </w:t>
      </w:r>
      <w:r w:rsidRPr="00927584">
        <w:rPr>
          <w:rFonts w:cstheme="minorHAnsi"/>
        </w:rPr>
        <w:t>ψ</w:t>
      </w:r>
      <w:r w:rsidRPr="00927584">
        <w:rPr>
          <w:rFonts w:cstheme="minorHAnsi"/>
          <w:vertAlign w:val="subscript"/>
        </w:rPr>
        <w:t>b</w:t>
      </w:r>
      <w:r w:rsidRPr="00927584">
        <w:t xml:space="preserve"> as a function of microclimatic conditions. Results are shown separately for fresh (i.e. dormant) and after-ripened (i.e. non-dormant) seeds (n = 12, subpopulations in each storage treatment). Germination </w:t>
      </w:r>
      <w:r w:rsidRPr="00927584">
        <w:rPr>
          <w:rFonts w:cstheme="minorHAnsi"/>
        </w:rPr>
        <w:t>ψ</w:t>
      </w:r>
      <w:r w:rsidRPr="00927584">
        <w:rPr>
          <w:rFonts w:cstheme="minorHAnsi"/>
          <w:vertAlign w:val="subscript"/>
        </w:rPr>
        <w:t>b</w:t>
      </w:r>
      <w:r w:rsidRPr="00927584">
        <w:t xml:space="preserve"> was calculated using the hydro-time model. Microclimate was measured as growing degree days (GDD) above 5 °C. P-values obtained from GLMM</w:t>
      </w:r>
      <w:r>
        <w:t xml:space="preserve">s as explained in the methods. </w:t>
      </w:r>
    </w:p>
    <w:p w14:paraId="72415508" w14:textId="3E501828" w:rsidR="00AA47BB" w:rsidRPr="00927584" w:rsidRDefault="00AF4FE8" w:rsidP="002D07AE">
      <w:pPr>
        <w:pStyle w:val="Ttulo3"/>
        <w:spacing w:line="360" w:lineRule="auto"/>
        <w:jc w:val="both"/>
      </w:pPr>
      <w:r w:rsidRPr="00927584">
        <w:t>4. Discussion</w:t>
      </w:r>
    </w:p>
    <w:p w14:paraId="3F275467" w14:textId="5A1A24B9" w:rsidR="000C1D5E" w:rsidRPr="00927584" w:rsidRDefault="00197142" w:rsidP="00C33D49">
      <w:pPr>
        <w:spacing w:line="360" w:lineRule="auto"/>
        <w:ind w:firstLine="709"/>
        <w:jc w:val="both"/>
      </w:pPr>
      <w:r w:rsidRPr="00927584">
        <w:t xml:space="preserve">Our study </w:t>
      </w:r>
      <w:r w:rsidR="0021025F" w:rsidRPr="00927584">
        <w:t xml:space="preserve">confirms </w:t>
      </w:r>
      <w:r w:rsidRPr="00927584">
        <w:t xml:space="preserve">that </w:t>
      </w:r>
      <w:r w:rsidR="0021025F" w:rsidRPr="00927584">
        <w:t>sub</w:t>
      </w:r>
      <w:r w:rsidRPr="00927584">
        <w:t xml:space="preserve">populations of </w:t>
      </w:r>
      <w:r w:rsidRPr="00927584">
        <w:rPr>
          <w:i/>
        </w:rPr>
        <w:t>D. langeanus</w:t>
      </w:r>
      <w:r w:rsidR="00326D2D" w:rsidRPr="00927584">
        <w:t xml:space="preserve"> </w:t>
      </w:r>
      <w:r w:rsidR="00F238B1" w:rsidRPr="00927584">
        <w:t xml:space="preserve">in </w:t>
      </w:r>
      <w:r w:rsidR="0021025F" w:rsidRPr="00927584">
        <w:t xml:space="preserve">warmer and drier </w:t>
      </w:r>
      <w:r w:rsidR="009A4A2E" w:rsidRPr="00927584">
        <w:t xml:space="preserve">conditions </w:t>
      </w:r>
      <w:r w:rsidR="0021025F" w:rsidRPr="00927584">
        <w:t xml:space="preserve">have lower </w:t>
      </w:r>
      <w:r w:rsidR="00BB2196" w:rsidRPr="00927584">
        <w:rPr>
          <w:rFonts w:cstheme="minorHAnsi"/>
        </w:rPr>
        <w:t>ψ</w:t>
      </w:r>
      <w:r w:rsidR="00BB2196" w:rsidRPr="00927584">
        <w:rPr>
          <w:rFonts w:cstheme="minorHAnsi"/>
          <w:vertAlign w:val="subscript"/>
        </w:rPr>
        <w:t>b</w:t>
      </w:r>
      <w:r w:rsidR="00BB2196" w:rsidRPr="00927584">
        <w:t xml:space="preserve"> </w:t>
      </w:r>
      <w:r w:rsidR="0021025F" w:rsidRPr="00927584">
        <w:t xml:space="preserve">for germination, </w:t>
      </w:r>
      <w:r w:rsidR="00C24554" w:rsidRPr="00927584">
        <w:t xml:space="preserve">indicating </w:t>
      </w:r>
      <w:r w:rsidR="0021025F" w:rsidRPr="00927584">
        <w:t xml:space="preserve">that germination responses to water stress show intraspecific </w:t>
      </w:r>
      <w:r w:rsidR="00291E15" w:rsidRPr="00927584">
        <w:t>variation</w:t>
      </w:r>
      <w:r w:rsidR="0021025F" w:rsidRPr="00927584">
        <w:t xml:space="preserve"> along local </w:t>
      </w:r>
      <w:r w:rsidR="006F1483" w:rsidRPr="00927584">
        <w:t xml:space="preserve">microclimatic gradients of </w:t>
      </w:r>
      <w:r w:rsidR="0021025F" w:rsidRPr="00927584">
        <w:t>water availability</w:t>
      </w:r>
      <w:r w:rsidR="009A09AB" w:rsidRPr="00927584">
        <w:t xml:space="preserve">. </w:t>
      </w:r>
      <w:r w:rsidR="00FF79B3" w:rsidRPr="00927584">
        <w:t xml:space="preserve">Although intraspecific trait </w:t>
      </w:r>
      <w:r w:rsidR="00291E15" w:rsidRPr="00927584">
        <w:t>variation</w:t>
      </w:r>
      <w:r w:rsidR="008252EC" w:rsidRPr="00927584">
        <w:t xml:space="preserve"> </w:t>
      </w:r>
      <w:r w:rsidR="00FF79B3" w:rsidRPr="00927584">
        <w:t xml:space="preserve">has been previously stated to be strongly driven by microenvironmental heterogeneity </w:t>
      </w:r>
      <w:r w:rsidR="00835869" w:rsidRPr="00927584">
        <w:fldChar w:fldCharType="begin" w:fldLock="1"/>
      </w:r>
      <w:r w:rsidR="003C2CAC" w:rsidRPr="00927584">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927584">
        <w:fldChar w:fldCharType="separate"/>
      </w:r>
      <w:r w:rsidR="00835869" w:rsidRPr="00927584">
        <w:rPr>
          <w:noProof/>
        </w:rPr>
        <w:t>(Westerband et al. 2021)</w:t>
      </w:r>
      <w:r w:rsidR="00835869" w:rsidRPr="00927584">
        <w:fldChar w:fldCharType="end"/>
      </w:r>
      <w:r w:rsidR="00C24554" w:rsidRPr="00927584">
        <w:t xml:space="preserve">, </w:t>
      </w:r>
      <w:r w:rsidR="008252EC" w:rsidRPr="00927584">
        <w:t xml:space="preserve">this </w:t>
      </w:r>
      <w:r w:rsidRPr="00927584">
        <w:t>is th</w:t>
      </w:r>
      <w:r w:rsidR="00FF79B3" w:rsidRPr="00927584">
        <w:t xml:space="preserve">e first time that </w:t>
      </w:r>
      <w:r w:rsidR="00AA70CA" w:rsidRPr="00927584">
        <w:t xml:space="preserve">within-population variation </w:t>
      </w:r>
      <w:r w:rsidRPr="00927584">
        <w:t xml:space="preserve">at </w:t>
      </w:r>
      <w:r w:rsidR="00DD04B2" w:rsidRPr="00927584">
        <w:t xml:space="preserve">the </w:t>
      </w:r>
      <w:r w:rsidRPr="00927584">
        <w:t xml:space="preserve">microscale level has been </w:t>
      </w:r>
      <w:r w:rsidR="00DD04B2" w:rsidRPr="00927584">
        <w:t>reported for regeneration</w:t>
      </w:r>
      <w:r w:rsidR="00E848E9" w:rsidRPr="00927584">
        <w:t xml:space="preserve"> traits</w:t>
      </w:r>
      <w:r w:rsidRPr="00927584">
        <w:t>.</w:t>
      </w:r>
      <w:r w:rsidR="00730140" w:rsidRPr="00927584">
        <w:t xml:space="preserve"> </w:t>
      </w:r>
      <w:r w:rsidR="00B33D8D" w:rsidRPr="00927584">
        <w:t xml:space="preserve">The fact that this </w:t>
      </w:r>
      <w:r w:rsidR="00291E15" w:rsidRPr="00927584">
        <w:t>variation</w:t>
      </w:r>
      <w:r w:rsidR="00390960" w:rsidRPr="00927584">
        <w:t xml:space="preserve"> </w:t>
      </w:r>
      <w:r w:rsidR="00B03417" w:rsidRPr="00927584">
        <w:t>aligns with</w:t>
      </w:r>
      <w:r w:rsidR="00390960" w:rsidRPr="00927584">
        <w:t xml:space="preserve"> </w:t>
      </w:r>
      <w:r w:rsidR="00B03417" w:rsidRPr="00927584">
        <w:t xml:space="preserve">a </w:t>
      </w:r>
      <w:r w:rsidR="00390960" w:rsidRPr="00927584">
        <w:t xml:space="preserve">gradient </w:t>
      </w:r>
      <w:r w:rsidR="00B03417" w:rsidRPr="00927584">
        <w:t xml:space="preserve">of water stress </w:t>
      </w:r>
      <w:r w:rsidR="00A15422" w:rsidRPr="00927584">
        <w:t>supports</w:t>
      </w:r>
      <w:r w:rsidR="00390960" w:rsidRPr="00927584">
        <w:t xml:space="preserve"> that </w:t>
      </w:r>
      <w:r w:rsidR="00BB2196" w:rsidRPr="00927584">
        <w:rPr>
          <w:rFonts w:cstheme="minorHAnsi"/>
        </w:rPr>
        <w:t>ψ</w:t>
      </w:r>
      <w:r w:rsidR="00BB2196" w:rsidRPr="00927584">
        <w:rPr>
          <w:rFonts w:cstheme="minorHAnsi"/>
          <w:vertAlign w:val="subscript"/>
        </w:rPr>
        <w:t>b</w:t>
      </w:r>
      <w:r w:rsidR="00BB2196" w:rsidRPr="00927584">
        <w:t xml:space="preserve"> </w:t>
      </w:r>
      <w:r w:rsidR="00390960" w:rsidRPr="00927584">
        <w:t>is a functional trait with</w:t>
      </w:r>
      <w:r w:rsidR="00A15422" w:rsidRPr="00927584">
        <w:t xml:space="preserve"> important consequences for individual fitness</w:t>
      </w:r>
      <w:r w:rsidR="00A24584" w:rsidRPr="00927584">
        <w:t xml:space="preserve"> </w:t>
      </w:r>
      <w:r w:rsidR="00A15422" w:rsidRPr="00927584">
        <w:t xml:space="preserve">and </w:t>
      </w:r>
      <w:r w:rsidR="00A32648" w:rsidRPr="00927584">
        <w:t>species occurrence patterns at the local scale</w:t>
      </w:r>
      <w:r w:rsidR="00C1486F" w:rsidRPr="00927584">
        <w:t>.</w:t>
      </w:r>
    </w:p>
    <w:p w14:paraId="5A138657" w14:textId="4B14A9FA" w:rsidR="000C1D5E" w:rsidRPr="00927584" w:rsidRDefault="00AE1351" w:rsidP="005C200F">
      <w:pPr>
        <w:spacing w:line="360" w:lineRule="auto"/>
        <w:ind w:firstLine="709"/>
        <w:jc w:val="both"/>
      </w:pPr>
      <w:r w:rsidRPr="00927584">
        <w:t>The higher germination</w:t>
      </w:r>
      <w:r w:rsidR="00F94837" w:rsidRPr="00927584">
        <w:t xml:space="preserve"> we observed</w:t>
      </w:r>
      <w:r w:rsidR="003224FB" w:rsidRPr="00927584">
        <w:t xml:space="preserve"> </w:t>
      </w:r>
      <w:r w:rsidR="00185B4B" w:rsidRPr="00927584">
        <w:t>in after</w:t>
      </w:r>
      <w:r w:rsidR="003751F2" w:rsidRPr="00927584">
        <w:t xml:space="preserve"> </w:t>
      </w:r>
      <w:r w:rsidR="00185B4B" w:rsidRPr="00927584">
        <w:t xml:space="preserve">ripened seeds </w:t>
      </w:r>
      <w:r w:rsidR="00791C07" w:rsidRPr="00927584">
        <w:t xml:space="preserve">across all </w:t>
      </w:r>
      <w:r w:rsidR="00461519" w:rsidRPr="00927584">
        <w:t>water potential</w:t>
      </w:r>
      <w:r w:rsidR="00791C07" w:rsidRPr="00927584">
        <w:t xml:space="preserve"> treatments </w:t>
      </w:r>
      <w:r w:rsidR="001F419F" w:rsidRPr="00927584">
        <w:t xml:space="preserve">supports </w:t>
      </w:r>
      <w:r w:rsidR="00B119F4" w:rsidRPr="00927584">
        <w:t>that</w:t>
      </w:r>
      <w:r w:rsidR="003224FB" w:rsidRPr="00927584">
        <w:t xml:space="preserve"> </w:t>
      </w:r>
      <w:r w:rsidR="00461519" w:rsidRPr="00927584">
        <w:t>a low</w:t>
      </w:r>
      <w:r w:rsidR="003224FB" w:rsidRPr="00927584">
        <w:t xml:space="preserve"> level of dormancy in fresh </w:t>
      </w:r>
      <w:r w:rsidR="003224FB" w:rsidRPr="00927584">
        <w:rPr>
          <w:i/>
          <w:iCs/>
        </w:rPr>
        <w:t>D.</w:t>
      </w:r>
      <w:r w:rsidRPr="00927584">
        <w:rPr>
          <w:i/>
          <w:iCs/>
        </w:rPr>
        <w:t xml:space="preserve"> </w:t>
      </w:r>
      <w:r w:rsidR="003224FB" w:rsidRPr="00927584">
        <w:rPr>
          <w:i/>
          <w:iCs/>
        </w:rPr>
        <w:t>langeanus</w:t>
      </w:r>
      <w:r w:rsidR="003224FB" w:rsidRPr="00927584">
        <w:t xml:space="preserve"> seeds </w:t>
      </w:r>
      <w:r w:rsidR="001F419F" w:rsidRPr="00927584">
        <w:t xml:space="preserve">is </w:t>
      </w:r>
      <w:r w:rsidR="003224FB" w:rsidRPr="00927584">
        <w:t>alleviated by a short period of after-ripening (</w:t>
      </w:r>
      <w:r w:rsidR="00C67F63" w:rsidRPr="00927584">
        <w:t>35 days).</w:t>
      </w:r>
      <w:r w:rsidR="00185B4B" w:rsidRPr="00927584">
        <w:t xml:space="preserve"> </w:t>
      </w:r>
      <w:r w:rsidR="000178E0" w:rsidRPr="00927584">
        <w:t>S</w:t>
      </w:r>
      <w:r w:rsidR="005F516D" w:rsidRPr="00927584">
        <w:t xml:space="preserve">eeds </w:t>
      </w:r>
      <w:r w:rsidR="000178E0" w:rsidRPr="00927584">
        <w:t xml:space="preserve">drastically </w:t>
      </w:r>
      <w:r w:rsidR="005F516D" w:rsidRPr="00927584">
        <w:t>change</w:t>
      </w:r>
      <w:r w:rsidR="00461519" w:rsidRPr="00927584">
        <w:t>d</w:t>
      </w:r>
      <w:r w:rsidR="005F516D" w:rsidRPr="00927584">
        <w:t xml:space="preserve"> their </w:t>
      </w:r>
      <w:r w:rsidR="00D07C94" w:rsidRPr="00927584">
        <w:t xml:space="preserve">germination </w:t>
      </w:r>
      <w:r w:rsidR="005F516D" w:rsidRPr="00927584">
        <w:t xml:space="preserve">responses in a month, </w:t>
      </w:r>
      <w:r w:rsidR="00361028" w:rsidRPr="00927584">
        <w:t xml:space="preserve">suggesting notable </w:t>
      </w:r>
      <w:r w:rsidR="005F516D" w:rsidRPr="00927584">
        <w:t xml:space="preserve">ecological </w:t>
      </w:r>
      <w:r w:rsidR="00361028" w:rsidRPr="00927584">
        <w:t>implica</w:t>
      </w:r>
      <w:r w:rsidR="004A27FC" w:rsidRPr="00927584">
        <w:t>t</w:t>
      </w:r>
      <w:r w:rsidR="00361028" w:rsidRPr="00927584">
        <w:t xml:space="preserve">ions of </w:t>
      </w:r>
      <w:r w:rsidR="004A27FC" w:rsidRPr="00927584">
        <w:t>rainfall</w:t>
      </w:r>
      <w:r w:rsidR="00D07C94" w:rsidRPr="00927584">
        <w:t xml:space="preserve"> </w:t>
      </w:r>
      <w:r w:rsidR="00D72942" w:rsidRPr="00927584">
        <w:t>timing</w:t>
      </w:r>
      <w:r w:rsidR="005E48B7" w:rsidRPr="00927584">
        <w:t xml:space="preserve"> </w:t>
      </w:r>
      <w:r w:rsidR="005E48B7" w:rsidRPr="00927584">
        <w:fldChar w:fldCharType="begin" w:fldLock="1"/>
      </w:r>
      <w:r w:rsidR="005E48B7" w:rsidRPr="00927584">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rsidRPr="00927584">
        <w:fldChar w:fldCharType="separate"/>
      </w:r>
      <w:r w:rsidR="005E48B7" w:rsidRPr="00927584">
        <w:rPr>
          <w:noProof/>
        </w:rPr>
        <w:t>(Levine et al. 2011)</w:t>
      </w:r>
      <w:r w:rsidR="005E48B7" w:rsidRPr="00927584">
        <w:fldChar w:fldCharType="end"/>
      </w:r>
      <w:r w:rsidR="00D72942" w:rsidRPr="00927584">
        <w:t xml:space="preserve"> </w:t>
      </w:r>
      <w:r w:rsidR="00D07C94" w:rsidRPr="00927584">
        <w:t>in alpine water-limited environments</w:t>
      </w:r>
      <w:r w:rsidR="004A27FC" w:rsidRPr="00927584">
        <w:t xml:space="preserve">. If rain episodes </w:t>
      </w:r>
      <w:r w:rsidR="00D005DB" w:rsidRPr="00927584">
        <w:t>occur</w:t>
      </w:r>
      <w:r w:rsidR="004A27FC" w:rsidRPr="00927584">
        <w:t xml:space="preserve"> </w:t>
      </w:r>
      <w:r w:rsidR="00D8739C" w:rsidRPr="00927584">
        <w:t xml:space="preserve">concurrently with dispersal, or shortly thereafter, </w:t>
      </w:r>
      <w:r w:rsidR="00817ED3" w:rsidRPr="00927584">
        <w:t xml:space="preserve">the dormant </w:t>
      </w:r>
      <w:r w:rsidR="00054313" w:rsidRPr="00927584">
        <w:t>part of the seed population will fail to germinate despite the moistened soils</w:t>
      </w:r>
      <w:r w:rsidR="00830767" w:rsidRPr="00927584">
        <w:t xml:space="preserve"> and favourable temperatures</w:t>
      </w:r>
      <w:r w:rsidR="003C157C" w:rsidRPr="00927584">
        <w:t xml:space="preserve">. Our results indicate </w:t>
      </w:r>
      <w:r w:rsidR="000F5C4B" w:rsidRPr="00927584">
        <w:t xml:space="preserve">a type of </w:t>
      </w:r>
      <w:r w:rsidR="00830767" w:rsidRPr="00927584">
        <w:t>d</w:t>
      </w:r>
      <w:r w:rsidR="00786102" w:rsidRPr="00927584">
        <w:t>evelopmental delay</w:t>
      </w:r>
      <w:r w:rsidR="00830767" w:rsidRPr="00927584">
        <w:t xml:space="preserve"> </w:t>
      </w:r>
      <w:r w:rsidR="0046301F" w:rsidRPr="00927584">
        <w:fldChar w:fldCharType="begin" w:fldLock="1"/>
      </w:r>
      <w:r w:rsidR="005D73E9" w:rsidRPr="00927584">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927584">
        <w:fldChar w:fldCharType="separate"/>
      </w:r>
      <w:r w:rsidR="0046301F" w:rsidRPr="00927584">
        <w:rPr>
          <w:noProof/>
        </w:rPr>
        <w:t>(Tuljapurkar 1990; Tuljapurkar &amp; Wiener 2000)</w:t>
      </w:r>
      <w:r w:rsidR="0046301F" w:rsidRPr="00927584">
        <w:fldChar w:fldCharType="end"/>
      </w:r>
      <w:r w:rsidR="0046301F" w:rsidRPr="00927584">
        <w:t xml:space="preserve"> </w:t>
      </w:r>
      <w:r w:rsidR="005213B9" w:rsidRPr="00927584">
        <w:t>which has been interpreted as a type of</w:t>
      </w:r>
      <w:r w:rsidR="000F5C4B" w:rsidRPr="00927584">
        <w:t xml:space="preserve"> bet-</w:t>
      </w:r>
      <w:r w:rsidR="000F5C4B" w:rsidRPr="00927584">
        <w:lastRenderedPageBreak/>
        <w:t>hedging in face of unpredictable disturbances</w:t>
      </w:r>
      <w:r w:rsidR="00995260" w:rsidRPr="00927584">
        <w:t xml:space="preserve"> </w:t>
      </w:r>
      <w:r w:rsidR="005D73E9" w:rsidRPr="00927584">
        <w:fldChar w:fldCharType="begin" w:fldLock="1"/>
      </w:r>
      <w:r w:rsidR="001B0819" w:rsidRPr="00927584">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927584">
        <w:fldChar w:fldCharType="separate"/>
      </w:r>
      <w:r w:rsidR="005D73E9" w:rsidRPr="00927584">
        <w:rPr>
          <w:noProof/>
        </w:rPr>
        <w:t>(Venable &amp; Brown 1988; Gremer &amp; Venable 2014)</w:t>
      </w:r>
      <w:r w:rsidR="005D73E9" w:rsidRPr="00927584">
        <w:fldChar w:fldCharType="end"/>
      </w:r>
      <w:r w:rsidR="005D73E9" w:rsidRPr="00927584">
        <w:t xml:space="preserve">, </w:t>
      </w:r>
      <w:r w:rsidR="000F5C4B" w:rsidRPr="00927584">
        <w:t xml:space="preserve">such as </w:t>
      </w:r>
      <w:r w:rsidR="00A11DAA" w:rsidRPr="00927584">
        <w:t>potential dry-autumn years</w:t>
      </w:r>
      <w:r w:rsidR="00F95BC4" w:rsidRPr="00927584">
        <w:t xml:space="preserve"> that could result in high seedling mortality</w:t>
      </w:r>
      <w:r w:rsidR="000F5C4B" w:rsidRPr="00927584">
        <w:t>.</w:t>
      </w:r>
      <w:r w:rsidR="00506C3C" w:rsidRPr="00927584">
        <w:t xml:space="preserve"> </w:t>
      </w:r>
      <w:r w:rsidR="00240560" w:rsidRPr="00927584">
        <w:t>Bet-hedging</w:t>
      </w:r>
      <w:r w:rsidR="008A1827" w:rsidRPr="00927584">
        <w:t xml:space="preserve"> has been observed in other habitats with high climate </w:t>
      </w:r>
      <w:r w:rsidR="00291E15" w:rsidRPr="00927584">
        <w:t>variation</w:t>
      </w:r>
      <w:r w:rsidR="008A1827" w:rsidRPr="00927584">
        <w:t xml:space="preserve"> and </w:t>
      </w:r>
      <w:r w:rsidR="00941147" w:rsidRPr="00927584">
        <w:t>found</w:t>
      </w:r>
      <w:r w:rsidR="00240560" w:rsidRPr="00927584">
        <w:t xml:space="preserve"> </w:t>
      </w:r>
      <w:r w:rsidR="008A1827" w:rsidRPr="00927584">
        <w:t xml:space="preserve">advantageous during drought events </w:t>
      </w:r>
      <w:r w:rsidR="00EF4707" w:rsidRPr="00927584">
        <w:fldChar w:fldCharType="begin" w:fldLock="1"/>
      </w:r>
      <w:r w:rsidR="008A38AE" w:rsidRPr="00927584">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927584">
        <w:fldChar w:fldCharType="separate"/>
      </w:r>
      <w:r w:rsidR="00EF4707" w:rsidRPr="00927584">
        <w:rPr>
          <w:noProof/>
        </w:rPr>
        <w:t>(Evans &amp; Dennehy 2014; Lampei et al. 2017)</w:t>
      </w:r>
      <w:r w:rsidR="00EF4707" w:rsidRPr="00927584">
        <w:fldChar w:fldCharType="end"/>
      </w:r>
      <w:r w:rsidR="008A1827" w:rsidRPr="00927584">
        <w:t xml:space="preserve">. </w:t>
      </w:r>
      <w:r w:rsidR="008B161B" w:rsidRPr="00927584">
        <w:t xml:space="preserve">If rain episodes happen </w:t>
      </w:r>
      <w:r w:rsidR="00E75BAB" w:rsidRPr="00927584">
        <w:t>a month after dispersal</w:t>
      </w:r>
      <w:r w:rsidR="006E2E1B" w:rsidRPr="00927584">
        <w:t xml:space="preserve">, when </w:t>
      </w:r>
      <w:r w:rsidR="00412843" w:rsidRPr="00927584">
        <w:t xml:space="preserve">drought risk can be predicted to be lower due to the closeness of winter, </w:t>
      </w:r>
      <w:r w:rsidR="00E75BAB" w:rsidRPr="00927584">
        <w:t xml:space="preserve">most of the </w:t>
      </w:r>
      <w:r w:rsidR="006E2E1B" w:rsidRPr="00927584">
        <w:t>seed</w:t>
      </w:r>
      <w:r w:rsidR="00E75BAB" w:rsidRPr="00927584">
        <w:t xml:space="preserve"> population will be</w:t>
      </w:r>
      <w:r w:rsidR="006E2E1B" w:rsidRPr="00927584">
        <w:t xml:space="preserve"> able to </w:t>
      </w:r>
      <w:r w:rsidR="007509F8" w:rsidRPr="00927584">
        <w:t xml:space="preserve">germinate, and to </w:t>
      </w:r>
      <w:r w:rsidR="006E2E1B" w:rsidRPr="00927584">
        <w:t xml:space="preserve">respond appropriately to </w:t>
      </w:r>
      <w:r w:rsidR="007509F8" w:rsidRPr="00927584">
        <w:t xml:space="preserve">microscale </w:t>
      </w:r>
      <w:r w:rsidR="006E2E1B" w:rsidRPr="00927584">
        <w:t>soil water stress</w:t>
      </w:r>
      <w:r w:rsidR="00BF6328" w:rsidRPr="00927584">
        <w:t xml:space="preserve">. </w:t>
      </w:r>
      <w:r w:rsidR="001C65BF" w:rsidRPr="00927584">
        <w:t>These results highlight how a short after ripening period can have a major functional impact in seeds regeneration in the field.</w:t>
      </w:r>
    </w:p>
    <w:p w14:paraId="08A8D51C" w14:textId="4EFD2907" w:rsidR="00C75CE1" w:rsidRPr="00927584" w:rsidRDefault="0093575D" w:rsidP="00445956">
      <w:pPr>
        <w:spacing w:line="360" w:lineRule="auto"/>
        <w:ind w:firstLine="709"/>
        <w:jc w:val="both"/>
      </w:pPr>
      <w:r w:rsidRPr="00927584">
        <w:t xml:space="preserve">The </w:t>
      </w:r>
      <w:r w:rsidR="004A6AD1" w:rsidRPr="00927584">
        <w:t xml:space="preserve">functional </w:t>
      </w:r>
      <w:r w:rsidR="00EA515D" w:rsidRPr="00927584">
        <w:t xml:space="preserve">significance </w:t>
      </w:r>
      <w:r w:rsidR="004A6AD1" w:rsidRPr="00927584">
        <w:t xml:space="preserve">of </w:t>
      </w:r>
      <w:r w:rsidR="00BB2196" w:rsidRPr="00927584">
        <w:rPr>
          <w:rFonts w:cstheme="minorHAnsi"/>
        </w:rPr>
        <w:t>ψ</w:t>
      </w:r>
      <w:r w:rsidR="00BB2196" w:rsidRPr="00927584">
        <w:rPr>
          <w:rFonts w:cstheme="minorHAnsi"/>
          <w:vertAlign w:val="subscript"/>
        </w:rPr>
        <w:t>b</w:t>
      </w:r>
      <w:r w:rsidR="00BB2196" w:rsidRPr="00927584">
        <w:t xml:space="preserve"> </w:t>
      </w:r>
      <w:r w:rsidR="00EA515D" w:rsidRPr="00927584">
        <w:t xml:space="preserve">(and after-ripening) </w:t>
      </w:r>
      <w:r w:rsidR="00B014CD" w:rsidRPr="00927584">
        <w:t>demonstrate</w:t>
      </w:r>
      <w:r w:rsidR="005D380A" w:rsidRPr="00927584">
        <w:t>s</w:t>
      </w:r>
      <w:r w:rsidR="00B014CD" w:rsidRPr="00927584">
        <w:t xml:space="preserve"> the</w:t>
      </w:r>
      <w:r w:rsidR="00A82F8F" w:rsidRPr="00927584">
        <w:t xml:space="preserve"> importance</w:t>
      </w:r>
      <w:r w:rsidR="00B014CD" w:rsidRPr="00927584">
        <w:t xml:space="preserve"> of </w:t>
      </w:r>
      <w:r w:rsidR="00445956" w:rsidRPr="00927584">
        <w:t>drought in driving the timing and success of germination in water-limited ecosystems. This is also the case in alpine systems</w:t>
      </w:r>
      <w:r w:rsidR="00B014CD" w:rsidRPr="00927584">
        <w:t xml:space="preserve">, </w:t>
      </w:r>
      <w:r w:rsidR="00EE6E6B" w:rsidRPr="00927584">
        <w:t xml:space="preserve">highlighting the importance of alpine drought, </w:t>
      </w:r>
      <w:r w:rsidR="004A6AD1" w:rsidRPr="00927584">
        <w:t xml:space="preserve">a factor </w:t>
      </w:r>
      <w:r w:rsidR="00B014CD" w:rsidRPr="00927584">
        <w:t xml:space="preserve">which has been </w:t>
      </w:r>
      <w:r w:rsidR="004A6AD1" w:rsidRPr="00927584">
        <w:t xml:space="preserve">generally ignored </w:t>
      </w:r>
      <w:r w:rsidR="00A82F8F" w:rsidRPr="00927584">
        <w:t>in previous alpine research</w:t>
      </w:r>
      <w:r w:rsidR="00E04636" w:rsidRPr="00927584">
        <w:t xml:space="preserve"> </w:t>
      </w:r>
      <w:r w:rsidR="00E928B3" w:rsidRPr="00927584">
        <w:t xml:space="preserve">and </w:t>
      </w:r>
      <w:r w:rsidR="00D7416E" w:rsidRPr="00927584">
        <w:t xml:space="preserve">which is expected to </w:t>
      </w:r>
      <w:r w:rsidR="00E928B3" w:rsidRPr="00927584">
        <w:t xml:space="preserve">become more </w:t>
      </w:r>
      <w:r w:rsidR="00920595" w:rsidRPr="00927584">
        <w:t>incident in the future</w:t>
      </w:r>
      <w:r w:rsidR="00D7416E" w:rsidRPr="00927584">
        <w:t xml:space="preserve"> </w:t>
      </w:r>
      <w:r w:rsidR="008A38AE" w:rsidRPr="00927584">
        <w:t xml:space="preserve"> </w:t>
      </w:r>
      <w:r w:rsidR="008A38AE" w:rsidRPr="00927584">
        <w:fldChar w:fldCharType="begin" w:fldLock="1"/>
      </w:r>
      <w:r w:rsidR="000C430A" w:rsidRPr="00927584">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rsidRPr="00927584">
        <w:fldChar w:fldCharType="separate"/>
      </w:r>
      <w:r w:rsidR="008A38AE" w:rsidRPr="00927584">
        <w:rPr>
          <w:noProof/>
        </w:rPr>
        <w:t>(Kotlarski et al. 2023)</w:t>
      </w:r>
      <w:r w:rsidR="008A38AE" w:rsidRPr="00927584">
        <w:fldChar w:fldCharType="end"/>
      </w:r>
      <w:r w:rsidR="00D7416E" w:rsidRPr="00927584">
        <w:t>, especially in biogeographically transitional mountains such as the southern European mountain systems</w:t>
      </w:r>
      <w:r w:rsidR="00A82F8F" w:rsidRPr="00927584">
        <w:t xml:space="preserve">. </w:t>
      </w:r>
      <w:r w:rsidR="00C75CE1" w:rsidRPr="00927584">
        <w:t xml:space="preserve">Unexpectedly, </w:t>
      </w:r>
      <w:r w:rsidR="00A16A86" w:rsidRPr="00927584">
        <w:t xml:space="preserve">the </w:t>
      </w:r>
      <w:r w:rsidR="00BB2196" w:rsidRPr="00927584">
        <w:rPr>
          <w:rFonts w:cstheme="minorHAnsi"/>
        </w:rPr>
        <w:t>ψ</w:t>
      </w:r>
      <w:r w:rsidR="00BB2196" w:rsidRPr="00927584">
        <w:rPr>
          <w:rFonts w:cstheme="minorHAnsi"/>
          <w:vertAlign w:val="subscript"/>
        </w:rPr>
        <w:t>b</w:t>
      </w:r>
      <w:r w:rsidR="00BB2196" w:rsidRPr="00927584">
        <w:t xml:space="preserve"> </w:t>
      </w:r>
      <w:r w:rsidR="00A16A86" w:rsidRPr="00927584">
        <w:t>for germination in</w:t>
      </w:r>
      <w:r w:rsidR="00A16A86" w:rsidRPr="00927584">
        <w:rPr>
          <w:i/>
          <w:iCs/>
        </w:rPr>
        <w:t xml:space="preserve"> D. langeanus </w:t>
      </w:r>
      <w:r w:rsidR="00A16A86" w:rsidRPr="00927584">
        <w:t>(</w:t>
      </w:r>
      <w:r w:rsidR="003C6959" w:rsidRPr="00927584">
        <w:t xml:space="preserve">average across </w:t>
      </w:r>
      <w:r w:rsidR="00AB3581" w:rsidRPr="00927584">
        <w:t xml:space="preserve">after-ripened populations = </w:t>
      </w:r>
      <w:r w:rsidR="00F41BF4" w:rsidRPr="00927584">
        <w:t>-0.</w:t>
      </w:r>
      <w:r w:rsidR="003C6959" w:rsidRPr="00927584">
        <w:t>48</w:t>
      </w:r>
      <w:r w:rsidR="00F41BF4" w:rsidRPr="00927584">
        <w:t xml:space="preserve"> MPa</w:t>
      </w:r>
      <w:r w:rsidR="00A16A86" w:rsidRPr="00927584">
        <w:t>)</w:t>
      </w:r>
      <w:r w:rsidR="00A16A86" w:rsidRPr="00927584">
        <w:rPr>
          <w:i/>
          <w:iCs/>
        </w:rPr>
        <w:t xml:space="preserve"> </w:t>
      </w:r>
      <w:r w:rsidR="00A16A86" w:rsidRPr="00927584">
        <w:t>is relatively high in comparison to</w:t>
      </w:r>
      <w:r w:rsidR="00AB5F36" w:rsidRPr="00927584">
        <w:t xml:space="preserve"> some</w:t>
      </w:r>
      <w:r w:rsidR="00A16A86" w:rsidRPr="00927584">
        <w:t xml:space="preserve"> other species</w:t>
      </w:r>
      <w:r w:rsidR="00920595" w:rsidRPr="00927584">
        <w:t xml:space="preserve"> (i.e. germination toleran</w:t>
      </w:r>
      <w:r w:rsidR="008A220F" w:rsidRPr="00927584">
        <w:t>ce</w:t>
      </w:r>
      <w:r w:rsidR="005D380A" w:rsidRPr="00927584">
        <w:t xml:space="preserve"> to water stress</w:t>
      </w:r>
      <w:r w:rsidR="008A220F" w:rsidRPr="00927584">
        <w:t xml:space="preserve"> seems relatively low</w:t>
      </w:r>
      <w:r w:rsidR="00920595" w:rsidRPr="00927584">
        <w:t>)</w:t>
      </w:r>
      <w:r w:rsidR="008A220F" w:rsidRPr="00927584">
        <w:t>.</w:t>
      </w:r>
      <w:r w:rsidR="00B241EE" w:rsidRPr="00927584">
        <w:t xml:space="preserve"> </w:t>
      </w:r>
      <w:r w:rsidR="00C30752" w:rsidRPr="00927584">
        <w:t xml:space="preserve">Our results </w:t>
      </w:r>
      <w:r w:rsidR="0039110E" w:rsidRPr="00927584">
        <w:rPr>
          <w:i/>
          <w:iCs/>
        </w:rPr>
        <w:t>D. langeanus</w:t>
      </w:r>
      <w:r w:rsidR="00920595" w:rsidRPr="00927584">
        <w:t xml:space="preserve"> </w:t>
      </w:r>
      <w:r w:rsidR="000F2A06" w:rsidRPr="00927584">
        <w:t xml:space="preserve">are </w:t>
      </w:r>
      <w:r w:rsidR="00D66D69" w:rsidRPr="00927584">
        <w:t xml:space="preserve">comparable to </w:t>
      </w:r>
      <w:r w:rsidR="000F2A06" w:rsidRPr="00927584">
        <w:t>studies</w:t>
      </w:r>
      <w:r w:rsidR="001D41F9" w:rsidRPr="00927584">
        <w:t xml:space="preserve"> performed with temperate floras</w:t>
      </w:r>
      <w:r w:rsidR="000F2A06" w:rsidRPr="00927584">
        <w:t xml:space="preserve"> (e.g., Britain) in which a sharp decrease of germination was reported under water potentials between -0.57 and -0.7 MPa </w:t>
      </w:r>
      <w:r w:rsidR="000C430A" w:rsidRPr="00927584">
        <w:fldChar w:fldCharType="begin" w:fldLock="1"/>
      </w:r>
      <w:r w:rsidR="0005705C" w:rsidRPr="00927584">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rsidRPr="00927584">
        <w:fldChar w:fldCharType="separate"/>
      </w:r>
      <w:r w:rsidR="00A92095" w:rsidRPr="00927584">
        <w:rPr>
          <w:noProof/>
        </w:rPr>
        <w:t>(Evans &amp; Etherington 1991)</w:t>
      </w:r>
      <w:r w:rsidR="000C430A" w:rsidRPr="00927584">
        <w:fldChar w:fldCharType="end"/>
      </w:r>
      <w:r w:rsidR="002B0990" w:rsidRPr="00927584">
        <w:t xml:space="preserve">. </w:t>
      </w:r>
      <w:r w:rsidR="005F6475" w:rsidRPr="00927584">
        <w:t xml:space="preserve">However, </w:t>
      </w:r>
      <w:r w:rsidR="00586DAF" w:rsidRPr="00927584">
        <w:t>our</w:t>
      </w:r>
      <w:r w:rsidR="005F6475" w:rsidRPr="00927584">
        <w:t xml:space="preserve"> values</w:t>
      </w:r>
      <w:r w:rsidR="00257513" w:rsidRPr="00927584">
        <w:t xml:space="preserve"> contrast with </w:t>
      </w:r>
      <w:r w:rsidR="005F6475" w:rsidRPr="00927584">
        <w:t xml:space="preserve">lower </w:t>
      </w:r>
      <w:r w:rsidR="00521878" w:rsidRPr="00927584">
        <w:rPr>
          <w:rFonts w:cstheme="minorHAnsi"/>
        </w:rPr>
        <w:t>ψ</w:t>
      </w:r>
      <w:r w:rsidR="00521878" w:rsidRPr="00927584">
        <w:rPr>
          <w:rFonts w:cstheme="minorHAnsi"/>
          <w:vertAlign w:val="subscript"/>
        </w:rPr>
        <w:t>b</w:t>
      </w:r>
      <w:r w:rsidR="00521878" w:rsidRPr="00927584">
        <w:t xml:space="preserve"> </w:t>
      </w:r>
      <w:r w:rsidR="00257513" w:rsidRPr="00927584">
        <w:t>reported for Mediterranean ruderal species (</w:t>
      </w:r>
      <w:r w:rsidR="0037763F" w:rsidRPr="00927584">
        <w:t xml:space="preserve">e.g., </w:t>
      </w:r>
      <w:r w:rsidR="004979B0" w:rsidRPr="00927584">
        <w:t>-</w:t>
      </w:r>
      <w:r w:rsidR="005242D9" w:rsidRPr="00927584">
        <w:t>0.8</w:t>
      </w:r>
      <w:r w:rsidR="004979B0" w:rsidRPr="00927584">
        <w:t xml:space="preserve"> to -1.9, </w:t>
      </w:r>
      <w:r w:rsidR="001B0819" w:rsidRPr="00927584">
        <w:fldChar w:fldCharType="begin" w:fldLock="1"/>
      </w:r>
      <w:r w:rsidR="00305FA7" w:rsidRPr="00927584">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927584">
        <w:fldChar w:fldCharType="separate"/>
      </w:r>
      <w:r w:rsidR="00212658" w:rsidRPr="00927584">
        <w:rPr>
          <w:noProof/>
        </w:rPr>
        <w:t>Frischie et al. 2018; Jiménez-Alfaro et al. 2018)</w:t>
      </w:r>
      <w:r w:rsidR="001B0819" w:rsidRPr="00927584">
        <w:fldChar w:fldCharType="end"/>
      </w:r>
      <w:r w:rsidR="005F6475" w:rsidRPr="00927584">
        <w:t xml:space="preserve">, </w:t>
      </w:r>
      <w:r w:rsidR="00586DAF" w:rsidRPr="00927584">
        <w:t>perhaps because</w:t>
      </w:r>
      <w:r w:rsidR="00AE569F" w:rsidRPr="00927584">
        <w:t xml:space="preserve"> our study system is less limited by water than ty</w:t>
      </w:r>
      <w:r w:rsidR="00D21CF6" w:rsidRPr="00927584">
        <w:t>pical low-altitude Mediterranean systems</w:t>
      </w:r>
      <w:r w:rsidR="00212658" w:rsidRPr="00927584">
        <w:t xml:space="preserve">. </w:t>
      </w:r>
      <w:r w:rsidR="000A65A2" w:rsidRPr="00927584">
        <w:t>Alternatively, t</w:t>
      </w:r>
      <w:r w:rsidR="005242D9" w:rsidRPr="00927584">
        <w:t xml:space="preserve">he </w:t>
      </w:r>
      <w:r w:rsidR="00D21CF6" w:rsidRPr="00927584">
        <w:t xml:space="preserve">relatively </w:t>
      </w:r>
      <w:r w:rsidR="005242D9" w:rsidRPr="00927584">
        <w:t xml:space="preserve">high </w:t>
      </w:r>
      <w:r w:rsidR="00521878" w:rsidRPr="00927584">
        <w:rPr>
          <w:rFonts w:cstheme="minorHAnsi"/>
        </w:rPr>
        <w:t>ψ</w:t>
      </w:r>
      <w:r w:rsidR="00521878" w:rsidRPr="00927584">
        <w:rPr>
          <w:rFonts w:cstheme="minorHAnsi"/>
          <w:vertAlign w:val="subscript"/>
        </w:rPr>
        <w:t>b</w:t>
      </w:r>
      <w:r w:rsidR="005242D9" w:rsidRPr="00927584">
        <w:t xml:space="preserve"> of </w:t>
      </w:r>
      <w:r w:rsidR="005242D9" w:rsidRPr="00927584">
        <w:rPr>
          <w:i/>
          <w:iCs/>
        </w:rPr>
        <w:t>D. langeanus</w:t>
      </w:r>
      <w:r w:rsidR="005242D9" w:rsidRPr="00927584">
        <w:t xml:space="preserve"> could be a way to ensure that germination only goes forward </w:t>
      </w:r>
      <w:r w:rsidR="001A559B" w:rsidRPr="00927584">
        <w:t>with intense rainfall episodes, i.e. a best-bet strategy to match germination to the most favourable environmental window</w:t>
      </w:r>
      <w:r w:rsidR="00CB7DAD" w:rsidRPr="00927584">
        <w:t xml:space="preserve"> </w:t>
      </w:r>
      <w:r w:rsidR="00305FA7" w:rsidRPr="00927584">
        <w:fldChar w:fldCharType="begin" w:fldLock="1"/>
      </w:r>
      <w:r w:rsidR="00BB7C3A" w:rsidRPr="00927584">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927584">
        <w:fldChar w:fldCharType="separate"/>
      </w:r>
      <w:r w:rsidR="00305FA7" w:rsidRPr="00927584">
        <w:rPr>
          <w:noProof/>
        </w:rPr>
        <w:t>(Pausas et al. 2022)</w:t>
      </w:r>
      <w:r w:rsidR="00305FA7" w:rsidRPr="00927584">
        <w:fldChar w:fldCharType="end"/>
      </w:r>
      <w:r w:rsidR="001A559B" w:rsidRPr="00927584">
        <w:t>.</w:t>
      </w:r>
    </w:p>
    <w:p w14:paraId="7197DCF0" w14:textId="107ED064" w:rsidR="00F1083C" w:rsidRPr="00927584" w:rsidRDefault="00FF7DC1" w:rsidP="00524446">
      <w:pPr>
        <w:spacing w:line="360" w:lineRule="auto"/>
        <w:ind w:firstLine="709"/>
        <w:jc w:val="both"/>
      </w:pPr>
      <w:r w:rsidRPr="00927584">
        <w:t xml:space="preserve">The lower </w:t>
      </w:r>
      <w:r w:rsidR="00DE1E94" w:rsidRPr="00927584">
        <w:rPr>
          <w:rFonts w:cstheme="minorHAnsi"/>
        </w:rPr>
        <w:t>ψ</w:t>
      </w:r>
      <w:r w:rsidR="00DE1E94" w:rsidRPr="00927584">
        <w:rPr>
          <w:rFonts w:cstheme="minorHAnsi"/>
          <w:vertAlign w:val="subscript"/>
        </w:rPr>
        <w:t>b</w:t>
      </w:r>
      <w:r w:rsidR="00DE1E94" w:rsidRPr="00927584">
        <w:t xml:space="preserve"> </w:t>
      </w:r>
      <w:r w:rsidRPr="00927584">
        <w:t xml:space="preserve">(i.e. </w:t>
      </w:r>
      <w:r w:rsidR="005C59EE" w:rsidRPr="00927584">
        <w:t xml:space="preserve">more drought </w:t>
      </w:r>
      <w:r w:rsidR="00F24932" w:rsidRPr="00927584">
        <w:t>tolerance</w:t>
      </w:r>
      <w:r w:rsidRPr="00927584">
        <w:t>) observed in warmer and drier microclimatic conditions suggests either a potential local adaptation or a wide phenotypic plasticity at the microscale. However</w:t>
      </w:r>
      <w:r w:rsidR="005C59EE" w:rsidRPr="00927584">
        <w:t>,</w:t>
      </w:r>
      <w:r w:rsidRPr="00927584">
        <w:t xml:space="preserve"> w</w:t>
      </w:r>
      <w:r w:rsidR="0055100E" w:rsidRPr="00927584">
        <w:t xml:space="preserve">e note that </w:t>
      </w:r>
      <w:r w:rsidR="00C17390" w:rsidRPr="00927584">
        <w:t xml:space="preserve">our experimental design does not allow to </w:t>
      </w:r>
      <w:r w:rsidR="00DE1E94" w:rsidRPr="00927584">
        <w:t>disentangle</w:t>
      </w:r>
      <w:r w:rsidR="00C17390" w:rsidRPr="00927584">
        <w:t xml:space="preserve"> </w:t>
      </w:r>
      <w:r w:rsidR="005C59EE" w:rsidRPr="00927584">
        <w:t>both processes</w:t>
      </w:r>
      <w:r w:rsidR="00A112C3" w:rsidRPr="00927584">
        <w:t xml:space="preserve"> and future reciprocal and common garden experiments are needed </w:t>
      </w:r>
      <w:r w:rsidR="00A112C3" w:rsidRPr="00927584">
        <w:fldChar w:fldCharType="begin" w:fldLock="1"/>
      </w:r>
      <w:r w:rsidR="00A112C3" w:rsidRPr="00927584">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A112C3" w:rsidRPr="00927584">
        <w:fldChar w:fldCharType="separate"/>
      </w:r>
      <w:r w:rsidR="00A112C3" w:rsidRPr="00927584">
        <w:rPr>
          <w:noProof/>
        </w:rPr>
        <w:t>(e.g., Potvin &amp; Tousignant 1996)</w:t>
      </w:r>
      <w:r w:rsidR="00A112C3" w:rsidRPr="00927584">
        <w:fldChar w:fldCharType="end"/>
      </w:r>
      <w:r w:rsidR="00A112C3" w:rsidRPr="00927584">
        <w:t xml:space="preserve">. </w:t>
      </w:r>
      <w:r w:rsidR="00841894" w:rsidRPr="00927584">
        <w:t xml:space="preserve">Nevertheless, it is clear that the intraspecific variation detected in our study area does not follow a random pattern, i.e. it has functional significance. This is in line with several studies in alpine areas which suggest that local adaptation processes are taking place in the seed regeneration niche </w:t>
      </w:r>
      <w:r w:rsidR="00841894" w:rsidRPr="00927584">
        <w:fldChar w:fldCharType="begin" w:fldLock="1"/>
      </w:r>
      <w:r w:rsidR="00841894" w:rsidRPr="0092758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841894" w:rsidRPr="00927584">
        <w:fldChar w:fldCharType="separate"/>
      </w:r>
      <w:r w:rsidR="00841894" w:rsidRPr="00927584">
        <w:rPr>
          <w:noProof/>
        </w:rPr>
        <w:t>(Giménez-Benavides et al. 2007; Mondoni et al. 2009)</w:t>
      </w:r>
      <w:r w:rsidR="00841894" w:rsidRPr="00927584">
        <w:fldChar w:fldCharType="end"/>
      </w:r>
      <w:r w:rsidR="00841894" w:rsidRPr="00927584">
        <w:t xml:space="preserve">. </w:t>
      </w:r>
      <w:r w:rsidR="00E05A95" w:rsidRPr="00927584">
        <w:t xml:space="preserve">The persistence of </w:t>
      </w:r>
      <w:r w:rsidR="0055100E" w:rsidRPr="00927584">
        <w:t xml:space="preserve">plant </w:t>
      </w:r>
      <w:r w:rsidR="00E05A95" w:rsidRPr="00927584">
        <w:t xml:space="preserve">populations is shaped </w:t>
      </w:r>
      <w:r w:rsidR="00663921" w:rsidRPr="00927584">
        <w:t xml:space="preserve">by a dynamic and complex feedback between </w:t>
      </w:r>
      <w:r w:rsidR="00125567" w:rsidRPr="00927584">
        <w:lastRenderedPageBreak/>
        <w:t>phenotypic plasticity and local adaptation</w:t>
      </w:r>
      <w:r w:rsidR="0005705C" w:rsidRPr="00927584">
        <w:t xml:space="preserve"> </w:t>
      </w:r>
      <w:r w:rsidR="0005705C" w:rsidRPr="00927584">
        <w:fldChar w:fldCharType="begin" w:fldLock="1"/>
      </w:r>
      <w:r w:rsidR="00492FEF" w:rsidRPr="00927584">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rsidRPr="00927584">
        <w:fldChar w:fldCharType="separate"/>
      </w:r>
      <w:r w:rsidR="0005705C" w:rsidRPr="00927584">
        <w:rPr>
          <w:noProof/>
        </w:rPr>
        <w:t>(Kinnison &amp; Hairston 2007)</w:t>
      </w:r>
      <w:r w:rsidR="0005705C" w:rsidRPr="00927584">
        <w:fldChar w:fldCharType="end"/>
      </w:r>
      <w:r w:rsidR="00A82178" w:rsidRPr="00927584">
        <w:t>, both processes aimed at adjust</w:t>
      </w:r>
      <w:r w:rsidR="006D16CA" w:rsidRPr="00927584">
        <w:t>ing</w:t>
      </w:r>
      <w:r w:rsidR="00A82178" w:rsidRPr="00927584">
        <w:t xml:space="preserve"> to new environmental conditions </w:t>
      </w:r>
      <w:r w:rsidR="00A82178" w:rsidRPr="00927584">
        <w:fldChar w:fldCharType="begin" w:fldLock="1"/>
      </w:r>
      <w:r w:rsidR="00A82178" w:rsidRPr="00927584">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A82178" w:rsidRPr="00DD3073">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A82178" w:rsidRPr="00927584">
        <w:fldChar w:fldCharType="separate"/>
      </w:r>
      <w:r w:rsidR="00A82178" w:rsidRPr="00DD3073">
        <w:rPr>
          <w:noProof/>
          <w:lang w:val="es-ES"/>
        </w:rPr>
        <w:t>(Nicotra et al. 2010; Reed et al. 2011; Fernández-Pascual &amp; Jiménez-Alfaro 2014)</w:t>
      </w:r>
      <w:r w:rsidR="00A82178" w:rsidRPr="00927584">
        <w:fldChar w:fldCharType="end"/>
      </w:r>
      <w:r w:rsidR="00A82178" w:rsidRPr="00DD3073">
        <w:rPr>
          <w:lang w:val="es-ES"/>
        </w:rPr>
        <w:t xml:space="preserve">. </w:t>
      </w:r>
      <w:r w:rsidR="00C22B0B" w:rsidRPr="00927584">
        <w:t>Our results are also in line with p</w:t>
      </w:r>
      <w:r w:rsidR="005F3596" w:rsidRPr="00927584">
        <w:t xml:space="preserve">revious studies </w:t>
      </w:r>
      <w:r w:rsidR="00DB1FE2" w:rsidRPr="00927584">
        <w:t xml:space="preserve">that </w:t>
      </w:r>
      <w:r w:rsidR="005F3596" w:rsidRPr="00927584">
        <w:t>showed adaptive evolution of phenotypic plasticity in nature, even at small spatial scales</w:t>
      </w:r>
      <w:r w:rsidR="00BB7C3A" w:rsidRPr="00927584">
        <w:t xml:space="preserve"> </w:t>
      </w:r>
      <w:r w:rsidR="00BB7C3A" w:rsidRPr="00927584">
        <w:fldChar w:fldCharType="begin" w:fldLock="1"/>
      </w:r>
      <w:r w:rsidR="0064530B" w:rsidRPr="00927584">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927584">
        <w:fldChar w:fldCharType="separate"/>
      </w:r>
      <w:r w:rsidR="00BB7C3A" w:rsidRPr="00927584">
        <w:rPr>
          <w:noProof/>
        </w:rPr>
        <w:t>(Van Kleunen &amp; Fischer 2005)</w:t>
      </w:r>
      <w:r w:rsidR="00BB7C3A" w:rsidRPr="00927584">
        <w:fldChar w:fldCharType="end"/>
      </w:r>
      <w:r w:rsidR="00663921" w:rsidRPr="00927584">
        <w:t xml:space="preserve">. </w:t>
      </w:r>
      <w:r w:rsidR="00077B68" w:rsidRPr="00927584">
        <w:t>Under climate change scenarios</w:t>
      </w:r>
      <w:r w:rsidR="00F1083C" w:rsidRPr="00927584">
        <w:t xml:space="preserve">, phenotypic plasticity may be the key to accelerate plant responses to new conditions </w:t>
      </w:r>
      <w:r w:rsidR="00F1083C" w:rsidRPr="00927584">
        <w:fldChar w:fldCharType="begin" w:fldLock="1"/>
      </w:r>
      <w:r w:rsidR="00F1083C" w:rsidRPr="00927584">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F1083C" w:rsidRPr="00927584">
        <w:fldChar w:fldCharType="separate"/>
      </w:r>
      <w:r w:rsidR="00F1083C" w:rsidRPr="00927584">
        <w:rPr>
          <w:noProof/>
        </w:rPr>
        <w:t>(Matesanz et al. 2010; Nicotra et al. 2010; Reed et al. 2011; Walck et al. 2011)</w:t>
      </w:r>
      <w:r w:rsidR="00F1083C" w:rsidRPr="00927584">
        <w:fldChar w:fldCharType="end"/>
      </w:r>
      <w:r w:rsidR="00F1083C" w:rsidRPr="00927584">
        <w:t xml:space="preserve">, acting as a buffer against environmental changes </w:t>
      </w:r>
      <w:r w:rsidR="00F1083C" w:rsidRPr="00927584">
        <w:fldChar w:fldCharType="begin" w:fldLock="1"/>
      </w:r>
      <w:r w:rsidR="00F1083C" w:rsidRPr="00927584">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F1083C" w:rsidRPr="00927584">
        <w:fldChar w:fldCharType="separate"/>
      </w:r>
      <w:r w:rsidR="00F1083C" w:rsidRPr="00927584">
        <w:rPr>
          <w:noProof/>
        </w:rPr>
        <w:t>(Lande 2009; Chevin et al. 2010)</w:t>
      </w:r>
      <w:r w:rsidR="00F1083C" w:rsidRPr="00927584">
        <w:fldChar w:fldCharType="end"/>
      </w:r>
      <w:r w:rsidR="00DD3A46" w:rsidRPr="00927584">
        <w:t xml:space="preserve"> and show</w:t>
      </w:r>
      <w:r w:rsidR="00415F1E" w:rsidRPr="00927584">
        <w:t>ing</w:t>
      </w:r>
      <w:r w:rsidR="00DD3A46" w:rsidRPr="00927584">
        <w:t xml:space="preserve"> adaptive responses to drought within a few years </w:t>
      </w:r>
      <w:r w:rsidR="000933C0" w:rsidRPr="00927584">
        <w:fldChar w:fldCharType="begin" w:fldLock="1"/>
      </w:r>
      <w:r w:rsidR="009F38BB" w:rsidRPr="00927584">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933C0" w:rsidRPr="00927584">
        <w:fldChar w:fldCharType="separate"/>
      </w:r>
      <w:r w:rsidR="000933C0" w:rsidRPr="00927584">
        <w:rPr>
          <w:noProof/>
        </w:rPr>
        <w:t>(Dickman et al. 2019)</w:t>
      </w:r>
      <w:r w:rsidR="000933C0" w:rsidRPr="00927584">
        <w:fldChar w:fldCharType="end"/>
      </w:r>
      <w:r w:rsidR="00F1083C" w:rsidRPr="00927584">
        <w:t xml:space="preserve">. </w:t>
      </w:r>
    </w:p>
    <w:p w14:paraId="7CBEE4E5" w14:textId="1AAB8DFC" w:rsidR="00BC7FE7" w:rsidRPr="00927584" w:rsidRDefault="00A27CD5" w:rsidP="00197905">
      <w:pPr>
        <w:autoSpaceDE w:val="0"/>
        <w:autoSpaceDN w:val="0"/>
        <w:adjustRightInd w:val="0"/>
        <w:spacing w:after="0" w:line="360" w:lineRule="auto"/>
        <w:ind w:firstLine="709"/>
        <w:jc w:val="both"/>
      </w:pPr>
      <w:r w:rsidRPr="00927584">
        <w:t>A</w:t>
      </w:r>
      <w:r w:rsidR="002E3082" w:rsidRPr="00927584">
        <w:t xml:space="preserve">lthough our study </w:t>
      </w:r>
      <w:r w:rsidR="00843782" w:rsidRPr="00927584">
        <w:t>supports</w:t>
      </w:r>
      <w:r w:rsidRPr="00927584">
        <w:t xml:space="preserve"> the functional significance of </w:t>
      </w:r>
      <w:r w:rsidR="00843782" w:rsidRPr="00927584">
        <w:t>germination water potential as a relevant seed trait</w:t>
      </w:r>
      <w:r w:rsidRPr="00927584">
        <w:t xml:space="preserve">, we must acknowledge some </w:t>
      </w:r>
      <w:r w:rsidR="009D07E4" w:rsidRPr="00927584">
        <w:t>c</w:t>
      </w:r>
      <w:r w:rsidR="00A75153" w:rsidRPr="00927584">
        <w:t>aveats</w:t>
      </w:r>
      <w:r w:rsidR="009D07E4" w:rsidRPr="00927584">
        <w:t xml:space="preserve"> </w:t>
      </w:r>
      <w:r w:rsidRPr="00927584">
        <w:t>to our</w:t>
      </w:r>
      <w:r w:rsidR="00835613" w:rsidRPr="00927584">
        <w:t xml:space="preserve"> conclusions</w:t>
      </w:r>
      <w:r w:rsidR="006A2270" w:rsidRPr="00927584">
        <w:t>.</w:t>
      </w:r>
      <w:r w:rsidR="006A130F" w:rsidRPr="00927584">
        <w:t xml:space="preserve"> </w:t>
      </w:r>
      <w:r w:rsidR="00843782" w:rsidRPr="00927584">
        <w:t xml:space="preserve">First, </w:t>
      </w:r>
      <w:r w:rsidR="0037763F" w:rsidRPr="00927584">
        <w:t xml:space="preserve">our </w:t>
      </w:r>
      <w:r w:rsidR="007D6DB7" w:rsidRPr="00927584">
        <w:t xml:space="preserve">environmental </w:t>
      </w:r>
      <w:r w:rsidR="00D95B0A" w:rsidRPr="00927584">
        <w:t xml:space="preserve">data is </w:t>
      </w:r>
      <w:r w:rsidR="00EE7A6E" w:rsidRPr="00927584">
        <w:t>constrained to</w:t>
      </w:r>
      <w:r w:rsidR="00AB1E98" w:rsidRPr="00927584">
        <w:t xml:space="preserve"> 2021- 2022 while seeds were collected in 2023</w:t>
      </w:r>
      <w:r w:rsidR="00835613" w:rsidRPr="00927584">
        <w:t>.</w:t>
      </w:r>
      <w:r w:rsidR="00AB1E98" w:rsidRPr="00927584">
        <w:t xml:space="preserve"> </w:t>
      </w:r>
      <w:r w:rsidR="0037763F" w:rsidRPr="00927584">
        <w:t>Therefore, w</w:t>
      </w:r>
      <w:r w:rsidR="00AB1E98" w:rsidRPr="00927584">
        <w:t xml:space="preserve">e </w:t>
      </w:r>
      <w:r w:rsidR="005A40E4" w:rsidRPr="00927584">
        <w:t xml:space="preserve">must </w:t>
      </w:r>
      <w:r w:rsidR="00AB1E98" w:rsidRPr="00927584">
        <w:t>assume that relative</w:t>
      </w:r>
      <w:r w:rsidR="00D74B64" w:rsidRPr="00927584">
        <w:t xml:space="preserve"> microclimatic</w:t>
      </w:r>
      <w:r w:rsidR="00AB1E98" w:rsidRPr="00927584">
        <w:t xml:space="preserve"> differences between </w:t>
      </w:r>
      <w:r w:rsidR="00AA05D0" w:rsidRPr="00927584">
        <w:t>subpopulations</w:t>
      </w:r>
      <w:r w:rsidR="00AB1E98" w:rsidRPr="00927584">
        <w:t xml:space="preserve"> remain </w:t>
      </w:r>
      <w:r w:rsidR="00944875" w:rsidRPr="00927584">
        <w:t>comparable</w:t>
      </w:r>
      <w:r w:rsidR="00AB1E98" w:rsidRPr="00927584">
        <w:t xml:space="preserve"> across years</w:t>
      </w:r>
      <w:r w:rsidR="00B232F0" w:rsidRPr="00927584">
        <w:t>,</w:t>
      </w:r>
      <w:r w:rsidR="00AB1E98" w:rsidRPr="00927584">
        <w:t xml:space="preserve"> and </w:t>
      </w:r>
      <w:r w:rsidR="00B232F0" w:rsidRPr="00927584">
        <w:t>that our GDD measures are</w:t>
      </w:r>
      <w:r w:rsidR="00AB1E98" w:rsidRPr="00927584">
        <w:t xml:space="preserve"> </w:t>
      </w:r>
      <w:r w:rsidR="00E54A69" w:rsidRPr="00927584">
        <w:t xml:space="preserve">a valuable </w:t>
      </w:r>
      <w:r w:rsidR="00B232F0" w:rsidRPr="00927584">
        <w:t>proxy for the environmental</w:t>
      </w:r>
      <w:r w:rsidR="00E54A69" w:rsidRPr="00927584">
        <w:t xml:space="preserve"> </w:t>
      </w:r>
      <w:r w:rsidR="00B232F0" w:rsidRPr="00927584">
        <w:t>drought</w:t>
      </w:r>
      <w:r w:rsidR="00E54A69" w:rsidRPr="00927584">
        <w:t xml:space="preserve"> gradient</w:t>
      </w:r>
      <w:r w:rsidR="000C7523" w:rsidRPr="00927584">
        <w:t>, which is not unreasonable since</w:t>
      </w:r>
      <w:r w:rsidR="00D26328" w:rsidRPr="00927584">
        <w:t xml:space="preserve"> in the study system soil climate largely depend on stable factors such as slope, exposure and soil physical properties</w:t>
      </w:r>
      <w:r w:rsidR="006B63C1" w:rsidRPr="00927584">
        <w:t xml:space="preserve">. </w:t>
      </w:r>
      <w:r w:rsidR="005311C2" w:rsidRPr="00927584">
        <w:t xml:space="preserve">Temperature </w:t>
      </w:r>
      <w:r w:rsidR="00D85965" w:rsidRPr="00927584">
        <w:t xml:space="preserve">influences soil moisture </w:t>
      </w:r>
      <w:r w:rsidR="008B3A64" w:rsidRPr="00927584">
        <w:t>through</w:t>
      </w:r>
      <w:r w:rsidR="00D85965" w:rsidRPr="00927584">
        <w:t xml:space="preserve"> </w:t>
      </w:r>
      <w:r w:rsidR="00FD77AC" w:rsidRPr="00927584">
        <w:t>several</w:t>
      </w:r>
      <w:r w:rsidR="00D85965" w:rsidRPr="00927584">
        <w:t xml:space="preserve"> </w:t>
      </w:r>
      <w:r w:rsidR="00544504" w:rsidRPr="00927584">
        <w:t xml:space="preserve">coupled </w:t>
      </w:r>
      <w:r w:rsidR="00F676D5" w:rsidRPr="00927584">
        <w:t xml:space="preserve">pathways, </w:t>
      </w:r>
      <w:r w:rsidR="009211F5" w:rsidRPr="00927584">
        <w:t xml:space="preserve">generating </w:t>
      </w:r>
      <w:r w:rsidR="00F676D5" w:rsidRPr="00927584">
        <w:t xml:space="preserve">an </w:t>
      </w:r>
      <w:r w:rsidR="005311C2" w:rsidRPr="00927584">
        <w:t xml:space="preserve">increment </w:t>
      </w:r>
      <w:r w:rsidR="00F676D5" w:rsidRPr="00927584">
        <w:t xml:space="preserve">of </w:t>
      </w:r>
      <w:r w:rsidR="005311C2" w:rsidRPr="00927584">
        <w:t xml:space="preserve">evapotranspiration </w:t>
      </w:r>
      <w:r w:rsidR="00D85965" w:rsidRPr="00927584">
        <w:t>rates</w:t>
      </w:r>
      <w:r w:rsidR="005766CF" w:rsidRPr="00927584">
        <w:t xml:space="preserve"> (i.e. higher moisture loss)</w:t>
      </w:r>
      <w:r w:rsidR="008B3A64" w:rsidRPr="00927584">
        <w:t xml:space="preserve"> but a</w:t>
      </w:r>
      <w:r w:rsidR="00C0172B" w:rsidRPr="00927584">
        <w:t xml:space="preserve">lso </w:t>
      </w:r>
      <w:r w:rsidR="009211F5" w:rsidRPr="00927584">
        <w:t xml:space="preserve">reducing </w:t>
      </w:r>
      <w:r w:rsidR="00C0172B" w:rsidRPr="00927584">
        <w:t xml:space="preserve">the amount of snow and </w:t>
      </w:r>
      <w:r w:rsidR="009211F5" w:rsidRPr="00927584">
        <w:t>snow-related</w:t>
      </w:r>
      <w:r w:rsidR="00C0172B" w:rsidRPr="00927584">
        <w:t xml:space="preserve"> water supply in the soil </w:t>
      </w:r>
      <w:r w:rsidR="00C0172B" w:rsidRPr="00927584">
        <w:fldChar w:fldCharType="begin" w:fldLock="1"/>
      </w:r>
      <w:r w:rsidR="00C0172B" w:rsidRPr="00927584">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C0172B" w:rsidRPr="00927584">
        <w:fldChar w:fldCharType="separate"/>
      </w:r>
      <w:r w:rsidR="00C0172B" w:rsidRPr="00927584">
        <w:rPr>
          <w:noProof/>
        </w:rPr>
        <w:t>(Seneviratne et al. 2010)</w:t>
      </w:r>
      <w:r w:rsidR="00C0172B" w:rsidRPr="00927584">
        <w:fldChar w:fldCharType="end"/>
      </w:r>
      <w:r w:rsidR="00C0172B" w:rsidRPr="00927584">
        <w:t>.</w:t>
      </w:r>
      <w:r w:rsidR="009211F5" w:rsidRPr="00927584">
        <w:t xml:space="preserve"> </w:t>
      </w:r>
      <w:r w:rsidR="00C0172B" w:rsidRPr="00927584">
        <w:t>This</w:t>
      </w:r>
      <w:r w:rsidR="00DB1FE2" w:rsidRPr="00927584">
        <w:t xml:space="preserve"> relationship </w:t>
      </w:r>
      <w:r w:rsidR="00FD77AC" w:rsidRPr="00927584">
        <w:t>of heat</w:t>
      </w:r>
      <w:r w:rsidR="002772C9" w:rsidRPr="00927584">
        <w:t xml:space="preserve"> and </w:t>
      </w:r>
      <w:r w:rsidR="00FD77AC" w:rsidRPr="00927584">
        <w:t xml:space="preserve">drought </w:t>
      </w:r>
      <w:r w:rsidR="00DB1FE2" w:rsidRPr="00927584">
        <w:t xml:space="preserve">has been </w:t>
      </w:r>
      <w:r w:rsidR="009D4EB3" w:rsidRPr="00927584">
        <w:t xml:space="preserve">corroborated </w:t>
      </w:r>
      <w:r w:rsidR="00DB1FE2" w:rsidRPr="00927584">
        <w:t>at large</w:t>
      </w:r>
      <w:r w:rsidR="009D4EB3" w:rsidRPr="00927584">
        <w:t>r</w:t>
      </w:r>
      <w:r w:rsidR="00DB1FE2" w:rsidRPr="00927584">
        <w:t xml:space="preserve"> scales </w:t>
      </w:r>
      <w:r w:rsidR="009D4EB3" w:rsidRPr="00927584">
        <w:fldChar w:fldCharType="begin" w:fldLock="1"/>
      </w:r>
      <w:r w:rsidR="0040504F" w:rsidRPr="00927584">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9D4EB3" w:rsidRPr="00927584">
        <w:fldChar w:fldCharType="separate"/>
      </w:r>
      <w:r w:rsidR="009D4EB3" w:rsidRPr="00927584">
        <w:rPr>
          <w:noProof/>
        </w:rPr>
        <w:t>(Seneviratne et al. 2010)</w:t>
      </w:r>
      <w:r w:rsidR="009D4EB3" w:rsidRPr="00927584">
        <w:fldChar w:fldCharType="end"/>
      </w:r>
      <w:r w:rsidR="00D05302" w:rsidRPr="00927584">
        <w:t xml:space="preserve"> </w:t>
      </w:r>
      <w:r w:rsidR="00DB1FE2" w:rsidRPr="00927584">
        <w:t xml:space="preserve">but very few </w:t>
      </w:r>
      <w:r w:rsidR="002772C9" w:rsidRPr="00927584">
        <w:t xml:space="preserve">studies </w:t>
      </w:r>
      <w:r w:rsidR="00DB1FE2" w:rsidRPr="00927584">
        <w:t>ha</w:t>
      </w:r>
      <w:r w:rsidR="002772C9" w:rsidRPr="00927584">
        <w:t>ve</w:t>
      </w:r>
      <w:r w:rsidR="00DB1FE2" w:rsidRPr="00927584">
        <w:t xml:space="preserve"> tested </w:t>
      </w:r>
      <w:r w:rsidR="002772C9" w:rsidRPr="00927584">
        <w:t>it at</w:t>
      </w:r>
      <w:r w:rsidR="00DB1FE2" w:rsidRPr="00927584">
        <w:t xml:space="preserve"> </w:t>
      </w:r>
      <w:r w:rsidR="009D4EB3" w:rsidRPr="00927584">
        <w:t>local scales</w:t>
      </w:r>
      <w:r w:rsidR="0040504F" w:rsidRPr="00927584">
        <w:t xml:space="preserve"> </w:t>
      </w:r>
      <w:r w:rsidR="0040504F" w:rsidRPr="00927584">
        <w:fldChar w:fldCharType="begin" w:fldLock="1"/>
      </w:r>
      <w:r w:rsidR="0040504F" w:rsidRPr="00927584">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operties":{"noteIndex":0},"schema":"https://github.com/citation-style-language/schema/raw/master/csl-citation.json"}</w:instrText>
      </w:r>
      <w:r w:rsidR="0040504F" w:rsidRPr="00927584">
        <w:fldChar w:fldCharType="separate"/>
      </w:r>
      <w:r w:rsidR="0040504F" w:rsidRPr="00927584">
        <w:rPr>
          <w:noProof/>
        </w:rPr>
        <w:t>(Graham et al. 2012)</w:t>
      </w:r>
      <w:r w:rsidR="0040504F" w:rsidRPr="00927584">
        <w:fldChar w:fldCharType="end"/>
      </w:r>
      <w:r w:rsidR="00485A04" w:rsidRPr="00927584">
        <w:t xml:space="preserve">. </w:t>
      </w:r>
      <w:r w:rsidR="002435F2" w:rsidRPr="00927584">
        <w:t>Second,</w:t>
      </w:r>
      <w:r w:rsidR="00BA2FA5" w:rsidRPr="00927584">
        <w:t xml:space="preserve"> t</w:t>
      </w:r>
      <w:r w:rsidR="00A3715D" w:rsidRPr="00927584">
        <w:t xml:space="preserve">he </w:t>
      </w:r>
      <w:r w:rsidR="00AE4EB5" w:rsidRPr="00927584">
        <w:t xml:space="preserve">constant </w:t>
      </w:r>
      <w:r w:rsidR="00A3715D" w:rsidRPr="00927584">
        <w:t xml:space="preserve">germination </w:t>
      </w:r>
      <w:r w:rsidR="00AE4EB5" w:rsidRPr="00927584">
        <w:t>temperature</w:t>
      </w:r>
      <w:r w:rsidR="00A3715D" w:rsidRPr="00927584">
        <w:t xml:space="preserve">s </w:t>
      </w:r>
      <w:r w:rsidR="002435F2" w:rsidRPr="00927584">
        <w:t xml:space="preserve">used in the experiments </w:t>
      </w:r>
      <w:r w:rsidR="00D91DAE" w:rsidRPr="00927584">
        <w:t>are not realistic in field</w:t>
      </w:r>
      <w:r w:rsidR="00AE4EB5" w:rsidRPr="00927584">
        <w:t xml:space="preserve"> conditions</w:t>
      </w:r>
      <w:r w:rsidR="006A130F" w:rsidRPr="00927584">
        <w:t>,</w:t>
      </w:r>
      <w:r w:rsidR="00D91DAE" w:rsidRPr="00927584">
        <w:t xml:space="preserve"> but </w:t>
      </w:r>
      <w:r w:rsidR="006A130F" w:rsidRPr="00927584">
        <w:t>they were</w:t>
      </w:r>
      <w:r w:rsidR="00D91DAE" w:rsidRPr="00927584">
        <w:t xml:space="preserve"> necessary to maintain </w:t>
      </w:r>
      <w:r w:rsidR="00AE4EB5" w:rsidRPr="00927584">
        <w:t>the</w:t>
      </w:r>
      <w:r w:rsidR="00D91DAE" w:rsidRPr="00927584">
        <w:t xml:space="preserve"> stability</w:t>
      </w:r>
      <w:r w:rsidR="00AE4EB5" w:rsidRPr="00927584">
        <w:t xml:space="preserve"> of water potential solutions</w:t>
      </w:r>
      <w:r w:rsidR="006A130F" w:rsidRPr="00927584">
        <w:t xml:space="preserve">. Moreover, </w:t>
      </w:r>
      <w:r w:rsidR="005409C6" w:rsidRPr="00927584">
        <w:t>our preliminary data indicated</w:t>
      </w:r>
      <w:r w:rsidR="00C93704" w:rsidRPr="00927584">
        <w:t xml:space="preserve"> that </w:t>
      </w:r>
      <w:r w:rsidR="00A03351" w:rsidRPr="00927584">
        <w:t>the focus species</w:t>
      </w:r>
      <w:r w:rsidR="00C93704" w:rsidRPr="00927584">
        <w:t xml:space="preserve"> has a wide germination niche </w:t>
      </w:r>
      <w:r w:rsidR="008E1ED3" w:rsidRPr="00927584">
        <w:t xml:space="preserve">without significant differences between </w:t>
      </w:r>
      <w:r w:rsidR="00265928" w:rsidRPr="00927584">
        <w:t>constan</w:t>
      </w:r>
      <w:r w:rsidR="006A130F" w:rsidRPr="00927584">
        <w:t>t and alternating temperatures,</w:t>
      </w:r>
      <w:r w:rsidR="00012ECC" w:rsidRPr="00927584">
        <w:t xml:space="preserve"> reaching up to 70% germination even in darkness.</w:t>
      </w:r>
      <w:r w:rsidR="00265928" w:rsidRPr="00927584">
        <w:t xml:space="preserve"> </w:t>
      </w:r>
      <w:r w:rsidR="00A91D4F" w:rsidRPr="00927584">
        <w:t>Third,</w:t>
      </w:r>
      <w:r w:rsidR="005409C6" w:rsidRPr="00927584">
        <w:t xml:space="preserve"> </w:t>
      </w:r>
      <w:r w:rsidR="00012ECC" w:rsidRPr="00927584">
        <w:t xml:space="preserve">the </w:t>
      </w:r>
      <w:r w:rsidR="005409C6" w:rsidRPr="00927584">
        <w:t xml:space="preserve">translation </w:t>
      </w:r>
      <w:r w:rsidR="00D91DAE" w:rsidRPr="00927584">
        <w:t>of laboratory P</w:t>
      </w:r>
      <w:r w:rsidR="00012ECC" w:rsidRPr="00927584">
        <w:t>EG</w:t>
      </w:r>
      <w:r w:rsidR="00D91DAE" w:rsidRPr="00927584">
        <w:t xml:space="preserve"> results</w:t>
      </w:r>
      <w:r w:rsidR="00CA57BE" w:rsidRPr="00927584">
        <w:t xml:space="preserve"> </w:t>
      </w:r>
      <w:r w:rsidR="005409C6" w:rsidRPr="00927584">
        <w:t>in</w:t>
      </w:r>
      <w:r w:rsidR="00CA57BE" w:rsidRPr="00927584">
        <w:t xml:space="preserve">to field behaviour should be done carefully </w:t>
      </w:r>
      <w:r w:rsidR="00CA57BE" w:rsidRPr="00927584">
        <w:fldChar w:fldCharType="begin" w:fldLock="1"/>
      </w:r>
      <w:r w:rsidR="00FF04A2" w:rsidRPr="00927584">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927584">
        <w:fldChar w:fldCharType="separate"/>
      </w:r>
      <w:r w:rsidR="00CA57BE" w:rsidRPr="00927584">
        <w:rPr>
          <w:noProof/>
        </w:rPr>
        <w:t>(Camacho et al. 2021)</w:t>
      </w:r>
      <w:r w:rsidR="00CA57BE" w:rsidRPr="00927584">
        <w:fldChar w:fldCharType="end"/>
      </w:r>
      <w:r w:rsidRPr="00927584">
        <w:t xml:space="preserve">. In the field, soil water availability </w:t>
      </w:r>
      <w:r w:rsidR="00F8434A" w:rsidRPr="00927584">
        <w:t xml:space="preserve">is </w:t>
      </w:r>
      <w:r w:rsidR="00197905" w:rsidRPr="00927584">
        <w:t>affected by dynamic</w:t>
      </w:r>
      <w:r w:rsidRPr="00927584">
        <w:t xml:space="preserve"> soil hydraulic conductivity, which in turn depends on soil textural properties </w:t>
      </w:r>
      <w:r w:rsidRPr="00927584">
        <w:fldChar w:fldCharType="begin" w:fldLock="1"/>
      </w:r>
      <w:r w:rsidRPr="00927584">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927584">
        <w:fldChar w:fldCharType="separate"/>
      </w:r>
      <w:r w:rsidRPr="00927584">
        <w:rPr>
          <w:noProof/>
        </w:rPr>
        <w:t>(Camacho et al. 2021)</w:t>
      </w:r>
      <w:r w:rsidRPr="00927584">
        <w:fldChar w:fldCharType="end"/>
      </w:r>
      <w:r w:rsidRPr="00927584">
        <w:t>.</w:t>
      </w:r>
      <w:r w:rsidR="00182942" w:rsidRPr="00927584">
        <w:t xml:space="preserve"> </w:t>
      </w:r>
      <w:r w:rsidR="00197905" w:rsidRPr="00927584">
        <w:t xml:space="preserve">It would be important to confirm our results with field emergence data, but it must be considered that maintaining such controlled water potential treatments in the field would be extremely difficult if not impossible with current </w:t>
      </w:r>
      <w:r w:rsidR="007A0AB2" w:rsidRPr="00927584">
        <w:t>technology</w:t>
      </w:r>
      <w:r w:rsidR="00197905" w:rsidRPr="00927584">
        <w:t>.</w:t>
      </w:r>
    </w:p>
    <w:p w14:paraId="691E8897" w14:textId="3F469B69" w:rsidR="009F63D5" w:rsidRPr="00927584" w:rsidRDefault="009F63D5" w:rsidP="009F63D5">
      <w:pPr>
        <w:spacing w:line="360" w:lineRule="auto"/>
        <w:ind w:firstLine="709"/>
        <w:jc w:val="both"/>
      </w:pPr>
      <w:r w:rsidRPr="00927584">
        <w:t xml:space="preserve">Future research should extend our understanding of intraspecific </w:t>
      </w:r>
      <w:r w:rsidR="00291E15" w:rsidRPr="00927584">
        <w:t>variation</w:t>
      </w:r>
      <w:r w:rsidRPr="00927584">
        <w:t xml:space="preserve"> in germination responses to water stress to other species and ecosystems, including different degrees of environmental water-limitation. In addition, complementary studies with reciprocal </w:t>
      </w:r>
      <w:r w:rsidRPr="00927584">
        <w:lastRenderedPageBreak/>
        <w:t xml:space="preserve">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p>
    <w:p w14:paraId="0289C2A5" w14:textId="18D44A7B" w:rsidR="00703716" w:rsidRPr="00927584" w:rsidRDefault="00981A0C" w:rsidP="00427425">
      <w:pPr>
        <w:spacing w:line="360" w:lineRule="auto"/>
        <w:ind w:firstLine="709"/>
        <w:jc w:val="both"/>
      </w:pPr>
      <w:r w:rsidRPr="00927584">
        <w:t>B</w:t>
      </w:r>
      <w:r w:rsidR="00F9176E" w:rsidRPr="00927584">
        <w:t xml:space="preserve">e that as it may, </w:t>
      </w:r>
      <w:r w:rsidR="00521878" w:rsidRPr="00927584">
        <w:rPr>
          <w:rFonts w:cstheme="minorHAnsi"/>
        </w:rPr>
        <w:t>ψ</w:t>
      </w:r>
      <w:r w:rsidR="00521878" w:rsidRPr="00927584">
        <w:rPr>
          <w:rFonts w:cstheme="minorHAnsi"/>
          <w:vertAlign w:val="subscript"/>
        </w:rPr>
        <w:t>b</w:t>
      </w:r>
      <w:r w:rsidR="00521878" w:rsidRPr="00927584">
        <w:t xml:space="preserve"> </w:t>
      </w:r>
      <w:r w:rsidR="008C6BC2" w:rsidRPr="00927584">
        <w:t xml:space="preserve">is a functional trait with important consequences for </w:t>
      </w:r>
      <w:r w:rsidR="00427425" w:rsidRPr="00927584">
        <w:t xml:space="preserve">reproductive timing and success and, ultimately, for </w:t>
      </w:r>
      <w:r w:rsidR="008C6BC2" w:rsidRPr="00927584">
        <w:t>individual fitness</w:t>
      </w:r>
      <w:r w:rsidR="00427425" w:rsidRPr="00927584">
        <w:t>.</w:t>
      </w:r>
      <w:r w:rsidRPr="00927584">
        <w:t xml:space="preserve"> </w:t>
      </w:r>
      <w:r w:rsidR="006D4776" w:rsidRPr="00927584">
        <w:t>The fact that it show</w:t>
      </w:r>
      <w:r w:rsidR="00FE13F1" w:rsidRPr="00927584">
        <w:t>s</w:t>
      </w:r>
      <w:r w:rsidR="008C6BC2" w:rsidRPr="00927584">
        <w:t xml:space="preserve"> intraspecific </w:t>
      </w:r>
      <w:r w:rsidR="00291E15" w:rsidRPr="00927584">
        <w:t>variation</w:t>
      </w:r>
      <w:r w:rsidR="008C6BC2" w:rsidRPr="00927584">
        <w:t xml:space="preserve"> along </w:t>
      </w:r>
      <w:r w:rsidR="006D4776" w:rsidRPr="00927584">
        <w:t xml:space="preserve">microscale </w:t>
      </w:r>
      <w:r w:rsidR="008C6BC2" w:rsidRPr="00927584">
        <w:t>climatic gradients of water availability</w:t>
      </w:r>
      <w:r w:rsidR="006D4776" w:rsidRPr="00927584">
        <w:t xml:space="preserve"> indicates th</w:t>
      </w:r>
      <w:r w:rsidR="0065070B" w:rsidRPr="00927584">
        <w:t>at seed germination has a high potential to adapt to climatic changes</w:t>
      </w:r>
      <w:r w:rsidR="00E20A29" w:rsidRPr="00927584">
        <w:t>, highlighting the capacity of seeds to integrate environmental signals to produce a fine scale regulation of germination events in time and in space</w:t>
      </w:r>
      <w:r w:rsidRPr="00927584">
        <w:t xml:space="preserve">. </w:t>
      </w:r>
      <w:r w:rsidR="00E20A29" w:rsidRPr="00927584">
        <w:t xml:space="preserve">This </w:t>
      </w:r>
      <w:r w:rsidR="005966C8" w:rsidRPr="00927584">
        <w:t>capacity can be a valuable</w:t>
      </w:r>
      <w:r w:rsidR="00756D98" w:rsidRPr="00927584">
        <w:t xml:space="preserve"> buffer </w:t>
      </w:r>
      <w:r w:rsidR="005966C8" w:rsidRPr="00927584">
        <w:t xml:space="preserve">against </w:t>
      </w:r>
      <w:r w:rsidR="00756D98" w:rsidRPr="00927584">
        <w:t>global change effects. In particular,</w:t>
      </w:r>
      <w:r w:rsidR="00F03AF2" w:rsidRPr="00927584">
        <w:t xml:space="preserve"> </w:t>
      </w:r>
      <w:r w:rsidR="00002255" w:rsidRPr="00927584">
        <w:t xml:space="preserve">it can help plant populations to cope with the </w:t>
      </w:r>
      <w:r w:rsidR="009D4D87" w:rsidRPr="00927584">
        <w:t>increasing unpredictability of precipitation in future climatic</w:t>
      </w:r>
      <w:r w:rsidR="002E4C40" w:rsidRPr="00927584">
        <w:t xml:space="preserve"> scenarios</w:t>
      </w:r>
      <w:r w:rsidR="00756D98" w:rsidRPr="00927584">
        <w:t xml:space="preserve">. </w:t>
      </w:r>
    </w:p>
    <w:p w14:paraId="7DED688A" w14:textId="3403CC08" w:rsidR="00CA0E0D" w:rsidRPr="00927584" w:rsidRDefault="0049360F" w:rsidP="002D07AE">
      <w:pPr>
        <w:pStyle w:val="Ttulo2"/>
        <w:spacing w:line="360" w:lineRule="auto"/>
        <w:jc w:val="both"/>
      </w:pPr>
      <w:r w:rsidRPr="00927584">
        <w:t>5. References</w:t>
      </w:r>
    </w:p>
    <w:p w14:paraId="668AB505" w14:textId="6E0A305E" w:rsidR="0040504F" w:rsidRPr="00927584" w:rsidRDefault="00EF08C7" w:rsidP="0040504F">
      <w:pPr>
        <w:widowControl w:val="0"/>
        <w:autoSpaceDE w:val="0"/>
        <w:autoSpaceDN w:val="0"/>
        <w:adjustRightInd w:val="0"/>
        <w:spacing w:line="360" w:lineRule="auto"/>
        <w:ind w:left="480" w:hanging="480"/>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0504F" w:rsidRPr="00927584">
        <w:rPr>
          <w:rFonts w:ascii="Calibri" w:hAnsi="Calibri" w:cs="Calibri"/>
          <w:noProof/>
          <w:kern w:val="0"/>
        </w:rPr>
        <w:t xml:space="preserve">Albert, C.H., Thuiller, W., Yoccoz, N.G., Soudant, A., Boucher, F., Saccone, P., &amp; Lavorel, S. 2010. Intraspecific functional variability: Extent, structure and sources of variation. </w:t>
      </w:r>
      <w:r w:rsidR="0040504F" w:rsidRPr="00927584">
        <w:rPr>
          <w:rFonts w:ascii="Calibri" w:hAnsi="Calibri" w:cs="Calibri"/>
          <w:i/>
          <w:iCs/>
          <w:noProof/>
          <w:kern w:val="0"/>
        </w:rPr>
        <w:t>Journal of Ecology</w:t>
      </w:r>
      <w:r w:rsidR="0040504F" w:rsidRPr="00927584">
        <w:rPr>
          <w:rFonts w:ascii="Calibri" w:hAnsi="Calibri" w:cs="Calibri"/>
          <w:noProof/>
          <w:kern w:val="0"/>
        </w:rPr>
        <w:t xml:space="preserve"> 98: 604–613.</w:t>
      </w:r>
    </w:p>
    <w:p w14:paraId="724F73D4"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Allen, P.S., Meyer, S.E., &amp; Khan, M.A. 2000. Hydrothermal time as a tool in comparative germination studies. </w:t>
      </w:r>
      <w:r w:rsidRPr="00927584">
        <w:rPr>
          <w:rFonts w:ascii="Calibri" w:hAnsi="Calibri" w:cs="Calibri"/>
          <w:i/>
          <w:iCs/>
          <w:noProof/>
          <w:kern w:val="0"/>
        </w:rPr>
        <w:t>Seed biology: advances and applications. Proceedings of the Sixth International Workshop on Seeds, Merida, Mexico, 1999.</w:t>
      </w:r>
      <w:r w:rsidRPr="00927584">
        <w:rPr>
          <w:rFonts w:ascii="Calibri" w:hAnsi="Calibri" w:cs="Calibri"/>
          <w:noProof/>
          <w:kern w:val="0"/>
        </w:rPr>
        <w:t xml:space="preserve"> 401–410.</w:t>
      </w:r>
    </w:p>
    <w:p w14:paraId="6D1B853F"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Anderson, J.T., Inouye, D.W., McKinney, A.M., Colautti, R.I., &amp; Mitchell-Olds, T. 2012. Phenotypic plasticity and adaptive evolution contribute to advancing flowering phenology in response to climate change. </w:t>
      </w:r>
      <w:r w:rsidRPr="00927584">
        <w:rPr>
          <w:rFonts w:ascii="Calibri" w:hAnsi="Calibri" w:cs="Calibri"/>
          <w:i/>
          <w:iCs/>
          <w:noProof/>
          <w:kern w:val="0"/>
        </w:rPr>
        <w:t>Proceedings of the Royal Society B: Biological Sciences</w:t>
      </w:r>
      <w:r w:rsidRPr="00927584">
        <w:rPr>
          <w:rFonts w:ascii="Calibri" w:hAnsi="Calibri" w:cs="Calibri"/>
          <w:noProof/>
          <w:kern w:val="0"/>
        </w:rPr>
        <w:t xml:space="preserve"> 279: 3843–3852.</w:t>
      </w:r>
    </w:p>
    <w:p w14:paraId="53D3BE31"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askin, C.C., &amp; Baskin, J.M. (Eds.). 2022. </w:t>
      </w:r>
      <w:r w:rsidRPr="00927584">
        <w:rPr>
          <w:rFonts w:ascii="Calibri" w:hAnsi="Calibri" w:cs="Calibri"/>
          <w:i/>
          <w:iCs/>
          <w:noProof/>
          <w:kern w:val="0"/>
        </w:rPr>
        <w:t>Plant Regeneration from Seeds</w:t>
      </w:r>
      <w:r w:rsidRPr="00927584">
        <w:rPr>
          <w:rFonts w:ascii="Calibri" w:hAnsi="Calibri" w:cs="Calibri"/>
          <w:noProof/>
          <w:kern w:val="0"/>
        </w:rPr>
        <w:t>. Elsevier.</w:t>
      </w:r>
    </w:p>
    <w:p w14:paraId="7D3444D3"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askin, C.C., &amp; Baskin, J.M. 2014. </w:t>
      </w:r>
      <w:r w:rsidRPr="00927584">
        <w:rPr>
          <w:rFonts w:ascii="Calibri" w:hAnsi="Calibri" w:cs="Calibri"/>
          <w:i/>
          <w:iCs/>
          <w:noProof/>
          <w:kern w:val="0"/>
        </w:rPr>
        <w:t>Seeds. Ecology, Biogeography and Evolution of Dormancy and Germination</w:t>
      </w:r>
      <w:r w:rsidRPr="00927584">
        <w:rPr>
          <w:rFonts w:ascii="Calibri" w:hAnsi="Calibri" w:cs="Calibri"/>
          <w:noProof/>
          <w:kern w:val="0"/>
        </w:rPr>
        <w:t>. Academic Press, San Diego, CA, USA.</w:t>
      </w:r>
    </w:p>
    <w:p w14:paraId="5941497D"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de Bello, F., Carmona, C., Dias, A., Götzenberger, L., Moretti, M., &amp; Berg, M. 2021. Intraspecific Trait Variability. In </w:t>
      </w:r>
      <w:r w:rsidRPr="00927584">
        <w:rPr>
          <w:rFonts w:ascii="Calibri" w:hAnsi="Calibri" w:cs="Calibri"/>
          <w:i/>
          <w:iCs/>
          <w:noProof/>
          <w:kern w:val="0"/>
        </w:rPr>
        <w:t>Handbook of Trait-Based Ecology: From Theory to R Tools</w:t>
      </w:r>
      <w:r w:rsidRPr="00927584">
        <w:rPr>
          <w:rFonts w:ascii="Calibri" w:hAnsi="Calibri" w:cs="Calibri"/>
          <w:noProof/>
          <w:kern w:val="0"/>
        </w:rPr>
        <w:t>, pp. 105–128. Cambridge University Press.</w:t>
      </w:r>
    </w:p>
    <w:p w14:paraId="38AD1D8C"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ernau, V.M., Barbolla, L.J., McHale, L.K., &amp; Mercer, K.L. 2020. Germination response of diverse wild and landrace chile peppers (Capsicum spp.) under drought stress simulated </w:t>
      </w:r>
      <w:r w:rsidRPr="00927584">
        <w:rPr>
          <w:rFonts w:ascii="Calibri" w:hAnsi="Calibri" w:cs="Calibri"/>
          <w:noProof/>
          <w:kern w:val="0"/>
        </w:rPr>
        <w:lastRenderedPageBreak/>
        <w:t xml:space="preserve">with polyethylene glycol. </w:t>
      </w:r>
      <w:r w:rsidRPr="00927584">
        <w:rPr>
          <w:rFonts w:ascii="Calibri" w:hAnsi="Calibri" w:cs="Calibri"/>
          <w:i/>
          <w:iCs/>
          <w:noProof/>
          <w:kern w:val="0"/>
        </w:rPr>
        <w:t>PLoS ONE</w:t>
      </w:r>
      <w:r w:rsidRPr="00927584">
        <w:rPr>
          <w:rFonts w:ascii="Calibri" w:hAnsi="Calibri" w:cs="Calibri"/>
          <w:noProof/>
          <w:kern w:val="0"/>
        </w:rPr>
        <w:t xml:space="preserve"> 15: 1–19.</w:t>
      </w:r>
    </w:p>
    <w:p w14:paraId="6453553B"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ewley, J., Bradford, K., Hilhorst, H., &amp; Nonogaki, H. 2013. Environmental regulation of dormancy and germination. In Bewley, J., Bradford, K., &amp; Hilhorst, H. (eds.), </w:t>
      </w:r>
      <w:r w:rsidRPr="00927584">
        <w:rPr>
          <w:rFonts w:ascii="Calibri" w:hAnsi="Calibri" w:cs="Calibri"/>
          <w:i/>
          <w:iCs/>
          <w:noProof/>
          <w:kern w:val="0"/>
        </w:rPr>
        <w:t>Seeds: physiology of development, germination and dormancy</w:t>
      </w:r>
      <w:r w:rsidRPr="00927584">
        <w:rPr>
          <w:rFonts w:ascii="Calibri" w:hAnsi="Calibri" w:cs="Calibri"/>
          <w:noProof/>
          <w:kern w:val="0"/>
        </w:rPr>
        <w:t>, Springer, New York.</w:t>
      </w:r>
    </w:p>
    <w:p w14:paraId="6BF99C50"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ond, W.J., Honig, M., &amp; Maze, K.E. 1999. Seed size and seedling emergence: An allometric relationship and some ecological implications. </w:t>
      </w:r>
      <w:r w:rsidRPr="00927584">
        <w:rPr>
          <w:rFonts w:ascii="Calibri" w:hAnsi="Calibri" w:cs="Calibri"/>
          <w:i/>
          <w:iCs/>
          <w:noProof/>
          <w:kern w:val="0"/>
        </w:rPr>
        <w:t>Oecologia</w:t>
      </w:r>
      <w:r w:rsidRPr="00927584">
        <w:rPr>
          <w:rFonts w:ascii="Calibri" w:hAnsi="Calibri" w:cs="Calibri"/>
          <w:noProof/>
          <w:kern w:val="0"/>
        </w:rPr>
        <w:t xml:space="preserve"> 120: 132–136.</w:t>
      </w:r>
    </w:p>
    <w:p w14:paraId="61EE87C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radford, K.J. 2002. Applications of hydrothermal time to quantifying and modeling seed germination and dormancy. </w:t>
      </w:r>
      <w:r w:rsidRPr="00927584">
        <w:rPr>
          <w:rFonts w:ascii="Calibri" w:hAnsi="Calibri" w:cs="Calibri"/>
          <w:i/>
          <w:iCs/>
          <w:noProof/>
          <w:kern w:val="0"/>
        </w:rPr>
        <w:t>Weed Science</w:t>
      </w:r>
      <w:r w:rsidRPr="00927584">
        <w:rPr>
          <w:rFonts w:ascii="Calibri" w:hAnsi="Calibri" w:cs="Calibri"/>
          <w:noProof/>
          <w:kern w:val="0"/>
        </w:rPr>
        <w:t xml:space="preserve"> 50: 248–260.</w:t>
      </w:r>
    </w:p>
    <w:p w14:paraId="16DB8130"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927584">
        <w:rPr>
          <w:rFonts w:ascii="Calibri" w:hAnsi="Calibri" w:cs="Calibri"/>
          <w:i/>
          <w:iCs/>
          <w:noProof/>
          <w:kern w:val="0"/>
        </w:rPr>
        <w:t>The R Journal</w:t>
      </w:r>
      <w:r w:rsidRPr="00927584">
        <w:rPr>
          <w:rFonts w:ascii="Calibri" w:hAnsi="Calibri" w:cs="Calibri"/>
          <w:noProof/>
          <w:kern w:val="0"/>
        </w:rPr>
        <w:t xml:space="preserve"> 9: 378–400.</w:t>
      </w:r>
    </w:p>
    <w:p w14:paraId="7DF7C222"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yars, S.G., Papst, W., &amp; Hoffmann, A.A. 2007. Local adaptation and cogradient selection in the alpine plant, Poa hiemata, along a narrow altitudinal gradient. </w:t>
      </w:r>
      <w:r w:rsidRPr="00927584">
        <w:rPr>
          <w:rFonts w:ascii="Calibri" w:hAnsi="Calibri" w:cs="Calibri"/>
          <w:i/>
          <w:iCs/>
          <w:noProof/>
          <w:kern w:val="0"/>
        </w:rPr>
        <w:t>Evolution</w:t>
      </w:r>
      <w:r w:rsidRPr="00927584">
        <w:rPr>
          <w:rFonts w:ascii="Calibri" w:hAnsi="Calibri" w:cs="Calibri"/>
          <w:noProof/>
          <w:kern w:val="0"/>
        </w:rPr>
        <w:t xml:space="preserve"> 61: 2925–2941.</w:t>
      </w:r>
    </w:p>
    <w:p w14:paraId="24DF9F4B"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927584">
        <w:rPr>
          <w:rFonts w:ascii="Calibri" w:hAnsi="Calibri" w:cs="Calibri"/>
          <w:i/>
          <w:iCs/>
          <w:noProof/>
          <w:kern w:val="0"/>
        </w:rPr>
        <w:t>Plant and Soil</w:t>
      </w:r>
      <w:r w:rsidRPr="00927584">
        <w:rPr>
          <w:rFonts w:ascii="Calibri" w:hAnsi="Calibri" w:cs="Calibri"/>
          <w:noProof/>
          <w:kern w:val="0"/>
        </w:rPr>
        <w:t xml:space="preserve"> 462: 175–188.</w:t>
      </w:r>
    </w:p>
    <w:p w14:paraId="31EECD59"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hevin, L.M., Lande, R., &amp; Mace, G.M. 2010. Adaptation, plasticity, and extinction in a changing environment: Towards a predictive theory. </w:t>
      </w:r>
      <w:r w:rsidRPr="00927584">
        <w:rPr>
          <w:rFonts w:ascii="Calibri" w:hAnsi="Calibri" w:cs="Calibri"/>
          <w:i/>
          <w:iCs/>
          <w:noProof/>
          <w:kern w:val="0"/>
        </w:rPr>
        <w:t>PLoS Biology</w:t>
      </w:r>
      <w:r w:rsidRPr="00927584">
        <w:rPr>
          <w:rFonts w:ascii="Calibri" w:hAnsi="Calibri" w:cs="Calibri"/>
          <w:noProof/>
          <w:kern w:val="0"/>
        </w:rPr>
        <w:t xml:space="preserve"> 8:.</w:t>
      </w:r>
    </w:p>
    <w:p w14:paraId="3148A5A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hristie, K., Pierson, N.R., Lowry, D.B., &amp; Holeski, L.M. 2022. Local adaptation of seed and seedling traits along a natural aridity gradient may both predict and constrain adaptive responses to climate change. </w:t>
      </w:r>
      <w:r w:rsidRPr="00927584">
        <w:rPr>
          <w:rFonts w:ascii="Calibri" w:hAnsi="Calibri" w:cs="Calibri"/>
          <w:i/>
          <w:iCs/>
          <w:noProof/>
          <w:kern w:val="0"/>
        </w:rPr>
        <w:t>American Journal of Botany</w:t>
      </w:r>
      <w:r w:rsidRPr="00927584">
        <w:rPr>
          <w:rFonts w:ascii="Calibri" w:hAnsi="Calibri" w:cs="Calibri"/>
          <w:noProof/>
          <w:kern w:val="0"/>
        </w:rPr>
        <w:t xml:space="preserve"> 109: 1529–1544.</w:t>
      </w:r>
    </w:p>
    <w:p w14:paraId="4B07B4BC"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ochrane, A., Yates, C.J., Hoyle, G.L., &amp; Nicotra, A.B. 2015. Will among-population variation in seed traits improve the chance of species persistence under climate change? </w:t>
      </w:r>
      <w:r w:rsidRPr="00927584">
        <w:rPr>
          <w:rFonts w:ascii="Calibri" w:hAnsi="Calibri" w:cs="Calibri"/>
          <w:i/>
          <w:iCs/>
          <w:noProof/>
          <w:kern w:val="0"/>
        </w:rPr>
        <w:t>Global Ecology and Biogeography</w:t>
      </w:r>
      <w:r w:rsidRPr="00927584">
        <w:rPr>
          <w:rFonts w:ascii="Calibri" w:hAnsi="Calibri" w:cs="Calibri"/>
          <w:noProof/>
          <w:kern w:val="0"/>
        </w:rPr>
        <w:t xml:space="preserve"> 24: 12–24.</w:t>
      </w:r>
    </w:p>
    <w:p w14:paraId="01AD6B90"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Dickman, E.E., Pennington, L.K., Franks, S.J., &amp; Sexton, J.P. 2019. Evidence for adaptive responses to historic drought across a native plant species range. </w:t>
      </w:r>
      <w:r w:rsidRPr="00927584">
        <w:rPr>
          <w:rFonts w:ascii="Calibri" w:hAnsi="Calibri" w:cs="Calibri"/>
          <w:i/>
          <w:iCs/>
          <w:noProof/>
          <w:kern w:val="0"/>
        </w:rPr>
        <w:t>Evolutionary Applications</w:t>
      </w:r>
      <w:r w:rsidRPr="00927584">
        <w:rPr>
          <w:rFonts w:ascii="Calibri" w:hAnsi="Calibri" w:cs="Calibri"/>
          <w:noProof/>
          <w:kern w:val="0"/>
        </w:rPr>
        <w:t xml:space="preserve"> 12: 1569–1582.</w:t>
      </w:r>
    </w:p>
    <w:p w14:paraId="75042FED"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Donohue, K., Burghardt, L.T., Runcie, D., Bradford, K.J., &amp; Schmitt, J. 2015. Applying developmental threshold models to evolutionary ecology. </w:t>
      </w:r>
      <w:r w:rsidRPr="00927584">
        <w:rPr>
          <w:rFonts w:ascii="Calibri" w:hAnsi="Calibri" w:cs="Calibri"/>
          <w:i/>
          <w:iCs/>
          <w:noProof/>
          <w:kern w:val="0"/>
        </w:rPr>
        <w:t>Trends in Ecology and Evolution</w:t>
      </w:r>
      <w:r w:rsidRPr="00927584">
        <w:rPr>
          <w:rFonts w:ascii="Calibri" w:hAnsi="Calibri" w:cs="Calibri"/>
          <w:noProof/>
          <w:kern w:val="0"/>
        </w:rPr>
        <w:t xml:space="preserve"> 30: 66–77.</w:t>
      </w:r>
    </w:p>
    <w:p w14:paraId="3CAF9548"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lastRenderedPageBreak/>
        <w:t xml:space="preserve">Escobar, D.F.E., Silveira, F.A.O., &amp; Morellato, L.P.C. 2018. </w:t>
      </w:r>
      <w:r w:rsidRPr="00927584">
        <w:rPr>
          <w:rFonts w:ascii="Calibri" w:hAnsi="Calibri" w:cs="Calibri"/>
          <w:noProof/>
          <w:kern w:val="0"/>
        </w:rPr>
        <w:t xml:space="preserve">Timing of seed dispersal and seed dormancy in Brazilian savanna: Two solutions to face seasonality. </w:t>
      </w:r>
      <w:r w:rsidRPr="00927584">
        <w:rPr>
          <w:rFonts w:ascii="Calibri" w:hAnsi="Calibri" w:cs="Calibri"/>
          <w:i/>
          <w:iCs/>
          <w:noProof/>
          <w:kern w:val="0"/>
        </w:rPr>
        <w:t>Annals of Botany</w:t>
      </w:r>
      <w:r w:rsidRPr="00927584">
        <w:rPr>
          <w:rFonts w:ascii="Calibri" w:hAnsi="Calibri" w:cs="Calibri"/>
          <w:noProof/>
          <w:kern w:val="0"/>
        </w:rPr>
        <w:t xml:space="preserve"> 121: 1197–1209.</w:t>
      </w:r>
    </w:p>
    <w:p w14:paraId="36FEB13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Evans, M.E.K., &amp; Dennehy, J.J. 2014. Germ Banking : Bet ‐ Hedging and Variable Release from Egg and Seed Dormancy. </w:t>
      </w:r>
      <w:r w:rsidRPr="00927584">
        <w:rPr>
          <w:rFonts w:ascii="Calibri" w:hAnsi="Calibri" w:cs="Calibri"/>
          <w:i/>
          <w:iCs/>
          <w:noProof/>
          <w:kern w:val="0"/>
        </w:rPr>
        <w:t>The Quarterly Review of Biology</w:t>
      </w:r>
      <w:r w:rsidRPr="00927584">
        <w:rPr>
          <w:rFonts w:ascii="Calibri" w:hAnsi="Calibri" w:cs="Calibri"/>
          <w:noProof/>
          <w:kern w:val="0"/>
        </w:rPr>
        <w:t xml:space="preserve"> 80: 431–451.</w:t>
      </w:r>
    </w:p>
    <w:p w14:paraId="63E15E73"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Evans, C.E., &amp; Etherington, J.R. 1991. The effect of soil water potential on seedling growth of some British plants. </w:t>
      </w:r>
      <w:r w:rsidRPr="00927584">
        <w:rPr>
          <w:rFonts w:ascii="Calibri" w:hAnsi="Calibri" w:cs="Calibri"/>
          <w:i/>
          <w:iCs/>
          <w:noProof/>
          <w:kern w:val="0"/>
        </w:rPr>
        <w:t>New Phytologist</w:t>
      </w:r>
      <w:r w:rsidRPr="00927584">
        <w:rPr>
          <w:rFonts w:ascii="Calibri" w:hAnsi="Calibri" w:cs="Calibri"/>
          <w:noProof/>
          <w:kern w:val="0"/>
        </w:rPr>
        <w:t xml:space="preserve"> 118: 571–579.</w:t>
      </w:r>
    </w:p>
    <w:p w14:paraId="57F148F4"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927584">
        <w:rPr>
          <w:rFonts w:ascii="Calibri" w:hAnsi="Calibri" w:cs="Calibri"/>
          <w:i/>
          <w:iCs/>
          <w:noProof/>
          <w:kern w:val="0"/>
        </w:rPr>
        <w:t>New Phytologist</w:t>
      </w:r>
      <w:r w:rsidRPr="00927584">
        <w:rPr>
          <w:rFonts w:ascii="Calibri" w:hAnsi="Calibri" w:cs="Calibri"/>
          <w:noProof/>
          <w:kern w:val="0"/>
        </w:rPr>
        <w:t xml:space="preserve"> 229: 3573–3586.</w:t>
      </w:r>
    </w:p>
    <w:p w14:paraId="5E88970C"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Fernández-Pascual, E., &amp; González-Rodríguez, G. 2020. seedr: Hydro and Thermal Time Germination Models in R. </w:t>
      </w:r>
    </w:p>
    <w:p w14:paraId="3917A278" w14:textId="77777777" w:rsidR="0040504F" w:rsidRPr="00DD3073"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DD3073">
        <w:rPr>
          <w:rFonts w:ascii="Calibri" w:hAnsi="Calibri" w:cs="Calibri"/>
          <w:noProof/>
          <w:kern w:val="0"/>
          <w:lang w:val="es-ES"/>
        </w:rPr>
        <w:t xml:space="preserve">Fernández-Pascual, E., &amp; Jiménez-Alfaro, B. 2014. </w:t>
      </w:r>
      <w:r w:rsidRPr="00927584">
        <w:rPr>
          <w:rFonts w:ascii="Calibri" w:hAnsi="Calibri" w:cs="Calibri"/>
          <w:noProof/>
          <w:kern w:val="0"/>
        </w:rPr>
        <w:t xml:space="preserve">Phenotypic plasticity in seed germination relates differentially to overwintering and flowering temperatures. </w:t>
      </w:r>
      <w:r w:rsidRPr="00DD3073">
        <w:rPr>
          <w:rFonts w:ascii="Calibri" w:hAnsi="Calibri" w:cs="Calibri"/>
          <w:i/>
          <w:iCs/>
          <w:noProof/>
          <w:kern w:val="0"/>
          <w:lang w:val="es-ES"/>
        </w:rPr>
        <w:t>Seed Science Research</w:t>
      </w:r>
      <w:r w:rsidRPr="00DD3073">
        <w:rPr>
          <w:rFonts w:ascii="Calibri" w:hAnsi="Calibri" w:cs="Calibri"/>
          <w:noProof/>
          <w:kern w:val="0"/>
          <w:lang w:val="es-ES"/>
        </w:rPr>
        <w:t xml:space="preserve"> 24: 273–280.</w:t>
      </w:r>
    </w:p>
    <w:p w14:paraId="5AC099C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Fernández-Pascual, E., Jiménez-Alfaro, B., Caujapé-Castells, J., Jaén-Molina, R., &amp; Díaz, T.E. 2013. </w:t>
      </w:r>
      <w:r w:rsidRPr="00927584">
        <w:rPr>
          <w:rFonts w:ascii="Calibri" w:hAnsi="Calibri" w:cs="Calibri"/>
          <w:noProof/>
          <w:kern w:val="0"/>
        </w:rPr>
        <w:t xml:space="preserve">A local dormancy cline is related to the seed maturation environment, population genetic composition and climate. </w:t>
      </w:r>
      <w:r w:rsidRPr="00927584">
        <w:rPr>
          <w:rFonts w:ascii="Calibri" w:hAnsi="Calibri" w:cs="Calibri"/>
          <w:i/>
          <w:iCs/>
          <w:noProof/>
          <w:kern w:val="0"/>
        </w:rPr>
        <w:t>Annals of Botany</w:t>
      </w:r>
      <w:r w:rsidRPr="00927584">
        <w:rPr>
          <w:rFonts w:ascii="Calibri" w:hAnsi="Calibri" w:cs="Calibri"/>
          <w:noProof/>
          <w:kern w:val="0"/>
        </w:rPr>
        <w:t xml:space="preserve"> 112: 937–945.</w:t>
      </w:r>
    </w:p>
    <w:p w14:paraId="29D84C5F" w14:textId="77777777" w:rsidR="0040504F" w:rsidRPr="00DD3073"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Fernández-Pascual, E., Mattana, E., &amp; Pritchard, H.W. 2019. Seeds of future past: climate change and the thermal memory of plant reproductive traits. </w:t>
      </w:r>
      <w:r w:rsidRPr="00DD3073">
        <w:rPr>
          <w:rFonts w:ascii="Calibri" w:hAnsi="Calibri" w:cs="Calibri"/>
          <w:i/>
          <w:iCs/>
          <w:noProof/>
          <w:kern w:val="0"/>
          <w:lang w:val="es-ES"/>
        </w:rPr>
        <w:t>Biological Reviews</w:t>
      </w:r>
      <w:r w:rsidRPr="00DD3073">
        <w:rPr>
          <w:rFonts w:ascii="Calibri" w:hAnsi="Calibri" w:cs="Calibri"/>
          <w:noProof/>
          <w:kern w:val="0"/>
          <w:lang w:val="es-ES"/>
        </w:rPr>
        <w:t xml:space="preserve"> 94: 439–456.</w:t>
      </w:r>
    </w:p>
    <w:p w14:paraId="69F6B39F"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Frischie, S., Fernández-Pascual, E., Ramirez, C.G., Toorop, P., González, M.H., &amp; Jiménez-Alfaro, B. 2018. </w:t>
      </w:r>
      <w:r w:rsidRPr="00927584">
        <w:rPr>
          <w:rFonts w:ascii="Calibri" w:hAnsi="Calibri" w:cs="Calibri"/>
          <w:noProof/>
          <w:kern w:val="0"/>
        </w:rPr>
        <w:t xml:space="preserve">Hydrothermal thresholds for seed germination in winter annual forbs from old-field Mediterranean landscapes. </w:t>
      </w:r>
      <w:r w:rsidRPr="00927584">
        <w:rPr>
          <w:rFonts w:ascii="Calibri" w:hAnsi="Calibri" w:cs="Calibri"/>
          <w:i/>
          <w:iCs/>
          <w:noProof/>
          <w:kern w:val="0"/>
        </w:rPr>
        <w:t>Plant Biology</w:t>
      </w:r>
      <w:r w:rsidRPr="00927584">
        <w:rPr>
          <w:rFonts w:ascii="Calibri" w:hAnsi="Calibri" w:cs="Calibri"/>
          <w:noProof/>
          <w:kern w:val="0"/>
        </w:rPr>
        <w:t xml:space="preserve"> 21: 449–457.</w:t>
      </w:r>
    </w:p>
    <w:p w14:paraId="3855D62B" w14:textId="77777777" w:rsidR="0040504F" w:rsidRPr="00DD3073"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Gelviz-Gelvez, S.M., Pavón, N.P., Flores, J., Barragán, F., &amp; Paz, H. 2020. Germination of seven species of shrubs in semiarid central Mexico: Effect of drought and seed size. </w:t>
      </w:r>
      <w:r w:rsidRPr="00DD3073">
        <w:rPr>
          <w:rFonts w:ascii="Calibri" w:hAnsi="Calibri" w:cs="Calibri"/>
          <w:i/>
          <w:iCs/>
          <w:noProof/>
          <w:kern w:val="0"/>
          <w:lang w:val="es-ES"/>
        </w:rPr>
        <w:t>Botanical Sciences</w:t>
      </w:r>
      <w:r w:rsidRPr="00DD3073">
        <w:rPr>
          <w:rFonts w:ascii="Calibri" w:hAnsi="Calibri" w:cs="Calibri"/>
          <w:noProof/>
          <w:kern w:val="0"/>
          <w:lang w:val="es-ES"/>
        </w:rPr>
        <w:t xml:space="preserve"> 98: 464–472.</w:t>
      </w:r>
    </w:p>
    <w:p w14:paraId="50060FAE"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Giménez-Benavides, L., Escudero, A., &amp; Iriondo, J.M. 2007. </w:t>
      </w:r>
      <w:r w:rsidRPr="00927584">
        <w:rPr>
          <w:rFonts w:ascii="Calibri" w:hAnsi="Calibri" w:cs="Calibri"/>
          <w:noProof/>
          <w:kern w:val="0"/>
        </w:rPr>
        <w:t xml:space="preserve">Local adaptation enhances seedling recruitment along an altitudinal gradient in a high mountain mediterranean plant. </w:t>
      </w:r>
      <w:r w:rsidRPr="00927584">
        <w:rPr>
          <w:rFonts w:ascii="Calibri" w:hAnsi="Calibri" w:cs="Calibri"/>
          <w:i/>
          <w:iCs/>
          <w:noProof/>
          <w:kern w:val="0"/>
        </w:rPr>
        <w:t>Annals of Botany</w:t>
      </w:r>
      <w:r w:rsidRPr="00927584">
        <w:rPr>
          <w:rFonts w:ascii="Calibri" w:hAnsi="Calibri" w:cs="Calibri"/>
          <w:noProof/>
          <w:kern w:val="0"/>
        </w:rPr>
        <w:t xml:space="preserve"> 99: 723–734.</w:t>
      </w:r>
    </w:p>
    <w:p w14:paraId="13945ACF"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Graham, E., Rundel, P., Kaiser, W., Lam, Y., Stealey, M., &amp; Yuen, E. 2012. Fine-scale patterns of soil and plant surface temperatures in an alpine fellfield habitat, white mountains, California. </w:t>
      </w:r>
      <w:r w:rsidRPr="00927584">
        <w:rPr>
          <w:rFonts w:ascii="Calibri" w:hAnsi="Calibri" w:cs="Calibri"/>
          <w:i/>
          <w:iCs/>
          <w:noProof/>
          <w:kern w:val="0"/>
        </w:rPr>
        <w:t>Arctic, Antarctic, and Alpine Research</w:t>
      </w:r>
      <w:r w:rsidRPr="00927584">
        <w:rPr>
          <w:rFonts w:ascii="Calibri" w:hAnsi="Calibri" w:cs="Calibri"/>
          <w:noProof/>
          <w:kern w:val="0"/>
        </w:rPr>
        <w:t xml:space="preserve"> 44: 288–295.</w:t>
      </w:r>
    </w:p>
    <w:p w14:paraId="3D6C6D73"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Gremer, J.R., &amp; Venable, D.L. 2014. Bet hedging in desert winter annual plants: Optimal germination strategies in a variable environment. </w:t>
      </w:r>
      <w:r w:rsidRPr="00927584">
        <w:rPr>
          <w:rFonts w:ascii="Calibri" w:hAnsi="Calibri" w:cs="Calibri"/>
          <w:i/>
          <w:iCs/>
          <w:noProof/>
          <w:kern w:val="0"/>
        </w:rPr>
        <w:t>Ecology Letters</w:t>
      </w:r>
      <w:r w:rsidRPr="00927584">
        <w:rPr>
          <w:rFonts w:ascii="Calibri" w:hAnsi="Calibri" w:cs="Calibri"/>
          <w:noProof/>
          <w:kern w:val="0"/>
        </w:rPr>
        <w:t xml:space="preserve"> 17: 380–387.</w:t>
      </w:r>
    </w:p>
    <w:p w14:paraId="03AF9BBD"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927584">
        <w:rPr>
          <w:rFonts w:ascii="Calibri" w:hAnsi="Calibri" w:cs="Calibri"/>
          <w:i/>
          <w:iCs/>
          <w:noProof/>
          <w:kern w:val="0"/>
        </w:rPr>
        <w:t>Ecology and Evolution</w:t>
      </w:r>
      <w:r w:rsidRPr="00927584">
        <w:rPr>
          <w:rFonts w:ascii="Calibri" w:hAnsi="Calibri" w:cs="Calibri"/>
          <w:noProof/>
          <w:kern w:val="0"/>
        </w:rPr>
        <w:t xml:space="preserve"> 13: 1–19.</w:t>
      </w:r>
    </w:p>
    <w:p w14:paraId="02F655AA"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Hartig, F. 2020. DHARMa: Residual Diagnostics for Hierarchical (Multi-Level / Mixed) Regression Models. </w:t>
      </w:r>
    </w:p>
    <w:p w14:paraId="3F41107B" w14:textId="77777777" w:rsidR="0040504F" w:rsidRPr="00DD3073"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DD3073">
        <w:rPr>
          <w:rFonts w:ascii="Calibri" w:hAnsi="Calibri" w:cs="Calibri"/>
          <w:noProof/>
          <w:kern w:val="0"/>
          <w:lang w:val="es-ES"/>
        </w:rPr>
        <w:t xml:space="preserve">Jiménez- Alfaro, B., Fernandez-Pascual, E., &amp; Espinosa Del Alba, ClaraMarcenó, C. 2024. </w:t>
      </w:r>
      <w:r w:rsidRPr="00927584">
        <w:rPr>
          <w:rFonts w:ascii="Calibri" w:hAnsi="Calibri" w:cs="Calibri"/>
          <w:noProof/>
          <w:kern w:val="0"/>
        </w:rPr>
        <w:t xml:space="preserve">Journal of Vegetation Science Spatiotemporal patterns of microclimatic buffering in relict alpine communities. </w:t>
      </w:r>
      <w:r w:rsidRPr="00DD3073">
        <w:rPr>
          <w:rFonts w:ascii="Calibri" w:hAnsi="Calibri" w:cs="Calibri"/>
          <w:i/>
          <w:iCs/>
          <w:noProof/>
          <w:kern w:val="0"/>
          <w:lang w:val="es-ES"/>
        </w:rPr>
        <w:t>Journal of Vegeta</w:t>
      </w:r>
      <w:r w:rsidRPr="00DD3073">
        <w:rPr>
          <w:rFonts w:ascii="Calibri" w:hAnsi="Calibri" w:cs="Calibri"/>
          <w:noProof/>
          <w:kern w:val="0"/>
          <w:lang w:val="es-ES"/>
        </w:rPr>
        <w:t>.</w:t>
      </w:r>
    </w:p>
    <w:p w14:paraId="3E22219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927584">
        <w:rPr>
          <w:rFonts w:ascii="Calibri" w:hAnsi="Calibri" w:cs="Calibri"/>
          <w:noProof/>
          <w:kern w:val="0"/>
        </w:rPr>
        <w:t xml:space="preserve">Checklist of the vascular plants of the Cantabrian Mountains. </w:t>
      </w:r>
      <w:r w:rsidRPr="00927584">
        <w:rPr>
          <w:rFonts w:ascii="Calibri" w:hAnsi="Calibri" w:cs="Calibri"/>
          <w:i/>
          <w:iCs/>
          <w:noProof/>
          <w:kern w:val="0"/>
        </w:rPr>
        <w:t>Mediterranean Botany</w:t>
      </w:r>
      <w:r w:rsidRPr="00927584">
        <w:rPr>
          <w:rFonts w:ascii="Calibri" w:hAnsi="Calibri" w:cs="Calibri"/>
          <w:noProof/>
          <w:kern w:val="0"/>
        </w:rPr>
        <w:t xml:space="preserve"> 42: 1–60.</w:t>
      </w:r>
    </w:p>
    <w:p w14:paraId="3E6F85B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Jiménez-Alfaro, B., Hernández-González, M., Fernández-Pascual, E., Toorop, P., Frischie, S., &amp; Gálvez-Ramírez, C. 2018. </w:t>
      </w:r>
      <w:r w:rsidRPr="00927584">
        <w:rPr>
          <w:rFonts w:ascii="Calibri" w:hAnsi="Calibri" w:cs="Calibri"/>
          <w:noProof/>
          <w:kern w:val="0"/>
        </w:rPr>
        <w:t xml:space="preserve">Germination ecology of winter annual grasses in Mediterranean climates: Applications for soil cover in olive groves. </w:t>
      </w:r>
      <w:r w:rsidRPr="00927584">
        <w:rPr>
          <w:rFonts w:ascii="Calibri" w:hAnsi="Calibri" w:cs="Calibri"/>
          <w:i/>
          <w:iCs/>
          <w:noProof/>
          <w:kern w:val="0"/>
        </w:rPr>
        <w:t>Agriculture, Ecosystems and Environment</w:t>
      </w:r>
      <w:r w:rsidRPr="00927584">
        <w:rPr>
          <w:rFonts w:ascii="Calibri" w:hAnsi="Calibri" w:cs="Calibri"/>
          <w:noProof/>
          <w:kern w:val="0"/>
        </w:rPr>
        <w:t xml:space="preserve"> 262: 29–35.</w:t>
      </w:r>
    </w:p>
    <w:p w14:paraId="5769412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Jump, A.S., Marchant, R., &amp; Peñuelas, J. 2009. Environmental change and the option value of genetic diversity. </w:t>
      </w:r>
      <w:r w:rsidRPr="00927584">
        <w:rPr>
          <w:rFonts w:ascii="Calibri" w:hAnsi="Calibri" w:cs="Calibri"/>
          <w:i/>
          <w:iCs/>
          <w:noProof/>
          <w:kern w:val="0"/>
        </w:rPr>
        <w:t>Trends in Plant Science</w:t>
      </w:r>
      <w:r w:rsidRPr="00927584">
        <w:rPr>
          <w:rFonts w:ascii="Calibri" w:hAnsi="Calibri" w:cs="Calibri"/>
          <w:noProof/>
          <w:kern w:val="0"/>
        </w:rPr>
        <w:t xml:space="preserve"> 14: 51–58.</w:t>
      </w:r>
    </w:p>
    <w:p w14:paraId="7BF54B2F"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927584">
        <w:rPr>
          <w:rFonts w:ascii="Calibri" w:hAnsi="Calibri" w:cs="Calibri"/>
          <w:i/>
          <w:iCs/>
          <w:noProof/>
          <w:kern w:val="0"/>
        </w:rPr>
        <w:t>Oecologia</w:t>
      </w:r>
      <w:r w:rsidRPr="00927584">
        <w:rPr>
          <w:rFonts w:ascii="Calibri" w:hAnsi="Calibri" w:cs="Calibri"/>
          <w:noProof/>
          <w:kern w:val="0"/>
        </w:rPr>
        <w:t xml:space="preserve"> 125: 11–17.</w:t>
      </w:r>
    </w:p>
    <w:p w14:paraId="0C5237FF"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ikuzawa, K., &amp; Koyama, H. 1999. Scaling of soil water absorption by seeds: an experiment using seed analogues. </w:t>
      </w:r>
      <w:r w:rsidRPr="00927584">
        <w:rPr>
          <w:rFonts w:ascii="Calibri" w:hAnsi="Calibri" w:cs="Calibri"/>
          <w:i/>
          <w:iCs/>
          <w:noProof/>
          <w:kern w:val="0"/>
        </w:rPr>
        <w:t>Seed Science Research</w:t>
      </w:r>
      <w:r w:rsidRPr="00927584">
        <w:rPr>
          <w:rFonts w:ascii="Calibri" w:hAnsi="Calibri" w:cs="Calibri"/>
          <w:noProof/>
          <w:kern w:val="0"/>
        </w:rPr>
        <w:t xml:space="preserve"> 9: 171–178.</w:t>
      </w:r>
    </w:p>
    <w:p w14:paraId="493AF718"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Kinnison, M.T., &amp; Hairston, N.G. 2007. Eco-evolutionary conservation biology: Contemporary evolution and the dynamics of persistence. </w:t>
      </w:r>
      <w:r w:rsidRPr="00927584">
        <w:rPr>
          <w:rFonts w:ascii="Calibri" w:hAnsi="Calibri" w:cs="Calibri"/>
          <w:i/>
          <w:iCs/>
          <w:noProof/>
          <w:kern w:val="0"/>
        </w:rPr>
        <w:t>Functional Ecology</w:t>
      </w:r>
      <w:r w:rsidRPr="00927584">
        <w:rPr>
          <w:rFonts w:ascii="Calibri" w:hAnsi="Calibri" w:cs="Calibri"/>
          <w:noProof/>
          <w:kern w:val="0"/>
        </w:rPr>
        <w:t xml:space="preserve"> 21: 444–454.</w:t>
      </w:r>
    </w:p>
    <w:p w14:paraId="76263C2A" w14:textId="77777777" w:rsid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Van Kleunen, M., &amp; Fischer, M. 2005. Constraints on the evolution of adaptive phenotypic plasticity in plants. </w:t>
      </w:r>
      <w:r w:rsidRPr="00927584">
        <w:rPr>
          <w:rFonts w:ascii="Calibri" w:hAnsi="Calibri" w:cs="Calibri"/>
          <w:i/>
          <w:iCs/>
          <w:noProof/>
          <w:kern w:val="0"/>
        </w:rPr>
        <w:t>New Phytologist</w:t>
      </w:r>
      <w:r w:rsidRPr="00927584">
        <w:rPr>
          <w:rFonts w:ascii="Calibri" w:hAnsi="Calibri" w:cs="Calibri"/>
          <w:noProof/>
          <w:kern w:val="0"/>
        </w:rPr>
        <w:t xml:space="preserve"> 166: 49–60.</w:t>
      </w:r>
    </w:p>
    <w:p w14:paraId="2DE6D51B" w14:textId="2049433D" w:rsidR="000B72B9" w:rsidRPr="000B72B9" w:rsidRDefault="000B72B9" w:rsidP="000B72B9">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örner, C. (2021) </w:t>
      </w:r>
      <w:r w:rsidRPr="00192EC5">
        <w:rPr>
          <w:rFonts w:ascii="Calibri" w:hAnsi="Calibri" w:cs="Calibri"/>
          <w:i/>
          <w:iCs/>
          <w:noProof/>
        </w:rPr>
        <w:t>Alpine Plant Life</w:t>
      </w:r>
      <w:r w:rsidRPr="00192EC5">
        <w:rPr>
          <w:rFonts w:ascii="Calibri" w:hAnsi="Calibri" w:cs="Calibri"/>
          <w:noProof/>
        </w:rPr>
        <w:t>. 3rd edn. Edited by Springer Nature Switzerland AG 2021. Springer Cham. doi: 10.1007/978-3-030-59538-8.</w:t>
      </w:r>
    </w:p>
    <w:p w14:paraId="33DF1F6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örner, C., &amp; Hiltbrunner, E. 2021. Why is the alpine flora comparatively robust against climatic warming? </w:t>
      </w:r>
      <w:r w:rsidRPr="00927584">
        <w:rPr>
          <w:rFonts w:ascii="Calibri" w:hAnsi="Calibri" w:cs="Calibri"/>
          <w:i/>
          <w:iCs/>
          <w:noProof/>
          <w:kern w:val="0"/>
        </w:rPr>
        <w:t>Diversity</w:t>
      </w:r>
      <w:r w:rsidRPr="00927584">
        <w:rPr>
          <w:rFonts w:ascii="Calibri" w:hAnsi="Calibri" w:cs="Calibri"/>
          <w:noProof/>
          <w:kern w:val="0"/>
        </w:rPr>
        <w:t xml:space="preserve"> 13:.</w:t>
      </w:r>
    </w:p>
    <w:p w14:paraId="11C48DE9"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os, M., &amp; Poschlod, P. 2008. Correlates of inter-specific variation in germination response to water stress in a semi-arid savannah. </w:t>
      </w:r>
      <w:r w:rsidRPr="00927584">
        <w:rPr>
          <w:rFonts w:ascii="Calibri" w:hAnsi="Calibri" w:cs="Calibri"/>
          <w:i/>
          <w:iCs/>
          <w:noProof/>
          <w:kern w:val="0"/>
        </w:rPr>
        <w:t>Basic and Applied Ecology</w:t>
      </w:r>
      <w:r w:rsidRPr="00927584">
        <w:rPr>
          <w:rFonts w:ascii="Calibri" w:hAnsi="Calibri" w:cs="Calibri"/>
          <w:noProof/>
          <w:kern w:val="0"/>
        </w:rPr>
        <w:t xml:space="preserve"> 9: 645–652.</w:t>
      </w:r>
    </w:p>
    <w:p w14:paraId="3C84CECE"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otlarski, S., Gobiet, A., Morin, S., Olefs, M., Rajczak, J., &amp; Samacoïts, R. 2023. 21st Century alpine climate change. </w:t>
      </w:r>
      <w:r w:rsidRPr="00927584">
        <w:rPr>
          <w:rFonts w:ascii="Calibri" w:hAnsi="Calibri" w:cs="Calibri"/>
          <w:i/>
          <w:iCs/>
          <w:noProof/>
          <w:kern w:val="0"/>
        </w:rPr>
        <w:t>Climate Dynamics</w:t>
      </w:r>
      <w:r w:rsidRPr="00927584">
        <w:rPr>
          <w:rFonts w:ascii="Calibri" w:hAnsi="Calibri" w:cs="Calibri"/>
          <w:noProof/>
          <w:kern w:val="0"/>
        </w:rPr>
        <w:t xml:space="preserve"> 60: 65–86.</w:t>
      </w:r>
    </w:p>
    <w:p w14:paraId="4DFE804A"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urze, S., Bareither, N., &amp; Metz, J. 2017. Phenology, roots and reproductive allocation, but not the LHS scheme, shape ecotypes along an aridity gradient. </w:t>
      </w:r>
      <w:r w:rsidRPr="00927584">
        <w:rPr>
          <w:rFonts w:ascii="Calibri" w:hAnsi="Calibri" w:cs="Calibri"/>
          <w:i/>
          <w:iCs/>
          <w:noProof/>
          <w:kern w:val="0"/>
        </w:rPr>
        <w:t>Perspectives in Plant Ecology, Evolution and Systematics</w:t>
      </w:r>
      <w:r w:rsidRPr="00927584">
        <w:rPr>
          <w:rFonts w:ascii="Calibri" w:hAnsi="Calibri" w:cs="Calibri"/>
          <w:noProof/>
          <w:kern w:val="0"/>
        </w:rPr>
        <w:t xml:space="preserve"> 29: 20–29.</w:t>
      </w:r>
    </w:p>
    <w:p w14:paraId="378C6D5A"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Lampei, C., Metz, J., &amp; Tielbörger, K. 2017. Clinal population divergence in an adaptive parental environmental effect that adjusts seed banking. </w:t>
      </w:r>
      <w:r w:rsidRPr="00927584">
        <w:rPr>
          <w:rFonts w:ascii="Calibri" w:hAnsi="Calibri" w:cs="Calibri"/>
          <w:i/>
          <w:iCs/>
          <w:noProof/>
          <w:kern w:val="0"/>
        </w:rPr>
        <w:t>New Phytologist</w:t>
      </w:r>
      <w:r w:rsidRPr="00927584">
        <w:rPr>
          <w:rFonts w:ascii="Calibri" w:hAnsi="Calibri" w:cs="Calibri"/>
          <w:noProof/>
          <w:kern w:val="0"/>
        </w:rPr>
        <w:t xml:space="preserve"> 214: 1230–1244.</w:t>
      </w:r>
    </w:p>
    <w:p w14:paraId="214BE0B3"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Lande, R. 2009. Adaptation to an extraordinary environment by evolution of phenotypic plasticity and genetic assimilation. </w:t>
      </w:r>
      <w:r w:rsidRPr="00927584">
        <w:rPr>
          <w:rFonts w:ascii="Calibri" w:hAnsi="Calibri" w:cs="Calibri"/>
          <w:i/>
          <w:iCs/>
          <w:noProof/>
          <w:kern w:val="0"/>
        </w:rPr>
        <w:t>Journal of Evolutionary Biology</w:t>
      </w:r>
      <w:r w:rsidRPr="00927584">
        <w:rPr>
          <w:rFonts w:ascii="Calibri" w:hAnsi="Calibri" w:cs="Calibri"/>
          <w:noProof/>
          <w:kern w:val="0"/>
        </w:rPr>
        <w:t xml:space="preserve"> 22: 1435–1446.</w:t>
      </w:r>
    </w:p>
    <w:p w14:paraId="76F8060B"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Levine, J.M., Mceachern, A.K., &amp; Cowan, C. 2011. Seasonal timing of first rain storms affects rare plant population dynamics. </w:t>
      </w:r>
      <w:r w:rsidRPr="00927584">
        <w:rPr>
          <w:rFonts w:ascii="Calibri" w:hAnsi="Calibri" w:cs="Calibri"/>
          <w:i/>
          <w:iCs/>
          <w:noProof/>
          <w:kern w:val="0"/>
        </w:rPr>
        <w:t>Ecology</w:t>
      </w:r>
      <w:r w:rsidRPr="00927584">
        <w:rPr>
          <w:rFonts w:ascii="Calibri" w:hAnsi="Calibri" w:cs="Calibri"/>
          <w:noProof/>
          <w:kern w:val="0"/>
        </w:rPr>
        <w:t xml:space="preserve"> 92: 2236–2247.</w:t>
      </w:r>
    </w:p>
    <w:p w14:paraId="240CDE17"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atesanz, S., Gianoli, E., &amp; Valladares, F. 2010. Global change and the evolution of phenotypic plasticity in plants. </w:t>
      </w:r>
      <w:r w:rsidRPr="00927584">
        <w:rPr>
          <w:rFonts w:ascii="Calibri" w:hAnsi="Calibri" w:cs="Calibri"/>
          <w:i/>
          <w:iCs/>
          <w:noProof/>
          <w:kern w:val="0"/>
        </w:rPr>
        <w:t>Annals of the New York Academy of Sciences</w:t>
      </w:r>
      <w:r w:rsidRPr="00927584">
        <w:rPr>
          <w:rFonts w:ascii="Calibri" w:hAnsi="Calibri" w:cs="Calibri"/>
          <w:noProof/>
          <w:kern w:val="0"/>
        </w:rPr>
        <w:t xml:space="preserve"> 1206: 35–55.</w:t>
      </w:r>
    </w:p>
    <w:p w14:paraId="1CB0E93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attana, E., Gómez-Barreiro, P., Hani, N.Y., Abulaila, K., &amp; Ulian, T. 2022. Physiological and environmental control of seed germination timing in Mediterranean mountain populations of Gundelia tournefortii. </w:t>
      </w:r>
      <w:r w:rsidRPr="00927584">
        <w:rPr>
          <w:rFonts w:ascii="Calibri" w:hAnsi="Calibri" w:cs="Calibri"/>
          <w:i/>
          <w:iCs/>
          <w:noProof/>
          <w:kern w:val="0"/>
        </w:rPr>
        <w:t>Plant Growth Regulation</w:t>
      </w:r>
      <w:r w:rsidRPr="00927584">
        <w:rPr>
          <w:rFonts w:ascii="Calibri" w:hAnsi="Calibri" w:cs="Calibri"/>
          <w:noProof/>
          <w:kern w:val="0"/>
        </w:rPr>
        <w:t xml:space="preserve"> 97: 175–184.</w:t>
      </w:r>
    </w:p>
    <w:p w14:paraId="49EF495B"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927584">
        <w:rPr>
          <w:rFonts w:ascii="Calibri" w:hAnsi="Calibri" w:cs="Calibri"/>
          <w:i/>
          <w:iCs/>
          <w:noProof/>
          <w:kern w:val="0"/>
        </w:rPr>
        <w:t>Journal of Arid Environments</w:t>
      </w:r>
      <w:r w:rsidRPr="00927584">
        <w:rPr>
          <w:rFonts w:ascii="Calibri" w:hAnsi="Calibri" w:cs="Calibri"/>
          <w:noProof/>
          <w:kern w:val="0"/>
        </w:rPr>
        <w:t xml:space="preserve"> 147: 25–33.</w:t>
      </w:r>
    </w:p>
    <w:p w14:paraId="7BDDFD40"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Michel, B.E., &amp; Kaufmann, M.R. 1973. The Osmotic Potential of Polyethylene Glycol 60001. </w:t>
      </w:r>
    </w:p>
    <w:p w14:paraId="0E496E40"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Mira, S., Veiga-Barbosa, L., Martínez-Laborde, J.B., Pérez-García, F., &amp; González-Benito, M.E. 2023. </w:t>
      </w:r>
      <w:r w:rsidRPr="00927584">
        <w:rPr>
          <w:rFonts w:ascii="Calibri" w:hAnsi="Calibri" w:cs="Calibri"/>
          <w:noProof/>
          <w:kern w:val="0"/>
        </w:rPr>
        <w:t xml:space="preserve">Effect of osmotic stress and salinity on germination and mucilage expansion of seeds of Plantago albicans L. (Plantaginaceae): Inter-population variation. </w:t>
      </w:r>
      <w:r w:rsidRPr="00927584">
        <w:rPr>
          <w:rFonts w:ascii="Calibri" w:hAnsi="Calibri" w:cs="Calibri"/>
          <w:i/>
          <w:iCs/>
          <w:noProof/>
          <w:kern w:val="0"/>
        </w:rPr>
        <w:t>Plant Species Biology</w:t>
      </w:r>
      <w:r w:rsidRPr="00927584">
        <w:rPr>
          <w:rFonts w:ascii="Calibri" w:hAnsi="Calibri" w:cs="Calibri"/>
          <w:noProof/>
          <w:kern w:val="0"/>
        </w:rPr>
        <w:t xml:space="preserve"> 38: 286–297.</w:t>
      </w:r>
    </w:p>
    <w:p w14:paraId="3217333D"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ondoni, A., Daws, M.I., Belotti, J., &amp; Rossi, G. 2009. Germination requirements of the alpine endemic Silene elisabethae Jan: Effects of cold stratification, light and GA3. </w:t>
      </w:r>
      <w:r w:rsidRPr="00927584">
        <w:rPr>
          <w:rFonts w:ascii="Calibri" w:hAnsi="Calibri" w:cs="Calibri"/>
          <w:i/>
          <w:iCs/>
          <w:noProof/>
          <w:kern w:val="0"/>
        </w:rPr>
        <w:t>Seed Science and Technology</w:t>
      </w:r>
      <w:r w:rsidRPr="00927584">
        <w:rPr>
          <w:rFonts w:ascii="Calibri" w:hAnsi="Calibri" w:cs="Calibri"/>
          <w:noProof/>
          <w:kern w:val="0"/>
        </w:rPr>
        <w:t xml:space="preserve"> 37: 79–87.</w:t>
      </w:r>
    </w:p>
    <w:p w14:paraId="3F15888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927584">
        <w:rPr>
          <w:rFonts w:ascii="Calibri" w:hAnsi="Calibri" w:cs="Calibri"/>
          <w:i/>
          <w:iCs/>
          <w:noProof/>
          <w:kern w:val="0"/>
        </w:rPr>
        <w:t>Trends in Plant Science</w:t>
      </w:r>
      <w:r w:rsidRPr="00927584">
        <w:rPr>
          <w:rFonts w:ascii="Calibri" w:hAnsi="Calibri" w:cs="Calibri"/>
          <w:noProof/>
          <w:kern w:val="0"/>
        </w:rPr>
        <w:t xml:space="preserve"> 15: 684–692.</w:t>
      </w:r>
    </w:p>
    <w:p w14:paraId="38233C98"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927584">
        <w:rPr>
          <w:rFonts w:ascii="Calibri" w:hAnsi="Calibri" w:cs="Calibri"/>
          <w:i/>
          <w:iCs/>
          <w:noProof/>
          <w:kern w:val="0"/>
        </w:rPr>
        <w:t>Annals of Botany</w:t>
      </w:r>
      <w:r w:rsidRPr="00927584">
        <w:rPr>
          <w:rFonts w:ascii="Calibri" w:hAnsi="Calibri" w:cs="Calibri"/>
          <w:noProof/>
          <w:kern w:val="0"/>
        </w:rPr>
        <w:t xml:space="preserve"> 110: 1651–1660.</w:t>
      </w:r>
    </w:p>
    <w:p w14:paraId="3AD86ABC"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ausas, J.G., Lamont, B.B., Keeley, J.E., &amp; Bond, W.J. 2022. Bet-hedging and best-bet strategies shape seed dormancy. </w:t>
      </w:r>
      <w:r w:rsidRPr="00927584">
        <w:rPr>
          <w:rFonts w:ascii="Calibri" w:hAnsi="Calibri" w:cs="Calibri"/>
          <w:i/>
          <w:iCs/>
          <w:noProof/>
          <w:kern w:val="0"/>
        </w:rPr>
        <w:t>New Phytologist</w:t>
      </w:r>
      <w:r w:rsidRPr="00927584">
        <w:rPr>
          <w:rFonts w:ascii="Calibri" w:hAnsi="Calibri" w:cs="Calibri"/>
          <w:noProof/>
          <w:kern w:val="0"/>
        </w:rPr>
        <w:t xml:space="preserve"> 236: 1232–1236.</w:t>
      </w:r>
    </w:p>
    <w:p w14:paraId="1B838E22"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edersen, T.L. 2023. patchwork: The Composer of Plots. </w:t>
      </w:r>
    </w:p>
    <w:p w14:paraId="20F06E0B"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ons, T.L., &amp; Fenner, M. 2000. Seed responses to light. In </w:t>
      </w:r>
      <w:r w:rsidRPr="00927584">
        <w:rPr>
          <w:rFonts w:ascii="Calibri" w:hAnsi="Calibri" w:cs="Calibri"/>
          <w:i/>
          <w:iCs/>
          <w:noProof/>
          <w:kern w:val="0"/>
        </w:rPr>
        <w:t>Seeds: the ecology of regeneration in plant communities 2</w:t>
      </w:r>
      <w:r w:rsidRPr="00927584">
        <w:rPr>
          <w:rFonts w:ascii="Calibri" w:hAnsi="Calibri" w:cs="Calibri"/>
          <w:noProof/>
          <w:kern w:val="0"/>
        </w:rPr>
        <w:t>, pp. 237–260.</w:t>
      </w:r>
    </w:p>
    <w:p w14:paraId="42BA5E9C"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otvin, C., &amp; Tousignant, D. 1996. Evolutionary consequences of simulated global change: Genetic adaptation or adaptive phenotypic plasticity. </w:t>
      </w:r>
      <w:r w:rsidRPr="00927584">
        <w:rPr>
          <w:rFonts w:ascii="Calibri" w:hAnsi="Calibri" w:cs="Calibri"/>
          <w:i/>
          <w:iCs/>
          <w:noProof/>
          <w:kern w:val="0"/>
        </w:rPr>
        <w:t>Oecologia</w:t>
      </w:r>
      <w:r w:rsidRPr="00927584">
        <w:rPr>
          <w:rFonts w:ascii="Calibri" w:hAnsi="Calibri" w:cs="Calibri"/>
          <w:noProof/>
          <w:kern w:val="0"/>
        </w:rPr>
        <w:t xml:space="preserve"> 108: 683–693.</w:t>
      </w:r>
    </w:p>
    <w:p w14:paraId="02CC4C82"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R Core Team. 2022. R: A Language and Environment for Statistical Computing. </w:t>
      </w:r>
    </w:p>
    <w:p w14:paraId="729FD5CA"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Ram, K., &amp; Wickham, H. 2023. wesanderson: A Wes Anderson Palette Generator. </w:t>
      </w:r>
    </w:p>
    <w:p w14:paraId="78D999EC" w14:textId="77777777" w:rsidR="0040504F"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Reed, T.E., Schindler, D.E., &amp; Waples, R.S. 2011. Interacting Effects of Phenotypic Plasticity and Evolution on Population Persistence in a Changing Climate. </w:t>
      </w:r>
      <w:r w:rsidRPr="00927584">
        <w:rPr>
          <w:rFonts w:ascii="Calibri" w:hAnsi="Calibri" w:cs="Calibri"/>
          <w:i/>
          <w:iCs/>
          <w:noProof/>
          <w:kern w:val="0"/>
        </w:rPr>
        <w:t>Conservation Biology</w:t>
      </w:r>
      <w:r w:rsidRPr="00927584">
        <w:rPr>
          <w:rFonts w:ascii="Calibri" w:hAnsi="Calibri" w:cs="Calibri"/>
          <w:noProof/>
          <w:kern w:val="0"/>
        </w:rPr>
        <w:t xml:space="preserve"> 25: 56–63.</w:t>
      </w:r>
    </w:p>
    <w:p w14:paraId="7BA32B21" w14:textId="5243558C" w:rsidR="00D05854" w:rsidRPr="00927584" w:rsidRDefault="00D05854" w:rsidP="0040504F">
      <w:pPr>
        <w:widowControl w:val="0"/>
        <w:autoSpaceDE w:val="0"/>
        <w:autoSpaceDN w:val="0"/>
        <w:adjustRightInd w:val="0"/>
        <w:spacing w:line="360" w:lineRule="auto"/>
        <w:ind w:left="480" w:hanging="480"/>
        <w:rPr>
          <w:rFonts w:ascii="Calibri" w:hAnsi="Calibri" w:cs="Calibri"/>
          <w:noProof/>
          <w:kern w:val="0"/>
        </w:rPr>
      </w:pPr>
      <w:r w:rsidRPr="00D05854">
        <w:rPr>
          <w:lang w:val="es-ES"/>
        </w:rPr>
        <w:t>Rocha,</w:t>
      </w:r>
      <w:r w:rsidRPr="00D05854">
        <w:rPr>
          <w:lang w:val="es-ES"/>
        </w:rPr>
        <w:t xml:space="preserve"> J., </w:t>
      </w:r>
      <w:r w:rsidRPr="00D05854">
        <w:rPr>
          <w:lang w:val="es-ES"/>
        </w:rPr>
        <w:t xml:space="preserve"> Almeida, P</w:t>
      </w:r>
      <w:r w:rsidRPr="00D05854">
        <w:rPr>
          <w:lang w:val="es-ES"/>
        </w:rPr>
        <w:t xml:space="preserve">., </w:t>
      </w:r>
      <w:r w:rsidRPr="00D05854">
        <w:rPr>
          <w:lang w:val="es-ES"/>
        </w:rPr>
        <w:t>Garcia-Cabral, I</w:t>
      </w:r>
      <w:r w:rsidRPr="00D05854">
        <w:rPr>
          <w:lang w:val="es-ES"/>
        </w:rPr>
        <w:t xml:space="preserve">., </w:t>
      </w:r>
      <w:r w:rsidRPr="00D05854">
        <w:rPr>
          <w:lang w:val="es-ES"/>
        </w:rPr>
        <w:t>Jaffe,</w:t>
      </w:r>
      <w:r w:rsidRPr="00D05854">
        <w:rPr>
          <w:lang w:val="es-ES"/>
        </w:rPr>
        <w:t xml:space="preserve"> M., </w:t>
      </w:r>
      <w:r w:rsidRPr="00D05854">
        <w:rPr>
          <w:lang w:val="es-ES"/>
        </w:rPr>
        <w:t xml:space="preserve">Ramírez-Rodríguez, </w:t>
      </w:r>
      <w:r w:rsidRPr="00D05854">
        <w:rPr>
          <w:lang w:val="es-ES"/>
        </w:rPr>
        <w:t xml:space="preserve">R., </w:t>
      </w:r>
      <w:r w:rsidRPr="00D05854">
        <w:rPr>
          <w:lang w:val="es-ES"/>
        </w:rPr>
        <w:t>Amich</w:t>
      </w:r>
      <w:r w:rsidRPr="00D05854">
        <w:rPr>
          <w:lang w:val="es-ES"/>
        </w:rPr>
        <w:t xml:space="preserve">, F., </w:t>
      </w:r>
      <w:r w:rsidRPr="00D05854">
        <w:rPr>
          <w:lang w:val="es-ES"/>
        </w:rPr>
        <w:t xml:space="preserve"> &amp; Crespí</w:t>
      </w:r>
      <w:r w:rsidRPr="00D05854">
        <w:rPr>
          <w:lang w:val="es-ES"/>
        </w:rPr>
        <w:t>, A.L. 2017.</w:t>
      </w:r>
      <w:r w:rsidRPr="00D05854">
        <w:rPr>
          <w:lang w:val="es-ES"/>
        </w:rPr>
        <w:t xml:space="preserve"> </w:t>
      </w:r>
      <w:r>
        <w:t xml:space="preserve">Morpho-environmental characterization of the genus Dianthus L. in the Iberian Peninsula: environmental trends for D. pungens group under climate change scenarios, </w:t>
      </w:r>
      <w:r w:rsidRPr="00D05854">
        <w:rPr>
          <w:i/>
        </w:rPr>
        <w:lastRenderedPageBreak/>
        <w:t>Botany Letters</w:t>
      </w:r>
      <w:r>
        <w:t>, 164:3, 209-227.</w:t>
      </w:r>
    </w:p>
    <w:p w14:paraId="4EF2E719"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05854">
        <w:rPr>
          <w:rFonts w:ascii="Calibri" w:hAnsi="Calibri" w:cs="Calibri"/>
          <w:noProof/>
          <w:kern w:val="0"/>
          <w:lang w:val="es-ES"/>
        </w:rPr>
        <w:t xml:space="preserve">Rosbakh, S., Fernández-Pascual, E., Mondoni, A., &amp; Onipchenko, V. 2022. </w:t>
      </w:r>
      <w:r w:rsidRPr="00927584">
        <w:rPr>
          <w:rFonts w:ascii="Calibri" w:hAnsi="Calibri" w:cs="Calibri"/>
          <w:noProof/>
          <w:kern w:val="0"/>
        </w:rPr>
        <w:t xml:space="preserve">Alpine plant communities differ in their seed germination requirements along a snowmelt gradient in the Caucasus. </w:t>
      </w:r>
      <w:r w:rsidRPr="00927584">
        <w:rPr>
          <w:rFonts w:ascii="Calibri" w:hAnsi="Calibri" w:cs="Calibri"/>
          <w:i/>
          <w:iCs/>
          <w:noProof/>
          <w:kern w:val="0"/>
        </w:rPr>
        <w:t>Alpine Botany</w:t>
      </w:r>
      <w:r w:rsidRPr="00927584">
        <w:rPr>
          <w:rFonts w:ascii="Calibri" w:hAnsi="Calibri" w:cs="Calibri"/>
          <w:noProof/>
          <w:kern w:val="0"/>
        </w:rPr>
        <w:t xml:space="preserve"> 132: 223–232.</w:t>
      </w:r>
    </w:p>
    <w:p w14:paraId="5798875E"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Scherrer, D., &amp; Körner, C. 2011. Topographically controlled thermal-habitat differentiation buffers alpine plant diversity against climate warming. </w:t>
      </w:r>
      <w:r w:rsidRPr="00927584">
        <w:rPr>
          <w:rFonts w:ascii="Calibri" w:hAnsi="Calibri" w:cs="Calibri"/>
          <w:i/>
          <w:iCs/>
          <w:noProof/>
          <w:kern w:val="0"/>
        </w:rPr>
        <w:t>Journal of Biogeography</w:t>
      </w:r>
      <w:r w:rsidRPr="00927584">
        <w:rPr>
          <w:rFonts w:ascii="Calibri" w:hAnsi="Calibri" w:cs="Calibri"/>
          <w:noProof/>
          <w:kern w:val="0"/>
        </w:rPr>
        <w:t xml:space="preserve"> 38: 406–416.</w:t>
      </w:r>
    </w:p>
    <w:p w14:paraId="118E0076"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Seneviratne, S.I., Corti, T., Davin, E.L., Hirschi, M., Jaeger, E.B., Lehner, I., Orlowsky, B., &amp; Teuling, A.J. 2010. Investigating soil moisture-climate interactions in a changing climate: A review. </w:t>
      </w:r>
      <w:r w:rsidRPr="00927584">
        <w:rPr>
          <w:rFonts w:ascii="Calibri" w:hAnsi="Calibri" w:cs="Calibri"/>
          <w:i/>
          <w:iCs/>
          <w:noProof/>
          <w:kern w:val="0"/>
        </w:rPr>
        <w:t>Earth-Science Reviews</w:t>
      </w:r>
      <w:r w:rsidRPr="00927584">
        <w:rPr>
          <w:rFonts w:ascii="Calibri" w:hAnsi="Calibri" w:cs="Calibri"/>
          <w:noProof/>
          <w:kern w:val="0"/>
        </w:rPr>
        <w:t xml:space="preserve"> 99: 125–161.</w:t>
      </w:r>
    </w:p>
    <w:p w14:paraId="0FB4642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Sumner, E., &amp; Venn, S. 2021. Plant responses to changing water supply and availability in high elevation ecosystems: A quantitative systematic review and meta‐analysis. </w:t>
      </w:r>
      <w:r w:rsidRPr="00927584">
        <w:rPr>
          <w:rFonts w:ascii="Calibri" w:hAnsi="Calibri" w:cs="Calibri"/>
          <w:i/>
          <w:iCs/>
          <w:noProof/>
          <w:kern w:val="0"/>
        </w:rPr>
        <w:t>Land</w:t>
      </w:r>
      <w:r w:rsidRPr="00927584">
        <w:rPr>
          <w:rFonts w:ascii="Calibri" w:hAnsi="Calibri" w:cs="Calibri"/>
          <w:noProof/>
          <w:kern w:val="0"/>
        </w:rPr>
        <w:t xml:space="preserve"> 10:.</w:t>
      </w:r>
    </w:p>
    <w:p w14:paraId="1672988A"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Tuljapurkar, S. 1990. Delayed reproduction and fitness in variable environments. </w:t>
      </w:r>
      <w:r w:rsidRPr="00927584">
        <w:rPr>
          <w:rFonts w:ascii="Calibri" w:hAnsi="Calibri" w:cs="Calibri"/>
          <w:i/>
          <w:iCs/>
          <w:noProof/>
          <w:kern w:val="0"/>
        </w:rPr>
        <w:t>Proceedings of the National Academy of Sciences of the United States of America</w:t>
      </w:r>
      <w:r w:rsidRPr="00927584">
        <w:rPr>
          <w:rFonts w:ascii="Calibri" w:hAnsi="Calibri" w:cs="Calibri"/>
          <w:noProof/>
          <w:kern w:val="0"/>
        </w:rPr>
        <w:t xml:space="preserve"> 87: 1139–1143.</w:t>
      </w:r>
    </w:p>
    <w:p w14:paraId="4552A958"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Tuljapurkar, S., &amp; Wiener, P. 2000. Escape in time: stay young or age gracefully? </w:t>
      </w:r>
      <w:r w:rsidRPr="00927584">
        <w:rPr>
          <w:rFonts w:ascii="Calibri" w:hAnsi="Calibri" w:cs="Calibri"/>
          <w:i/>
          <w:iCs/>
          <w:noProof/>
          <w:kern w:val="0"/>
        </w:rPr>
        <w:t>Ecological Modelling</w:t>
      </w:r>
      <w:r w:rsidRPr="00927584">
        <w:rPr>
          <w:rFonts w:ascii="Calibri" w:hAnsi="Calibri" w:cs="Calibri"/>
          <w:noProof/>
          <w:kern w:val="0"/>
        </w:rPr>
        <w:t xml:space="preserve"> 133: 143–159.</w:t>
      </w:r>
    </w:p>
    <w:p w14:paraId="0F376C30" w14:textId="77777777" w:rsidR="0040504F" w:rsidRPr="00DD3073" w:rsidRDefault="0040504F" w:rsidP="0040504F">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Venable, D.L., &amp; Brown, J.S. 1988. The selective interactions of dispersal, dormancy, and seed size as adaptations for reducing risk in variable environments. </w:t>
      </w:r>
      <w:r w:rsidRPr="00DD3073">
        <w:rPr>
          <w:rFonts w:ascii="Calibri" w:hAnsi="Calibri" w:cs="Calibri"/>
          <w:i/>
          <w:iCs/>
          <w:noProof/>
          <w:kern w:val="0"/>
          <w:lang w:val="es-ES"/>
        </w:rPr>
        <w:t>American Naturalist</w:t>
      </w:r>
      <w:r w:rsidRPr="00DD3073">
        <w:rPr>
          <w:rFonts w:ascii="Calibri" w:hAnsi="Calibri" w:cs="Calibri"/>
          <w:noProof/>
          <w:kern w:val="0"/>
          <w:lang w:val="es-ES"/>
        </w:rPr>
        <w:t xml:space="preserve"> 131: 360–384.</w:t>
      </w:r>
    </w:p>
    <w:p w14:paraId="5C3E316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927584">
        <w:rPr>
          <w:rFonts w:ascii="Calibri" w:hAnsi="Calibri" w:cs="Calibri"/>
          <w:i/>
          <w:iCs/>
          <w:noProof/>
          <w:kern w:val="0"/>
        </w:rPr>
        <w:t>Pesquisa Agropecuária Brasileira</w:t>
      </w:r>
      <w:r w:rsidRPr="00927584">
        <w:rPr>
          <w:rFonts w:ascii="Calibri" w:hAnsi="Calibri" w:cs="Calibri"/>
          <w:noProof/>
          <w:kern w:val="0"/>
        </w:rPr>
        <w:t xml:space="preserve"> 26: 1957–1968.</w:t>
      </w:r>
    </w:p>
    <w:p w14:paraId="58F9E63A"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Villellas, J., &amp; García, M.B. 2017. Intrinsic and extrinsic drivers of recruitment across the distribution range of a seed-dimorphic herb. </w:t>
      </w:r>
      <w:r w:rsidRPr="00927584">
        <w:rPr>
          <w:rFonts w:ascii="Calibri" w:hAnsi="Calibri" w:cs="Calibri"/>
          <w:i/>
          <w:iCs/>
          <w:noProof/>
          <w:kern w:val="0"/>
        </w:rPr>
        <w:t>Plant Ecology</w:t>
      </w:r>
      <w:r w:rsidRPr="00927584">
        <w:rPr>
          <w:rFonts w:ascii="Calibri" w:hAnsi="Calibri" w:cs="Calibri"/>
          <w:noProof/>
          <w:kern w:val="0"/>
        </w:rPr>
        <w:t xml:space="preserve"> 218: 529–539.</w:t>
      </w:r>
    </w:p>
    <w:p w14:paraId="0602268D"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Vorkauf, M., Marty, C., Kahmen, A., &amp; Hiltbrunner, E. 2021. Past and future snowmelt trends in the Swiss Alps: the role of temperature and snowpack. </w:t>
      </w:r>
      <w:r w:rsidRPr="00927584">
        <w:rPr>
          <w:rFonts w:ascii="Calibri" w:hAnsi="Calibri" w:cs="Calibri"/>
          <w:i/>
          <w:iCs/>
          <w:noProof/>
          <w:kern w:val="0"/>
        </w:rPr>
        <w:t>Climatic Change</w:t>
      </w:r>
      <w:r w:rsidRPr="00927584">
        <w:rPr>
          <w:rFonts w:ascii="Calibri" w:hAnsi="Calibri" w:cs="Calibri"/>
          <w:noProof/>
          <w:kern w:val="0"/>
        </w:rPr>
        <w:t xml:space="preserve"> 165: 1–19.</w:t>
      </w:r>
    </w:p>
    <w:p w14:paraId="1B8D9CC8"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Walck, J.L., Hidayati, S.N., Dixon, K.W., Thompson, K., &amp; Poschlod, P. 2011. Climate change and plant regeneration from seed. </w:t>
      </w:r>
      <w:r w:rsidRPr="00927584">
        <w:rPr>
          <w:rFonts w:ascii="Calibri" w:hAnsi="Calibri" w:cs="Calibri"/>
          <w:i/>
          <w:iCs/>
          <w:noProof/>
          <w:kern w:val="0"/>
        </w:rPr>
        <w:t>Global Change Biology</w:t>
      </w:r>
      <w:r w:rsidRPr="00927584">
        <w:rPr>
          <w:rFonts w:ascii="Calibri" w:hAnsi="Calibri" w:cs="Calibri"/>
          <w:noProof/>
          <w:kern w:val="0"/>
        </w:rPr>
        <w:t xml:space="preserve"> 17: 2145–2161.</w:t>
      </w:r>
    </w:p>
    <w:p w14:paraId="22C468EB"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Westerband, A.C., Funk, J.L., &amp; Barton, K.E. 2021. Intraspecific trait variation in plants: A renewed focus on its role in ecological processes. </w:t>
      </w:r>
      <w:r w:rsidRPr="00927584">
        <w:rPr>
          <w:rFonts w:ascii="Calibri" w:hAnsi="Calibri" w:cs="Calibri"/>
          <w:i/>
          <w:iCs/>
          <w:noProof/>
          <w:kern w:val="0"/>
        </w:rPr>
        <w:t>Annals of Botany</w:t>
      </w:r>
      <w:r w:rsidRPr="00927584">
        <w:rPr>
          <w:rFonts w:ascii="Calibri" w:hAnsi="Calibri" w:cs="Calibri"/>
          <w:noProof/>
          <w:kern w:val="0"/>
        </w:rPr>
        <w:t xml:space="preserve"> 127: 397–410.</w:t>
      </w:r>
    </w:p>
    <w:p w14:paraId="63F9C50D"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Wickham, H. 2016. ggplot2: Elegant Graphics for Data Analysis. </w:t>
      </w:r>
    </w:p>
    <w:p w14:paraId="00098115" w14:textId="77777777" w:rsidR="0040504F" w:rsidRPr="00927584" w:rsidRDefault="0040504F" w:rsidP="0040504F">
      <w:pPr>
        <w:widowControl w:val="0"/>
        <w:autoSpaceDE w:val="0"/>
        <w:autoSpaceDN w:val="0"/>
        <w:adjustRightInd w:val="0"/>
        <w:spacing w:line="360" w:lineRule="auto"/>
        <w:ind w:left="480" w:hanging="480"/>
        <w:rPr>
          <w:rFonts w:ascii="Calibri" w:hAnsi="Calibri" w:cs="Calibri"/>
          <w:noProof/>
        </w:rPr>
      </w:pPr>
      <w:r w:rsidRPr="00927584">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927584">
        <w:rPr>
          <w:rFonts w:ascii="Calibri" w:hAnsi="Calibri" w:cs="Calibri"/>
          <w:i/>
          <w:iCs/>
          <w:noProof/>
          <w:kern w:val="0"/>
        </w:rPr>
        <w:t>Ecology and Evolution</w:t>
      </w:r>
      <w:r w:rsidRPr="00927584">
        <w:rPr>
          <w:rFonts w:ascii="Calibri" w:hAnsi="Calibri" w:cs="Calibri"/>
          <w:noProof/>
          <w:kern w:val="0"/>
        </w:rPr>
        <w:t xml:space="preserve"> 9: 2149–2159.</w:t>
      </w:r>
    </w:p>
    <w:p w14:paraId="57AD5BCD" w14:textId="16126C04" w:rsidR="009A5189" w:rsidRPr="00927584" w:rsidRDefault="00EF08C7" w:rsidP="002B74BE">
      <w:pPr>
        <w:spacing w:line="360" w:lineRule="auto"/>
        <w:jc w:val="both"/>
      </w:pPr>
      <w:r w:rsidRPr="00927584">
        <w:fldChar w:fldCharType="end"/>
      </w:r>
    </w:p>
    <w:sectPr w:rsidR="009A5189" w:rsidRPr="00927584" w:rsidSect="00E8619B">
      <w:footerReference w:type="default" r:id="rId17"/>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D3562B" w16cex:dateUtc="2024-03-2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953E8D" w16cid:durableId="40D3562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D939C" w14:textId="77777777" w:rsidR="00C34053" w:rsidRDefault="00C34053" w:rsidP="00F436FD">
      <w:pPr>
        <w:spacing w:after="0" w:line="240" w:lineRule="auto"/>
      </w:pPr>
      <w:r>
        <w:separator/>
      </w:r>
    </w:p>
  </w:endnote>
  <w:endnote w:type="continuationSeparator" w:id="0">
    <w:p w14:paraId="73CBDEAC" w14:textId="77777777" w:rsidR="00C34053" w:rsidRDefault="00C34053" w:rsidP="00F436FD">
      <w:pPr>
        <w:spacing w:after="0" w:line="240" w:lineRule="auto"/>
      </w:pPr>
      <w:r>
        <w:continuationSeparator/>
      </w:r>
    </w:p>
  </w:endnote>
  <w:endnote w:type="continuationNotice" w:id="1">
    <w:p w14:paraId="460656CF" w14:textId="77777777" w:rsidR="00C34053" w:rsidRDefault="00C340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0106316"/>
      <w:docPartObj>
        <w:docPartGallery w:val="Page Numbers (Bottom of Page)"/>
        <w:docPartUnique/>
      </w:docPartObj>
    </w:sdtPr>
    <w:sdtEndPr/>
    <w:sdtContent>
      <w:p w14:paraId="3C63E713" w14:textId="7C3E04C8" w:rsidR="00DD3073" w:rsidRDefault="00DD3073">
        <w:pPr>
          <w:pStyle w:val="Piedepgina"/>
          <w:jc w:val="center"/>
        </w:pPr>
        <w:r>
          <w:fldChar w:fldCharType="begin"/>
        </w:r>
        <w:r>
          <w:instrText>PAGE   \* MERGEFORMAT</w:instrText>
        </w:r>
        <w:r>
          <w:fldChar w:fldCharType="separate"/>
        </w:r>
        <w:r w:rsidR="00F36B92" w:rsidRPr="00F36B92">
          <w:rPr>
            <w:noProof/>
            <w:lang w:val="es-ES"/>
          </w:rPr>
          <w:t>17</w:t>
        </w:r>
        <w:r>
          <w:fldChar w:fldCharType="end"/>
        </w:r>
      </w:p>
    </w:sdtContent>
  </w:sdt>
  <w:p w14:paraId="7C2E278F" w14:textId="77777777" w:rsidR="00DD3073" w:rsidRDefault="00DD30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BD2E6" w14:textId="77777777" w:rsidR="00C34053" w:rsidRDefault="00C34053" w:rsidP="00F436FD">
      <w:pPr>
        <w:spacing w:after="0" w:line="240" w:lineRule="auto"/>
      </w:pPr>
      <w:r>
        <w:separator/>
      </w:r>
    </w:p>
  </w:footnote>
  <w:footnote w:type="continuationSeparator" w:id="0">
    <w:p w14:paraId="4A6DF08A" w14:textId="77777777" w:rsidR="00C34053" w:rsidRDefault="00C34053" w:rsidP="00F436FD">
      <w:pPr>
        <w:spacing w:after="0" w:line="240" w:lineRule="auto"/>
      </w:pPr>
      <w:r>
        <w:continuationSeparator/>
      </w:r>
    </w:p>
  </w:footnote>
  <w:footnote w:type="continuationNotice" w:id="1">
    <w:p w14:paraId="199B4C43" w14:textId="77777777" w:rsidR="00C34053" w:rsidRDefault="00C3405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8"/>
  </w:num>
  <w:num w:numId="5">
    <w:abstractNumId w:val="0"/>
  </w:num>
  <w:num w:numId="6">
    <w:abstractNumId w:val="7"/>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255"/>
    <w:rsid w:val="00002A8C"/>
    <w:rsid w:val="00002F49"/>
    <w:rsid w:val="0000337F"/>
    <w:rsid w:val="00003697"/>
    <w:rsid w:val="00003EB4"/>
    <w:rsid w:val="000041A0"/>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61DC"/>
    <w:rsid w:val="000178E0"/>
    <w:rsid w:val="00021590"/>
    <w:rsid w:val="00021EEE"/>
    <w:rsid w:val="00022206"/>
    <w:rsid w:val="00022585"/>
    <w:rsid w:val="00022A25"/>
    <w:rsid w:val="000233CB"/>
    <w:rsid w:val="00023A98"/>
    <w:rsid w:val="00023C42"/>
    <w:rsid w:val="00024CAA"/>
    <w:rsid w:val="00026AC9"/>
    <w:rsid w:val="00026B56"/>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7BE"/>
    <w:rsid w:val="00042E0F"/>
    <w:rsid w:val="00045824"/>
    <w:rsid w:val="00046632"/>
    <w:rsid w:val="00046B3B"/>
    <w:rsid w:val="0004769D"/>
    <w:rsid w:val="0004787B"/>
    <w:rsid w:val="00047993"/>
    <w:rsid w:val="00047EEF"/>
    <w:rsid w:val="0005063B"/>
    <w:rsid w:val="000506EA"/>
    <w:rsid w:val="0005082C"/>
    <w:rsid w:val="000514E6"/>
    <w:rsid w:val="00051E6C"/>
    <w:rsid w:val="00054313"/>
    <w:rsid w:val="00054E4D"/>
    <w:rsid w:val="00055AD5"/>
    <w:rsid w:val="00056064"/>
    <w:rsid w:val="000562D1"/>
    <w:rsid w:val="000569F8"/>
    <w:rsid w:val="0005705C"/>
    <w:rsid w:val="00057CC5"/>
    <w:rsid w:val="00061006"/>
    <w:rsid w:val="000648C1"/>
    <w:rsid w:val="00064DA0"/>
    <w:rsid w:val="00064ED2"/>
    <w:rsid w:val="000657F8"/>
    <w:rsid w:val="00066207"/>
    <w:rsid w:val="00066DF7"/>
    <w:rsid w:val="00066E13"/>
    <w:rsid w:val="00067218"/>
    <w:rsid w:val="00070AF5"/>
    <w:rsid w:val="00072CFD"/>
    <w:rsid w:val="000735CF"/>
    <w:rsid w:val="00073FEE"/>
    <w:rsid w:val="00074158"/>
    <w:rsid w:val="000742C5"/>
    <w:rsid w:val="0007532F"/>
    <w:rsid w:val="00076700"/>
    <w:rsid w:val="000771B3"/>
    <w:rsid w:val="00077B68"/>
    <w:rsid w:val="00077DAB"/>
    <w:rsid w:val="00077F53"/>
    <w:rsid w:val="000807A1"/>
    <w:rsid w:val="000811EF"/>
    <w:rsid w:val="00082D4C"/>
    <w:rsid w:val="00083938"/>
    <w:rsid w:val="00084DCD"/>
    <w:rsid w:val="0008557E"/>
    <w:rsid w:val="00085721"/>
    <w:rsid w:val="00086133"/>
    <w:rsid w:val="00086A08"/>
    <w:rsid w:val="00086BDC"/>
    <w:rsid w:val="0008729A"/>
    <w:rsid w:val="00090862"/>
    <w:rsid w:val="00091334"/>
    <w:rsid w:val="00092A59"/>
    <w:rsid w:val="00093189"/>
    <w:rsid w:val="000933C0"/>
    <w:rsid w:val="00094E89"/>
    <w:rsid w:val="000956C0"/>
    <w:rsid w:val="00095A3C"/>
    <w:rsid w:val="00095CCB"/>
    <w:rsid w:val="00096970"/>
    <w:rsid w:val="00096BF4"/>
    <w:rsid w:val="00097802"/>
    <w:rsid w:val="00097C04"/>
    <w:rsid w:val="000A0222"/>
    <w:rsid w:val="000A15DB"/>
    <w:rsid w:val="000A3A4B"/>
    <w:rsid w:val="000A3CB1"/>
    <w:rsid w:val="000A4FF9"/>
    <w:rsid w:val="000A5090"/>
    <w:rsid w:val="000A51FB"/>
    <w:rsid w:val="000A5F58"/>
    <w:rsid w:val="000A65A2"/>
    <w:rsid w:val="000A7F37"/>
    <w:rsid w:val="000B054E"/>
    <w:rsid w:val="000B0612"/>
    <w:rsid w:val="000B07BA"/>
    <w:rsid w:val="000B0932"/>
    <w:rsid w:val="000B11C7"/>
    <w:rsid w:val="000B130D"/>
    <w:rsid w:val="000B15C0"/>
    <w:rsid w:val="000B1A2A"/>
    <w:rsid w:val="000B247E"/>
    <w:rsid w:val="000B370F"/>
    <w:rsid w:val="000B3B1D"/>
    <w:rsid w:val="000B4753"/>
    <w:rsid w:val="000B607F"/>
    <w:rsid w:val="000B611B"/>
    <w:rsid w:val="000B658C"/>
    <w:rsid w:val="000B72B9"/>
    <w:rsid w:val="000B7325"/>
    <w:rsid w:val="000C00D0"/>
    <w:rsid w:val="000C1D5E"/>
    <w:rsid w:val="000C23A4"/>
    <w:rsid w:val="000C2F63"/>
    <w:rsid w:val="000C3D3B"/>
    <w:rsid w:val="000C3EAB"/>
    <w:rsid w:val="000C427A"/>
    <w:rsid w:val="000C430A"/>
    <w:rsid w:val="000C47F0"/>
    <w:rsid w:val="000C7258"/>
    <w:rsid w:val="000C7523"/>
    <w:rsid w:val="000C773F"/>
    <w:rsid w:val="000D09E5"/>
    <w:rsid w:val="000D11F6"/>
    <w:rsid w:val="000D1B7A"/>
    <w:rsid w:val="000D1FED"/>
    <w:rsid w:val="000D2460"/>
    <w:rsid w:val="000D24FB"/>
    <w:rsid w:val="000D34CE"/>
    <w:rsid w:val="000D61DA"/>
    <w:rsid w:val="000D64BE"/>
    <w:rsid w:val="000D6C01"/>
    <w:rsid w:val="000D6E39"/>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5B2"/>
    <w:rsid w:val="000F5A47"/>
    <w:rsid w:val="000F5C4B"/>
    <w:rsid w:val="000F5E9F"/>
    <w:rsid w:val="000F6852"/>
    <w:rsid w:val="000F771B"/>
    <w:rsid w:val="00100ECB"/>
    <w:rsid w:val="00101C98"/>
    <w:rsid w:val="00102943"/>
    <w:rsid w:val="00103488"/>
    <w:rsid w:val="00103812"/>
    <w:rsid w:val="001038A8"/>
    <w:rsid w:val="001040FE"/>
    <w:rsid w:val="00104EBE"/>
    <w:rsid w:val="001051D2"/>
    <w:rsid w:val="00105464"/>
    <w:rsid w:val="001055AD"/>
    <w:rsid w:val="001060FE"/>
    <w:rsid w:val="00106C88"/>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AC0"/>
    <w:rsid w:val="00117B97"/>
    <w:rsid w:val="00120EA5"/>
    <w:rsid w:val="0012133E"/>
    <w:rsid w:val="00121EC6"/>
    <w:rsid w:val="00123CDC"/>
    <w:rsid w:val="00123FF5"/>
    <w:rsid w:val="00124548"/>
    <w:rsid w:val="00125567"/>
    <w:rsid w:val="00125EEA"/>
    <w:rsid w:val="00125F10"/>
    <w:rsid w:val="00126118"/>
    <w:rsid w:val="001262AD"/>
    <w:rsid w:val="001265D3"/>
    <w:rsid w:val="00127AF9"/>
    <w:rsid w:val="00131116"/>
    <w:rsid w:val="00131718"/>
    <w:rsid w:val="00133D4F"/>
    <w:rsid w:val="001346D3"/>
    <w:rsid w:val="001348FB"/>
    <w:rsid w:val="0013517A"/>
    <w:rsid w:val="001354B9"/>
    <w:rsid w:val="00135BCD"/>
    <w:rsid w:val="00136BD2"/>
    <w:rsid w:val="00136BF7"/>
    <w:rsid w:val="00136DFB"/>
    <w:rsid w:val="00137268"/>
    <w:rsid w:val="001374DE"/>
    <w:rsid w:val="00137CA5"/>
    <w:rsid w:val="00137DFA"/>
    <w:rsid w:val="00141538"/>
    <w:rsid w:val="00141C21"/>
    <w:rsid w:val="00141FD4"/>
    <w:rsid w:val="00143028"/>
    <w:rsid w:val="00143588"/>
    <w:rsid w:val="00144D30"/>
    <w:rsid w:val="001455BE"/>
    <w:rsid w:val="001459B8"/>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B3"/>
    <w:rsid w:val="001576D5"/>
    <w:rsid w:val="0016001C"/>
    <w:rsid w:val="00162A03"/>
    <w:rsid w:val="001631D3"/>
    <w:rsid w:val="00163531"/>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171"/>
    <w:rsid w:val="0017435F"/>
    <w:rsid w:val="00174922"/>
    <w:rsid w:val="00174977"/>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911"/>
    <w:rsid w:val="00191A40"/>
    <w:rsid w:val="00191E9F"/>
    <w:rsid w:val="00191F73"/>
    <w:rsid w:val="001925E0"/>
    <w:rsid w:val="00193010"/>
    <w:rsid w:val="00193164"/>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254"/>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1F9"/>
    <w:rsid w:val="001D4E18"/>
    <w:rsid w:val="001D51BC"/>
    <w:rsid w:val="001D579C"/>
    <w:rsid w:val="001D5F8E"/>
    <w:rsid w:val="001D73D3"/>
    <w:rsid w:val="001D76B4"/>
    <w:rsid w:val="001E0239"/>
    <w:rsid w:val="001E23D9"/>
    <w:rsid w:val="001E4B50"/>
    <w:rsid w:val="001E5050"/>
    <w:rsid w:val="001E50C5"/>
    <w:rsid w:val="001E60FB"/>
    <w:rsid w:val="001E6A2B"/>
    <w:rsid w:val="001E6AED"/>
    <w:rsid w:val="001E6EC9"/>
    <w:rsid w:val="001F0789"/>
    <w:rsid w:val="001F17C1"/>
    <w:rsid w:val="001F1AE2"/>
    <w:rsid w:val="001F2069"/>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5F9B"/>
    <w:rsid w:val="002068BC"/>
    <w:rsid w:val="0021025F"/>
    <w:rsid w:val="00210260"/>
    <w:rsid w:val="0021242C"/>
    <w:rsid w:val="00212658"/>
    <w:rsid w:val="00212760"/>
    <w:rsid w:val="00213823"/>
    <w:rsid w:val="002143B7"/>
    <w:rsid w:val="00215C28"/>
    <w:rsid w:val="00216B59"/>
    <w:rsid w:val="00216D67"/>
    <w:rsid w:val="00217FC4"/>
    <w:rsid w:val="00217FC8"/>
    <w:rsid w:val="00220DBA"/>
    <w:rsid w:val="00221957"/>
    <w:rsid w:val="00221CB1"/>
    <w:rsid w:val="00222221"/>
    <w:rsid w:val="00222D5E"/>
    <w:rsid w:val="00223348"/>
    <w:rsid w:val="00223436"/>
    <w:rsid w:val="00223746"/>
    <w:rsid w:val="0022389F"/>
    <w:rsid w:val="00223D87"/>
    <w:rsid w:val="00223EE9"/>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727"/>
    <w:rsid w:val="00241824"/>
    <w:rsid w:val="00243540"/>
    <w:rsid w:val="002435F2"/>
    <w:rsid w:val="0024451B"/>
    <w:rsid w:val="00244E01"/>
    <w:rsid w:val="0024527D"/>
    <w:rsid w:val="00245EC2"/>
    <w:rsid w:val="00246BC6"/>
    <w:rsid w:val="00247BF4"/>
    <w:rsid w:val="002510A0"/>
    <w:rsid w:val="00254429"/>
    <w:rsid w:val="00254A95"/>
    <w:rsid w:val="0025517E"/>
    <w:rsid w:val="00255CB6"/>
    <w:rsid w:val="00256E80"/>
    <w:rsid w:val="00257513"/>
    <w:rsid w:val="00260CAF"/>
    <w:rsid w:val="00263E4D"/>
    <w:rsid w:val="00264BB4"/>
    <w:rsid w:val="00265928"/>
    <w:rsid w:val="00266DF2"/>
    <w:rsid w:val="00267E59"/>
    <w:rsid w:val="00270DE4"/>
    <w:rsid w:val="0027123A"/>
    <w:rsid w:val="00272597"/>
    <w:rsid w:val="00273F18"/>
    <w:rsid w:val="00274916"/>
    <w:rsid w:val="00274A17"/>
    <w:rsid w:val="00274EB9"/>
    <w:rsid w:val="002759A9"/>
    <w:rsid w:val="002772C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5ADF"/>
    <w:rsid w:val="002861E0"/>
    <w:rsid w:val="002874A2"/>
    <w:rsid w:val="00287621"/>
    <w:rsid w:val="00290862"/>
    <w:rsid w:val="00291508"/>
    <w:rsid w:val="00291B06"/>
    <w:rsid w:val="00291BC7"/>
    <w:rsid w:val="00291E15"/>
    <w:rsid w:val="0029341A"/>
    <w:rsid w:val="00294068"/>
    <w:rsid w:val="00294832"/>
    <w:rsid w:val="00294834"/>
    <w:rsid w:val="002951D2"/>
    <w:rsid w:val="002953D4"/>
    <w:rsid w:val="00295FA2"/>
    <w:rsid w:val="00297632"/>
    <w:rsid w:val="00297AED"/>
    <w:rsid w:val="00297CF9"/>
    <w:rsid w:val="002A03A8"/>
    <w:rsid w:val="002A0AE6"/>
    <w:rsid w:val="002A1A53"/>
    <w:rsid w:val="002A25C6"/>
    <w:rsid w:val="002A2D2A"/>
    <w:rsid w:val="002A369E"/>
    <w:rsid w:val="002A4326"/>
    <w:rsid w:val="002A48B2"/>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B74BE"/>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10A"/>
    <w:rsid w:val="002D1DC6"/>
    <w:rsid w:val="002D25CF"/>
    <w:rsid w:val="002D2B32"/>
    <w:rsid w:val="002D2C22"/>
    <w:rsid w:val="002D418A"/>
    <w:rsid w:val="002D423C"/>
    <w:rsid w:val="002D4282"/>
    <w:rsid w:val="002D4B4E"/>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2EB"/>
    <w:rsid w:val="002E777F"/>
    <w:rsid w:val="002E7BF9"/>
    <w:rsid w:val="002F1265"/>
    <w:rsid w:val="002F1591"/>
    <w:rsid w:val="002F27BC"/>
    <w:rsid w:val="002F3EA7"/>
    <w:rsid w:val="002F3ECB"/>
    <w:rsid w:val="002F4B59"/>
    <w:rsid w:val="002F4D6D"/>
    <w:rsid w:val="002F5ACD"/>
    <w:rsid w:val="002F6458"/>
    <w:rsid w:val="003000FD"/>
    <w:rsid w:val="00300329"/>
    <w:rsid w:val="00300656"/>
    <w:rsid w:val="00300DFE"/>
    <w:rsid w:val="00300F18"/>
    <w:rsid w:val="00301157"/>
    <w:rsid w:val="003023CA"/>
    <w:rsid w:val="00303EBB"/>
    <w:rsid w:val="003051ED"/>
    <w:rsid w:val="003054EE"/>
    <w:rsid w:val="00305FA7"/>
    <w:rsid w:val="003068EC"/>
    <w:rsid w:val="00307F82"/>
    <w:rsid w:val="00310088"/>
    <w:rsid w:val="00310127"/>
    <w:rsid w:val="003110BE"/>
    <w:rsid w:val="0031128E"/>
    <w:rsid w:val="00311A0C"/>
    <w:rsid w:val="0031307F"/>
    <w:rsid w:val="003139B8"/>
    <w:rsid w:val="003146CF"/>
    <w:rsid w:val="00314871"/>
    <w:rsid w:val="00315530"/>
    <w:rsid w:val="00316211"/>
    <w:rsid w:val="00316C21"/>
    <w:rsid w:val="00317A21"/>
    <w:rsid w:val="00317AF9"/>
    <w:rsid w:val="003204A4"/>
    <w:rsid w:val="003204BD"/>
    <w:rsid w:val="00320CCA"/>
    <w:rsid w:val="0032135F"/>
    <w:rsid w:val="0032199D"/>
    <w:rsid w:val="003222CB"/>
    <w:rsid w:val="003224FB"/>
    <w:rsid w:val="00322A26"/>
    <w:rsid w:val="00323B58"/>
    <w:rsid w:val="003245DB"/>
    <w:rsid w:val="00324D6F"/>
    <w:rsid w:val="0032516F"/>
    <w:rsid w:val="003251DB"/>
    <w:rsid w:val="00325397"/>
    <w:rsid w:val="0032562B"/>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27"/>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5A6"/>
    <w:rsid w:val="0037582F"/>
    <w:rsid w:val="00376DED"/>
    <w:rsid w:val="003774AC"/>
    <w:rsid w:val="0037763F"/>
    <w:rsid w:val="0037766A"/>
    <w:rsid w:val="00377AC3"/>
    <w:rsid w:val="003807AB"/>
    <w:rsid w:val="0038203D"/>
    <w:rsid w:val="003824ED"/>
    <w:rsid w:val="0038254B"/>
    <w:rsid w:val="0038277F"/>
    <w:rsid w:val="00382A37"/>
    <w:rsid w:val="00382DF7"/>
    <w:rsid w:val="003845EA"/>
    <w:rsid w:val="0038464B"/>
    <w:rsid w:val="003846A7"/>
    <w:rsid w:val="00384758"/>
    <w:rsid w:val="003851DF"/>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037"/>
    <w:rsid w:val="00394A21"/>
    <w:rsid w:val="00395661"/>
    <w:rsid w:val="003957C5"/>
    <w:rsid w:val="00395E4C"/>
    <w:rsid w:val="00395FB8"/>
    <w:rsid w:val="003961D7"/>
    <w:rsid w:val="00396FDC"/>
    <w:rsid w:val="00397C12"/>
    <w:rsid w:val="003A0BAC"/>
    <w:rsid w:val="003A298B"/>
    <w:rsid w:val="003A2EA1"/>
    <w:rsid w:val="003A2EE6"/>
    <w:rsid w:val="003A3B62"/>
    <w:rsid w:val="003A3E16"/>
    <w:rsid w:val="003A4997"/>
    <w:rsid w:val="003A572B"/>
    <w:rsid w:val="003A68B3"/>
    <w:rsid w:val="003A738A"/>
    <w:rsid w:val="003B020D"/>
    <w:rsid w:val="003B08F1"/>
    <w:rsid w:val="003B23A6"/>
    <w:rsid w:val="003B24A6"/>
    <w:rsid w:val="003B3572"/>
    <w:rsid w:val="003B3A5B"/>
    <w:rsid w:val="003B3F1F"/>
    <w:rsid w:val="003B4FF3"/>
    <w:rsid w:val="003B5386"/>
    <w:rsid w:val="003B7E16"/>
    <w:rsid w:val="003C038E"/>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1BA"/>
    <w:rsid w:val="003D6654"/>
    <w:rsid w:val="003D6C32"/>
    <w:rsid w:val="003D6C55"/>
    <w:rsid w:val="003D6F3E"/>
    <w:rsid w:val="003D7049"/>
    <w:rsid w:val="003D7513"/>
    <w:rsid w:val="003D7638"/>
    <w:rsid w:val="003E0377"/>
    <w:rsid w:val="003E0A95"/>
    <w:rsid w:val="003E1100"/>
    <w:rsid w:val="003E12FD"/>
    <w:rsid w:val="003E2A64"/>
    <w:rsid w:val="003E2F5D"/>
    <w:rsid w:val="003E45B6"/>
    <w:rsid w:val="003E538A"/>
    <w:rsid w:val="003E5AC1"/>
    <w:rsid w:val="003E5CB0"/>
    <w:rsid w:val="003E64F4"/>
    <w:rsid w:val="003E757C"/>
    <w:rsid w:val="003F065B"/>
    <w:rsid w:val="003F0903"/>
    <w:rsid w:val="003F0A40"/>
    <w:rsid w:val="003F0EBC"/>
    <w:rsid w:val="003F2A29"/>
    <w:rsid w:val="003F311E"/>
    <w:rsid w:val="003F3467"/>
    <w:rsid w:val="003F37ED"/>
    <w:rsid w:val="003F41A0"/>
    <w:rsid w:val="003F4A10"/>
    <w:rsid w:val="003F4FCB"/>
    <w:rsid w:val="003F5023"/>
    <w:rsid w:val="003F6D0B"/>
    <w:rsid w:val="004011FF"/>
    <w:rsid w:val="00401551"/>
    <w:rsid w:val="00401DCC"/>
    <w:rsid w:val="00401DED"/>
    <w:rsid w:val="00401EB1"/>
    <w:rsid w:val="00404C66"/>
    <w:rsid w:val="00404FF8"/>
    <w:rsid w:val="0040504F"/>
    <w:rsid w:val="00407BDE"/>
    <w:rsid w:val="00407C07"/>
    <w:rsid w:val="00411431"/>
    <w:rsid w:val="00411B5D"/>
    <w:rsid w:val="0041227D"/>
    <w:rsid w:val="004124FA"/>
    <w:rsid w:val="0041266F"/>
    <w:rsid w:val="00412843"/>
    <w:rsid w:val="00412DDA"/>
    <w:rsid w:val="00412E3F"/>
    <w:rsid w:val="00412F10"/>
    <w:rsid w:val="00412FA8"/>
    <w:rsid w:val="004132C3"/>
    <w:rsid w:val="00414D0A"/>
    <w:rsid w:val="00415285"/>
    <w:rsid w:val="004154BA"/>
    <w:rsid w:val="00415C96"/>
    <w:rsid w:val="00415F1E"/>
    <w:rsid w:val="0041612A"/>
    <w:rsid w:val="00416A70"/>
    <w:rsid w:val="00417006"/>
    <w:rsid w:val="00417D2E"/>
    <w:rsid w:val="00417D34"/>
    <w:rsid w:val="00420144"/>
    <w:rsid w:val="00420520"/>
    <w:rsid w:val="00420D7F"/>
    <w:rsid w:val="00420DDE"/>
    <w:rsid w:val="004211BA"/>
    <w:rsid w:val="00421536"/>
    <w:rsid w:val="00422A12"/>
    <w:rsid w:val="0042344C"/>
    <w:rsid w:val="00424230"/>
    <w:rsid w:val="0042434E"/>
    <w:rsid w:val="0042467D"/>
    <w:rsid w:val="00426DDC"/>
    <w:rsid w:val="0042715C"/>
    <w:rsid w:val="00427425"/>
    <w:rsid w:val="00430028"/>
    <w:rsid w:val="00430A60"/>
    <w:rsid w:val="004325A8"/>
    <w:rsid w:val="004345B0"/>
    <w:rsid w:val="00434A4D"/>
    <w:rsid w:val="0043513B"/>
    <w:rsid w:val="00435639"/>
    <w:rsid w:val="00435FAC"/>
    <w:rsid w:val="00436DFF"/>
    <w:rsid w:val="004404EB"/>
    <w:rsid w:val="00441513"/>
    <w:rsid w:val="004421A5"/>
    <w:rsid w:val="00442802"/>
    <w:rsid w:val="00442BF1"/>
    <w:rsid w:val="00442E56"/>
    <w:rsid w:val="004434FC"/>
    <w:rsid w:val="004435D3"/>
    <w:rsid w:val="00443768"/>
    <w:rsid w:val="00445956"/>
    <w:rsid w:val="00445E0A"/>
    <w:rsid w:val="00446E6B"/>
    <w:rsid w:val="00447157"/>
    <w:rsid w:val="00447FB4"/>
    <w:rsid w:val="004512FF"/>
    <w:rsid w:val="004521A0"/>
    <w:rsid w:val="00452DE4"/>
    <w:rsid w:val="00453893"/>
    <w:rsid w:val="004539C9"/>
    <w:rsid w:val="00454362"/>
    <w:rsid w:val="0045446F"/>
    <w:rsid w:val="00455073"/>
    <w:rsid w:val="00455977"/>
    <w:rsid w:val="00455E8D"/>
    <w:rsid w:val="00456182"/>
    <w:rsid w:val="00456306"/>
    <w:rsid w:val="00456F25"/>
    <w:rsid w:val="00461519"/>
    <w:rsid w:val="00461EB4"/>
    <w:rsid w:val="00462049"/>
    <w:rsid w:val="0046301F"/>
    <w:rsid w:val="00463903"/>
    <w:rsid w:val="00463D73"/>
    <w:rsid w:val="00464D56"/>
    <w:rsid w:val="0046523F"/>
    <w:rsid w:val="00465781"/>
    <w:rsid w:val="004658EB"/>
    <w:rsid w:val="00465BEF"/>
    <w:rsid w:val="0046664F"/>
    <w:rsid w:val="004679EA"/>
    <w:rsid w:val="00467DE0"/>
    <w:rsid w:val="00467E54"/>
    <w:rsid w:val="00470240"/>
    <w:rsid w:val="00470B65"/>
    <w:rsid w:val="00471177"/>
    <w:rsid w:val="004713BF"/>
    <w:rsid w:val="00471D7F"/>
    <w:rsid w:val="00472632"/>
    <w:rsid w:val="004728FD"/>
    <w:rsid w:val="00472973"/>
    <w:rsid w:val="004752A6"/>
    <w:rsid w:val="00475789"/>
    <w:rsid w:val="00475A64"/>
    <w:rsid w:val="00475E03"/>
    <w:rsid w:val="00476EF1"/>
    <w:rsid w:val="00476FA1"/>
    <w:rsid w:val="00477249"/>
    <w:rsid w:val="004772C2"/>
    <w:rsid w:val="00477C9C"/>
    <w:rsid w:val="004801BE"/>
    <w:rsid w:val="00481049"/>
    <w:rsid w:val="0048107D"/>
    <w:rsid w:val="0048161B"/>
    <w:rsid w:val="0048168F"/>
    <w:rsid w:val="004825E5"/>
    <w:rsid w:val="00482DBD"/>
    <w:rsid w:val="00482DC9"/>
    <w:rsid w:val="00483B30"/>
    <w:rsid w:val="00483B49"/>
    <w:rsid w:val="00483CEA"/>
    <w:rsid w:val="00484418"/>
    <w:rsid w:val="004848D7"/>
    <w:rsid w:val="00485445"/>
    <w:rsid w:val="00485456"/>
    <w:rsid w:val="00485A04"/>
    <w:rsid w:val="00487070"/>
    <w:rsid w:val="004876DF"/>
    <w:rsid w:val="00490013"/>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015"/>
    <w:rsid w:val="004B2550"/>
    <w:rsid w:val="004B2DB9"/>
    <w:rsid w:val="004B496B"/>
    <w:rsid w:val="004B4AAD"/>
    <w:rsid w:val="004B5476"/>
    <w:rsid w:val="004B5AE3"/>
    <w:rsid w:val="004B6315"/>
    <w:rsid w:val="004B64E8"/>
    <w:rsid w:val="004B6B92"/>
    <w:rsid w:val="004B7A5E"/>
    <w:rsid w:val="004B7FA5"/>
    <w:rsid w:val="004C14F7"/>
    <w:rsid w:val="004C20B9"/>
    <w:rsid w:val="004C441C"/>
    <w:rsid w:val="004C4467"/>
    <w:rsid w:val="004C5097"/>
    <w:rsid w:val="004C529E"/>
    <w:rsid w:val="004C53E1"/>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193"/>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2BE"/>
    <w:rsid w:val="0050560E"/>
    <w:rsid w:val="00505A49"/>
    <w:rsid w:val="00505BC6"/>
    <w:rsid w:val="00506431"/>
    <w:rsid w:val="005065D8"/>
    <w:rsid w:val="00506C3C"/>
    <w:rsid w:val="00506DBA"/>
    <w:rsid w:val="0050702E"/>
    <w:rsid w:val="00507869"/>
    <w:rsid w:val="00507A46"/>
    <w:rsid w:val="00510003"/>
    <w:rsid w:val="005106A7"/>
    <w:rsid w:val="00511721"/>
    <w:rsid w:val="00512A9D"/>
    <w:rsid w:val="00512EB4"/>
    <w:rsid w:val="00514A33"/>
    <w:rsid w:val="0051717F"/>
    <w:rsid w:val="0052015F"/>
    <w:rsid w:val="005213B9"/>
    <w:rsid w:val="00521878"/>
    <w:rsid w:val="00521E2C"/>
    <w:rsid w:val="00522779"/>
    <w:rsid w:val="005242D9"/>
    <w:rsid w:val="00524446"/>
    <w:rsid w:val="00524E8A"/>
    <w:rsid w:val="00526365"/>
    <w:rsid w:val="00526D54"/>
    <w:rsid w:val="00526E75"/>
    <w:rsid w:val="00527413"/>
    <w:rsid w:val="00527C9C"/>
    <w:rsid w:val="00530105"/>
    <w:rsid w:val="005311C2"/>
    <w:rsid w:val="00533CCB"/>
    <w:rsid w:val="00534FDC"/>
    <w:rsid w:val="00536B3A"/>
    <w:rsid w:val="00536C9D"/>
    <w:rsid w:val="005401E5"/>
    <w:rsid w:val="0054059F"/>
    <w:rsid w:val="005409C6"/>
    <w:rsid w:val="00540DD3"/>
    <w:rsid w:val="00540F03"/>
    <w:rsid w:val="00541D9B"/>
    <w:rsid w:val="005433F2"/>
    <w:rsid w:val="00543647"/>
    <w:rsid w:val="00544504"/>
    <w:rsid w:val="00546281"/>
    <w:rsid w:val="005469E1"/>
    <w:rsid w:val="00547D00"/>
    <w:rsid w:val="005506AC"/>
    <w:rsid w:val="005509A6"/>
    <w:rsid w:val="00550F2A"/>
    <w:rsid w:val="0055100E"/>
    <w:rsid w:val="00551351"/>
    <w:rsid w:val="00551550"/>
    <w:rsid w:val="00552472"/>
    <w:rsid w:val="00553545"/>
    <w:rsid w:val="005540B8"/>
    <w:rsid w:val="00554969"/>
    <w:rsid w:val="00555D91"/>
    <w:rsid w:val="00556017"/>
    <w:rsid w:val="005561B8"/>
    <w:rsid w:val="0055693E"/>
    <w:rsid w:val="00557670"/>
    <w:rsid w:val="005607E6"/>
    <w:rsid w:val="005622E3"/>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2139"/>
    <w:rsid w:val="0057308D"/>
    <w:rsid w:val="0057396C"/>
    <w:rsid w:val="0057537C"/>
    <w:rsid w:val="005766CF"/>
    <w:rsid w:val="005773D7"/>
    <w:rsid w:val="0057743F"/>
    <w:rsid w:val="00577AA3"/>
    <w:rsid w:val="005805F7"/>
    <w:rsid w:val="00580C97"/>
    <w:rsid w:val="00582C98"/>
    <w:rsid w:val="005831E2"/>
    <w:rsid w:val="00583376"/>
    <w:rsid w:val="00585363"/>
    <w:rsid w:val="00585AA8"/>
    <w:rsid w:val="00585B7F"/>
    <w:rsid w:val="00585C17"/>
    <w:rsid w:val="00586DAF"/>
    <w:rsid w:val="0058788E"/>
    <w:rsid w:val="00587E63"/>
    <w:rsid w:val="00587E81"/>
    <w:rsid w:val="00590039"/>
    <w:rsid w:val="005907F1"/>
    <w:rsid w:val="00590DA9"/>
    <w:rsid w:val="00592987"/>
    <w:rsid w:val="00592CF3"/>
    <w:rsid w:val="00594B56"/>
    <w:rsid w:val="005954E3"/>
    <w:rsid w:val="00595972"/>
    <w:rsid w:val="005960EC"/>
    <w:rsid w:val="00596577"/>
    <w:rsid w:val="005966C8"/>
    <w:rsid w:val="00596825"/>
    <w:rsid w:val="005970FD"/>
    <w:rsid w:val="00597374"/>
    <w:rsid w:val="00597E85"/>
    <w:rsid w:val="00597F14"/>
    <w:rsid w:val="005A076E"/>
    <w:rsid w:val="005A1026"/>
    <w:rsid w:val="005A1035"/>
    <w:rsid w:val="005A1A1A"/>
    <w:rsid w:val="005A1B26"/>
    <w:rsid w:val="005A3030"/>
    <w:rsid w:val="005A3C56"/>
    <w:rsid w:val="005A40E4"/>
    <w:rsid w:val="005A433A"/>
    <w:rsid w:val="005A4AAD"/>
    <w:rsid w:val="005A5C83"/>
    <w:rsid w:val="005A5CD6"/>
    <w:rsid w:val="005A5DCF"/>
    <w:rsid w:val="005A5E14"/>
    <w:rsid w:val="005A6399"/>
    <w:rsid w:val="005A7052"/>
    <w:rsid w:val="005A7A51"/>
    <w:rsid w:val="005B00CF"/>
    <w:rsid w:val="005B0651"/>
    <w:rsid w:val="005B0CB6"/>
    <w:rsid w:val="005B1762"/>
    <w:rsid w:val="005B195B"/>
    <w:rsid w:val="005B1EE2"/>
    <w:rsid w:val="005C112F"/>
    <w:rsid w:val="005C200F"/>
    <w:rsid w:val="005C29D7"/>
    <w:rsid w:val="005C38EB"/>
    <w:rsid w:val="005C45FA"/>
    <w:rsid w:val="005C4D1E"/>
    <w:rsid w:val="005C59EE"/>
    <w:rsid w:val="005C5CB6"/>
    <w:rsid w:val="005C6170"/>
    <w:rsid w:val="005C68C8"/>
    <w:rsid w:val="005C6E16"/>
    <w:rsid w:val="005C6E8F"/>
    <w:rsid w:val="005C7B06"/>
    <w:rsid w:val="005C7D56"/>
    <w:rsid w:val="005D00CF"/>
    <w:rsid w:val="005D0242"/>
    <w:rsid w:val="005D0785"/>
    <w:rsid w:val="005D1599"/>
    <w:rsid w:val="005D1748"/>
    <w:rsid w:val="005D20A6"/>
    <w:rsid w:val="005D380A"/>
    <w:rsid w:val="005D4588"/>
    <w:rsid w:val="005D4B3F"/>
    <w:rsid w:val="005D5831"/>
    <w:rsid w:val="005D5AF0"/>
    <w:rsid w:val="005D6D8E"/>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6B9"/>
    <w:rsid w:val="005E6715"/>
    <w:rsid w:val="005E693A"/>
    <w:rsid w:val="005E6D22"/>
    <w:rsid w:val="005E7394"/>
    <w:rsid w:val="005E779D"/>
    <w:rsid w:val="005F118A"/>
    <w:rsid w:val="005F1E59"/>
    <w:rsid w:val="005F22CD"/>
    <w:rsid w:val="005F301C"/>
    <w:rsid w:val="005F3596"/>
    <w:rsid w:val="005F4082"/>
    <w:rsid w:val="005F516D"/>
    <w:rsid w:val="005F5683"/>
    <w:rsid w:val="005F5C10"/>
    <w:rsid w:val="005F6475"/>
    <w:rsid w:val="005F6FCE"/>
    <w:rsid w:val="005F7323"/>
    <w:rsid w:val="005F751E"/>
    <w:rsid w:val="005F7540"/>
    <w:rsid w:val="005F7727"/>
    <w:rsid w:val="005F79C0"/>
    <w:rsid w:val="005F7BAD"/>
    <w:rsid w:val="00601EFA"/>
    <w:rsid w:val="006027DF"/>
    <w:rsid w:val="00603051"/>
    <w:rsid w:val="00603D27"/>
    <w:rsid w:val="00604239"/>
    <w:rsid w:val="006068A2"/>
    <w:rsid w:val="006071AA"/>
    <w:rsid w:val="00610560"/>
    <w:rsid w:val="00611266"/>
    <w:rsid w:val="00613597"/>
    <w:rsid w:val="006135EF"/>
    <w:rsid w:val="00614C56"/>
    <w:rsid w:val="00614E52"/>
    <w:rsid w:val="006151C4"/>
    <w:rsid w:val="00615C59"/>
    <w:rsid w:val="00616320"/>
    <w:rsid w:val="00617F10"/>
    <w:rsid w:val="00621B2F"/>
    <w:rsid w:val="00621D64"/>
    <w:rsid w:val="00622957"/>
    <w:rsid w:val="00622A21"/>
    <w:rsid w:val="00622F0C"/>
    <w:rsid w:val="006233BE"/>
    <w:rsid w:val="006233EA"/>
    <w:rsid w:val="00623C11"/>
    <w:rsid w:val="0062431F"/>
    <w:rsid w:val="006243DA"/>
    <w:rsid w:val="0062505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1E4C"/>
    <w:rsid w:val="0064385C"/>
    <w:rsid w:val="00643DCA"/>
    <w:rsid w:val="0064530B"/>
    <w:rsid w:val="00645601"/>
    <w:rsid w:val="00646941"/>
    <w:rsid w:val="0065070B"/>
    <w:rsid w:val="00651508"/>
    <w:rsid w:val="00651D4D"/>
    <w:rsid w:val="00652F38"/>
    <w:rsid w:val="006538CB"/>
    <w:rsid w:val="00653DB5"/>
    <w:rsid w:val="00654BAB"/>
    <w:rsid w:val="00655B6D"/>
    <w:rsid w:val="00655EAA"/>
    <w:rsid w:val="00656157"/>
    <w:rsid w:val="006561E2"/>
    <w:rsid w:val="0065695B"/>
    <w:rsid w:val="00660184"/>
    <w:rsid w:val="00660BE0"/>
    <w:rsid w:val="00660EFA"/>
    <w:rsid w:val="00661070"/>
    <w:rsid w:val="00661791"/>
    <w:rsid w:val="00661F23"/>
    <w:rsid w:val="00661FE2"/>
    <w:rsid w:val="00662737"/>
    <w:rsid w:val="00662985"/>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2D2A"/>
    <w:rsid w:val="00673365"/>
    <w:rsid w:val="00673918"/>
    <w:rsid w:val="00675A18"/>
    <w:rsid w:val="0067621E"/>
    <w:rsid w:val="0067627B"/>
    <w:rsid w:val="00677347"/>
    <w:rsid w:val="00677A92"/>
    <w:rsid w:val="00677BA3"/>
    <w:rsid w:val="00681263"/>
    <w:rsid w:val="006817D4"/>
    <w:rsid w:val="00681877"/>
    <w:rsid w:val="006818E9"/>
    <w:rsid w:val="006818EF"/>
    <w:rsid w:val="00681A8C"/>
    <w:rsid w:val="00681FCB"/>
    <w:rsid w:val="00682009"/>
    <w:rsid w:val="0068374D"/>
    <w:rsid w:val="00683900"/>
    <w:rsid w:val="006845B5"/>
    <w:rsid w:val="00684EE4"/>
    <w:rsid w:val="0068503C"/>
    <w:rsid w:val="0068546B"/>
    <w:rsid w:val="006857C9"/>
    <w:rsid w:val="00685B37"/>
    <w:rsid w:val="00686976"/>
    <w:rsid w:val="00687F59"/>
    <w:rsid w:val="0069060F"/>
    <w:rsid w:val="00690746"/>
    <w:rsid w:val="00690967"/>
    <w:rsid w:val="006916E6"/>
    <w:rsid w:val="00691754"/>
    <w:rsid w:val="0069195C"/>
    <w:rsid w:val="006921C6"/>
    <w:rsid w:val="00692BC8"/>
    <w:rsid w:val="00692CD6"/>
    <w:rsid w:val="006952FA"/>
    <w:rsid w:val="00695D94"/>
    <w:rsid w:val="00695DA2"/>
    <w:rsid w:val="006961D8"/>
    <w:rsid w:val="00696728"/>
    <w:rsid w:val="00696AC9"/>
    <w:rsid w:val="00697E63"/>
    <w:rsid w:val="006A0006"/>
    <w:rsid w:val="006A01F4"/>
    <w:rsid w:val="006A043B"/>
    <w:rsid w:val="006A1150"/>
    <w:rsid w:val="006A130F"/>
    <w:rsid w:val="006A1614"/>
    <w:rsid w:val="006A2270"/>
    <w:rsid w:val="006A367F"/>
    <w:rsid w:val="006A3B04"/>
    <w:rsid w:val="006A3BFE"/>
    <w:rsid w:val="006A4DF4"/>
    <w:rsid w:val="006A4E20"/>
    <w:rsid w:val="006A5A56"/>
    <w:rsid w:val="006A6026"/>
    <w:rsid w:val="006A69DE"/>
    <w:rsid w:val="006B02CF"/>
    <w:rsid w:val="006B0331"/>
    <w:rsid w:val="006B143D"/>
    <w:rsid w:val="006B185A"/>
    <w:rsid w:val="006B1B6C"/>
    <w:rsid w:val="006B2595"/>
    <w:rsid w:val="006B2FEC"/>
    <w:rsid w:val="006B33D3"/>
    <w:rsid w:val="006B343F"/>
    <w:rsid w:val="006B3BDB"/>
    <w:rsid w:val="006B4C06"/>
    <w:rsid w:val="006B52DA"/>
    <w:rsid w:val="006B57E2"/>
    <w:rsid w:val="006B5E66"/>
    <w:rsid w:val="006B63C1"/>
    <w:rsid w:val="006B7192"/>
    <w:rsid w:val="006B7596"/>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C24"/>
    <w:rsid w:val="006D0DD5"/>
    <w:rsid w:val="006D16CA"/>
    <w:rsid w:val="006D1ABD"/>
    <w:rsid w:val="006D1D20"/>
    <w:rsid w:val="006D1ECF"/>
    <w:rsid w:val="006D223E"/>
    <w:rsid w:val="006D2F9B"/>
    <w:rsid w:val="006D44F3"/>
    <w:rsid w:val="006D4776"/>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AAC"/>
    <w:rsid w:val="006E2DAC"/>
    <w:rsid w:val="006E2E1B"/>
    <w:rsid w:val="006E59F6"/>
    <w:rsid w:val="006E5F73"/>
    <w:rsid w:val="006E6137"/>
    <w:rsid w:val="006E69E2"/>
    <w:rsid w:val="006E70F8"/>
    <w:rsid w:val="006E7318"/>
    <w:rsid w:val="006F0010"/>
    <w:rsid w:val="006F10CA"/>
    <w:rsid w:val="006F1483"/>
    <w:rsid w:val="006F19B6"/>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07E9A"/>
    <w:rsid w:val="00711570"/>
    <w:rsid w:val="0071222C"/>
    <w:rsid w:val="007126BF"/>
    <w:rsid w:val="00713C2D"/>
    <w:rsid w:val="00714793"/>
    <w:rsid w:val="00716C3D"/>
    <w:rsid w:val="00716D42"/>
    <w:rsid w:val="00716E91"/>
    <w:rsid w:val="00717B20"/>
    <w:rsid w:val="00720EE9"/>
    <w:rsid w:val="00721DBE"/>
    <w:rsid w:val="00722455"/>
    <w:rsid w:val="00722C70"/>
    <w:rsid w:val="00722EEC"/>
    <w:rsid w:val="0072455A"/>
    <w:rsid w:val="00724CB9"/>
    <w:rsid w:val="00726A2D"/>
    <w:rsid w:val="00726D13"/>
    <w:rsid w:val="00727144"/>
    <w:rsid w:val="00727C95"/>
    <w:rsid w:val="00730140"/>
    <w:rsid w:val="00730463"/>
    <w:rsid w:val="00731F4F"/>
    <w:rsid w:val="007330B4"/>
    <w:rsid w:val="00733D0F"/>
    <w:rsid w:val="0073425E"/>
    <w:rsid w:val="00734B5B"/>
    <w:rsid w:val="00734E1D"/>
    <w:rsid w:val="00735183"/>
    <w:rsid w:val="0073601B"/>
    <w:rsid w:val="0073638D"/>
    <w:rsid w:val="00736D1B"/>
    <w:rsid w:val="00737879"/>
    <w:rsid w:val="0074171A"/>
    <w:rsid w:val="00741988"/>
    <w:rsid w:val="00743009"/>
    <w:rsid w:val="00743772"/>
    <w:rsid w:val="007440A6"/>
    <w:rsid w:val="007446DB"/>
    <w:rsid w:val="00745FF1"/>
    <w:rsid w:val="007465BC"/>
    <w:rsid w:val="007509F8"/>
    <w:rsid w:val="00750DF0"/>
    <w:rsid w:val="00751939"/>
    <w:rsid w:val="007542BA"/>
    <w:rsid w:val="007544A2"/>
    <w:rsid w:val="007557D5"/>
    <w:rsid w:val="00756D98"/>
    <w:rsid w:val="00756EA6"/>
    <w:rsid w:val="00757718"/>
    <w:rsid w:val="0075782F"/>
    <w:rsid w:val="00760876"/>
    <w:rsid w:val="00761216"/>
    <w:rsid w:val="007613DB"/>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0BC"/>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3AF5"/>
    <w:rsid w:val="0079421B"/>
    <w:rsid w:val="00794CCE"/>
    <w:rsid w:val="007953EF"/>
    <w:rsid w:val="00795665"/>
    <w:rsid w:val="00796687"/>
    <w:rsid w:val="00797450"/>
    <w:rsid w:val="00797B47"/>
    <w:rsid w:val="00797D42"/>
    <w:rsid w:val="00797DEF"/>
    <w:rsid w:val="007A0AB2"/>
    <w:rsid w:val="007A0D7D"/>
    <w:rsid w:val="007A3D03"/>
    <w:rsid w:val="007A3D70"/>
    <w:rsid w:val="007A45A6"/>
    <w:rsid w:val="007A5222"/>
    <w:rsid w:val="007A5434"/>
    <w:rsid w:val="007A5ECB"/>
    <w:rsid w:val="007A6975"/>
    <w:rsid w:val="007A7DFA"/>
    <w:rsid w:val="007B08EC"/>
    <w:rsid w:val="007B1808"/>
    <w:rsid w:val="007B19CE"/>
    <w:rsid w:val="007B25BD"/>
    <w:rsid w:val="007B2628"/>
    <w:rsid w:val="007B3F61"/>
    <w:rsid w:val="007B4808"/>
    <w:rsid w:val="007B4AAE"/>
    <w:rsid w:val="007B4B90"/>
    <w:rsid w:val="007B5D3C"/>
    <w:rsid w:val="007B680B"/>
    <w:rsid w:val="007B69E6"/>
    <w:rsid w:val="007B6B05"/>
    <w:rsid w:val="007C0F72"/>
    <w:rsid w:val="007C0F93"/>
    <w:rsid w:val="007C2621"/>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0E5D"/>
    <w:rsid w:val="007E17BB"/>
    <w:rsid w:val="007E1997"/>
    <w:rsid w:val="007E35DE"/>
    <w:rsid w:val="007E3991"/>
    <w:rsid w:val="007E3C72"/>
    <w:rsid w:val="007E486B"/>
    <w:rsid w:val="007E6D59"/>
    <w:rsid w:val="007E7249"/>
    <w:rsid w:val="007E7BBE"/>
    <w:rsid w:val="007E7FB3"/>
    <w:rsid w:val="007F0446"/>
    <w:rsid w:val="007F1369"/>
    <w:rsid w:val="007F1D14"/>
    <w:rsid w:val="007F2991"/>
    <w:rsid w:val="007F29A7"/>
    <w:rsid w:val="007F2A29"/>
    <w:rsid w:val="007F4C31"/>
    <w:rsid w:val="007F5272"/>
    <w:rsid w:val="007F68FE"/>
    <w:rsid w:val="007F7284"/>
    <w:rsid w:val="007F7693"/>
    <w:rsid w:val="007F7BC9"/>
    <w:rsid w:val="0080038A"/>
    <w:rsid w:val="00800BB3"/>
    <w:rsid w:val="00801F2C"/>
    <w:rsid w:val="00803651"/>
    <w:rsid w:val="008039E6"/>
    <w:rsid w:val="00804E21"/>
    <w:rsid w:val="00805DEB"/>
    <w:rsid w:val="0080631C"/>
    <w:rsid w:val="00806788"/>
    <w:rsid w:val="00806CA6"/>
    <w:rsid w:val="00807ADB"/>
    <w:rsid w:val="008119A4"/>
    <w:rsid w:val="00812A5F"/>
    <w:rsid w:val="00812E76"/>
    <w:rsid w:val="00813665"/>
    <w:rsid w:val="008136FC"/>
    <w:rsid w:val="008143C3"/>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894"/>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0DF4"/>
    <w:rsid w:val="00862683"/>
    <w:rsid w:val="00862A27"/>
    <w:rsid w:val="00862CB7"/>
    <w:rsid w:val="00862FA3"/>
    <w:rsid w:val="00863279"/>
    <w:rsid w:val="00865454"/>
    <w:rsid w:val="0086574D"/>
    <w:rsid w:val="00866305"/>
    <w:rsid w:val="0086750D"/>
    <w:rsid w:val="00870766"/>
    <w:rsid w:val="00870DB2"/>
    <w:rsid w:val="0087102B"/>
    <w:rsid w:val="0087123E"/>
    <w:rsid w:val="00871690"/>
    <w:rsid w:val="00871EBD"/>
    <w:rsid w:val="008721AA"/>
    <w:rsid w:val="00873910"/>
    <w:rsid w:val="008745B7"/>
    <w:rsid w:val="008752E7"/>
    <w:rsid w:val="00876E14"/>
    <w:rsid w:val="0088106A"/>
    <w:rsid w:val="00881D28"/>
    <w:rsid w:val="00882243"/>
    <w:rsid w:val="00882503"/>
    <w:rsid w:val="0088256E"/>
    <w:rsid w:val="008831D1"/>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13D"/>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6218"/>
    <w:rsid w:val="008A7AC3"/>
    <w:rsid w:val="008B161B"/>
    <w:rsid w:val="008B2BC9"/>
    <w:rsid w:val="008B2D7F"/>
    <w:rsid w:val="008B3A64"/>
    <w:rsid w:val="008B3D65"/>
    <w:rsid w:val="008B459E"/>
    <w:rsid w:val="008B4A91"/>
    <w:rsid w:val="008B55EB"/>
    <w:rsid w:val="008B6481"/>
    <w:rsid w:val="008B737F"/>
    <w:rsid w:val="008B7483"/>
    <w:rsid w:val="008C0AAF"/>
    <w:rsid w:val="008C1106"/>
    <w:rsid w:val="008C2B99"/>
    <w:rsid w:val="008C2CF9"/>
    <w:rsid w:val="008C3C88"/>
    <w:rsid w:val="008C3FCF"/>
    <w:rsid w:val="008C4724"/>
    <w:rsid w:val="008C4ECD"/>
    <w:rsid w:val="008C5A85"/>
    <w:rsid w:val="008C5EAF"/>
    <w:rsid w:val="008C6BC2"/>
    <w:rsid w:val="008C731B"/>
    <w:rsid w:val="008D0E31"/>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11C1"/>
    <w:rsid w:val="00902022"/>
    <w:rsid w:val="009022F5"/>
    <w:rsid w:val="009024D0"/>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5C79"/>
    <w:rsid w:val="00916B31"/>
    <w:rsid w:val="00916DBA"/>
    <w:rsid w:val="00920355"/>
    <w:rsid w:val="00920595"/>
    <w:rsid w:val="00921067"/>
    <w:rsid w:val="009211F5"/>
    <w:rsid w:val="0092121A"/>
    <w:rsid w:val="00921C76"/>
    <w:rsid w:val="009221FF"/>
    <w:rsid w:val="00922FD6"/>
    <w:rsid w:val="00923BD7"/>
    <w:rsid w:val="0092494D"/>
    <w:rsid w:val="00927159"/>
    <w:rsid w:val="00927584"/>
    <w:rsid w:val="0093060E"/>
    <w:rsid w:val="00930B60"/>
    <w:rsid w:val="00930CCF"/>
    <w:rsid w:val="00932868"/>
    <w:rsid w:val="00932913"/>
    <w:rsid w:val="0093394D"/>
    <w:rsid w:val="0093575D"/>
    <w:rsid w:val="00936948"/>
    <w:rsid w:val="009374DB"/>
    <w:rsid w:val="0093767A"/>
    <w:rsid w:val="009407A0"/>
    <w:rsid w:val="00940CAA"/>
    <w:rsid w:val="00941147"/>
    <w:rsid w:val="009414F4"/>
    <w:rsid w:val="009419E8"/>
    <w:rsid w:val="0094268B"/>
    <w:rsid w:val="00943A5A"/>
    <w:rsid w:val="00944332"/>
    <w:rsid w:val="009443CD"/>
    <w:rsid w:val="00944875"/>
    <w:rsid w:val="00944C3B"/>
    <w:rsid w:val="0094530E"/>
    <w:rsid w:val="00945D8A"/>
    <w:rsid w:val="00947C68"/>
    <w:rsid w:val="00950E42"/>
    <w:rsid w:val="0095140F"/>
    <w:rsid w:val="0095196A"/>
    <w:rsid w:val="00951D09"/>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1D10"/>
    <w:rsid w:val="009722C2"/>
    <w:rsid w:val="00972EF6"/>
    <w:rsid w:val="00973D9B"/>
    <w:rsid w:val="00973FCC"/>
    <w:rsid w:val="0097414F"/>
    <w:rsid w:val="00974DFD"/>
    <w:rsid w:val="00976418"/>
    <w:rsid w:val="00976BCB"/>
    <w:rsid w:val="0098001B"/>
    <w:rsid w:val="0098069C"/>
    <w:rsid w:val="009809E6"/>
    <w:rsid w:val="0098123D"/>
    <w:rsid w:val="00981A0C"/>
    <w:rsid w:val="00982560"/>
    <w:rsid w:val="00982FF4"/>
    <w:rsid w:val="009839B4"/>
    <w:rsid w:val="00983C96"/>
    <w:rsid w:val="00984518"/>
    <w:rsid w:val="0098493E"/>
    <w:rsid w:val="00984D09"/>
    <w:rsid w:val="00985262"/>
    <w:rsid w:val="009854FD"/>
    <w:rsid w:val="0098558E"/>
    <w:rsid w:val="0098581D"/>
    <w:rsid w:val="009860C5"/>
    <w:rsid w:val="0098651D"/>
    <w:rsid w:val="00987BCF"/>
    <w:rsid w:val="0099019B"/>
    <w:rsid w:val="00990DE9"/>
    <w:rsid w:val="009915AF"/>
    <w:rsid w:val="0099207C"/>
    <w:rsid w:val="00993764"/>
    <w:rsid w:val="0099385C"/>
    <w:rsid w:val="00993BD2"/>
    <w:rsid w:val="00993CA1"/>
    <w:rsid w:val="00993CC8"/>
    <w:rsid w:val="0099413D"/>
    <w:rsid w:val="00994559"/>
    <w:rsid w:val="00995260"/>
    <w:rsid w:val="009955A3"/>
    <w:rsid w:val="009955F2"/>
    <w:rsid w:val="00996081"/>
    <w:rsid w:val="009968B7"/>
    <w:rsid w:val="00997479"/>
    <w:rsid w:val="009979AB"/>
    <w:rsid w:val="00997FB9"/>
    <w:rsid w:val="009A0102"/>
    <w:rsid w:val="009A0115"/>
    <w:rsid w:val="009A0203"/>
    <w:rsid w:val="009A04DC"/>
    <w:rsid w:val="009A09AB"/>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25D7"/>
    <w:rsid w:val="009B34D5"/>
    <w:rsid w:val="009B399F"/>
    <w:rsid w:val="009B3A1B"/>
    <w:rsid w:val="009B3DC5"/>
    <w:rsid w:val="009B4319"/>
    <w:rsid w:val="009B5118"/>
    <w:rsid w:val="009B647A"/>
    <w:rsid w:val="009B6660"/>
    <w:rsid w:val="009B6D67"/>
    <w:rsid w:val="009C088F"/>
    <w:rsid w:val="009C0BA3"/>
    <w:rsid w:val="009C0D58"/>
    <w:rsid w:val="009C0E64"/>
    <w:rsid w:val="009C142F"/>
    <w:rsid w:val="009C26E6"/>
    <w:rsid w:val="009C3913"/>
    <w:rsid w:val="009C3927"/>
    <w:rsid w:val="009D07E4"/>
    <w:rsid w:val="009D091F"/>
    <w:rsid w:val="009D0B6A"/>
    <w:rsid w:val="009D0D73"/>
    <w:rsid w:val="009D2480"/>
    <w:rsid w:val="009D2490"/>
    <w:rsid w:val="009D24C6"/>
    <w:rsid w:val="009D35F4"/>
    <w:rsid w:val="009D3D96"/>
    <w:rsid w:val="009D3E45"/>
    <w:rsid w:val="009D4D87"/>
    <w:rsid w:val="009D4EB3"/>
    <w:rsid w:val="009D5B99"/>
    <w:rsid w:val="009D667F"/>
    <w:rsid w:val="009D69F2"/>
    <w:rsid w:val="009D6BCE"/>
    <w:rsid w:val="009D6BEF"/>
    <w:rsid w:val="009E0037"/>
    <w:rsid w:val="009E0D3A"/>
    <w:rsid w:val="009E1664"/>
    <w:rsid w:val="009E1DE1"/>
    <w:rsid w:val="009E263C"/>
    <w:rsid w:val="009E28D2"/>
    <w:rsid w:val="009E3481"/>
    <w:rsid w:val="009E4603"/>
    <w:rsid w:val="009E6081"/>
    <w:rsid w:val="009E6375"/>
    <w:rsid w:val="009E6FD9"/>
    <w:rsid w:val="009F06D6"/>
    <w:rsid w:val="009F0D96"/>
    <w:rsid w:val="009F1376"/>
    <w:rsid w:val="009F2271"/>
    <w:rsid w:val="009F2379"/>
    <w:rsid w:val="009F36FC"/>
    <w:rsid w:val="009F38BB"/>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3D2"/>
    <w:rsid w:val="00A026B7"/>
    <w:rsid w:val="00A02E99"/>
    <w:rsid w:val="00A032B7"/>
    <w:rsid w:val="00A03351"/>
    <w:rsid w:val="00A03390"/>
    <w:rsid w:val="00A041C3"/>
    <w:rsid w:val="00A05515"/>
    <w:rsid w:val="00A0684F"/>
    <w:rsid w:val="00A0765E"/>
    <w:rsid w:val="00A07ABE"/>
    <w:rsid w:val="00A07E74"/>
    <w:rsid w:val="00A10BBC"/>
    <w:rsid w:val="00A10E3D"/>
    <w:rsid w:val="00A10E7A"/>
    <w:rsid w:val="00A112C3"/>
    <w:rsid w:val="00A1132B"/>
    <w:rsid w:val="00A11407"/>
    <w:rsid w:val="00A11D71"/>
    <w:rsid w:val="00A11DAA"/>
    <w:rsid w:val="00A133EA"/>
    <w:rsid w:val="00A13525"/>
    <w:rsid w:val="00A13963"/>
    <w:rsid w:val="00A13C86"/>
    <w:rsid w:val="00A1471D"/>
    <w:rsid w:val="00A15422"/>
    <w:rsid w:val="00A15430"/>
    <w:rsid w:val="00A1562D"/>
    <w:rsid w:val="00A15D39"/>
    <w:rsid w:val="00A169FD"/>
    <w:rsid w:val="00A16A86"/>
    <w:rsid w:val="00A173B6"/>
    <w:rsid w:val="00A17B52"/>
    <w:rsid w:val="00A17F4D"/>
    <w:rsid w:val="00A200AA"/>
    <w:rsid w:val="00A202DC"/>
    <w:rsid w:val="00A21184"/>
    <w:rsid w:val="00A21528"/>
    <w:rsid w:val="00A21712"/>
    <w:rsid w:val="00A229F2"/>
    <w:rsid w:val="00A2380D"/>
    <w:rsid w:val="00A244A6"/>
    <w:rsid w:val="00A24584"/>
    <w:rsid w:val="00A2477A"/>
    <w:rsid w:val="00A25A6B"/>
    <w:rsid w:val="00A260B7"/>
    <w:rsid w:val="00A27181"/>
    <w:rsid w:val="00A27CD5"/>
    <w:rsid w:val="00A27FD6"/>
    <w:rsid w:val="00A3050B"/>
    <w:rsid w:val="00A3062A"/>
    <w:rsid w:val="00A308AA"/>
    <w:rsid w:val="00A31D0B"/>
    <w:rsid w:val="00A31D4A"/>
    <w:rsid w:val="00A32648"/>
    <w:rsid w:val="00A32D47"/>
    <w:rsid w:val="00A33A08"/>
    <w:rsid w:val="00A3468E"/>
    <w:rsid w:val="00A34D78"/>
    <w:rsid w:val="00A35AC0"/>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1D76"/>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624"/>
    <w:rsid w:val="00A65B18"/>
    <w:rsid w:val="00A65FC5"/>
    <w:rsid w:val="00A668CC"/>
    <w:rsid w:val="00A66D8B"/>
    <w:rsid w:val="00A66DB1"/>
    <w:rsid w:val="00A67D7B"/>
    <w:rsid w:val="00A67F84"/>
    <w:rsid w:val="00A71490"/>
    <w:rsid w:val="00A71C6F"/>
    <w:rsid w:val="00A72143"/>
    <w:rsid w:val="00A73212"/>
    <w:rsid w:val="00A7377D"/>
    <w:rsid w:val="00A73D0C"/>
    <w:rsid w:val="00A744DA"/>
    <w:rsid w:val="00A7486C"/>
    <w:rsid w:val="00A74AFC"/>
    <w:rsid w:val="00A750B6"/>
    <w:rsid w:val="00A75153"/>
    <w:rsid w:val="00A75CF9"/>
    <w:rsid w:val="00A76559"/>
    <w:rsid w:val="00A77DAD"/>
    <w:rsid w:val="00A77F71"/>
    <w:rsid w:val="00A80841"/>
    <w:rsid w:val="00A8148C"/>
    <w:rsid w:val="00A817C7"/>
    <w:rsid w:val="00A81903"/>
    <w:rsid w:val="00A819FA"/>
    <w:rsid w:val="00A81C91"/>
    <w:rsid w:val="00A81FBD"/>
    <w:rsid w:val="00A82178"/>
    <w:rsid w:val="00A82AD2"/>
    <w:rsid w:val="00A82F8F"/>
    <w:rsid w:val="00A83FE0"/>
    <w:rsid w:val="00A84799"/>
    <w:rsid w:val="00A84E30"/>
    <w:rsid w:val="00A84F49"/>
    <w:rsid w:val="00A8529D"/>
    <w:rsid w:val="00A86252"/>
    <w:rsid w:val="00A86C02"/>
    <w:rsid w:val="00A86C98"/>
    <w:rsid w:val="00A8767B"/>
    <w:rsid w:val="00A908F7"/>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69F"/>
    <w:rsid w:val="00AB1E98"/>
    <w:rsid w:val="00AB1F38"/>
    <w:rsid w:val="00AB2145"/>
    <w:rsid w:val="00AB3581"/>
    <w:rsid w:val="00AB4097"/>
    <w:rsid w:val="00AB444A"/>
    <w:rsid w:val="00AB5F36"/>
    <w:rsid w:val="00AC1477"/>
    <w:rsid w:val="00AC17DE"/>
    <w:rsid w:val="00AC1A6C"/>
    <w:rsid w:val="00AC1FEB"/>
    <w:rsid w:val="00AC23E6"/>
    <w:rsid w:val="00AC281D"/>
    <w:rsid w:val="00AC29B6"/>
    <w:rsid w:val="00AC2A1E"/>
    <w:rsid w:val="00AC360B"/>
    <w:rsid w:val="00AC3708"/>
    <w:rsid w:val="00AC3E2F"/>
    <w:rsid w:val="00AC4EC8"/>
    <w:rsid w:val="00AC501A"/>
    <w:rsid w:val="00AC62CD"/>
    <w:rsid w:val="00AC69E7"/>
    <w:rsid w:val="00AC6BF7"/>
    <w:rsid w:val="00AC7532"/>
    <w:rsid w:val="00AC7EC6"/>
    <w:rsid w:val="00AD0087"/>
    <w:rsid w:val="00AD26E2"/>
    <w:rsid w:val="00AD270C"/>
    <w:rsid w:val="00AD2F18"/>
    <w:rsid w:val="00AD320D"/>
    <w:rsid w:val="00AD461A"/>
    <w:rsid w:val="00AD560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CE9"/>
    <w:rsid w:val="00AE4EB5"/>
    <w:rsid w:val="00AE5251"/>
    <w:rsid w:val="00AE569F"/>
    <w:rsid w:val="00AE5ACE"/>
    <w:rsid w:val="00AE5D7B"/>
    <w:rsid w:val="00AE5ED8"/>
    <w:rsid w:val="00AE7E71"/>
    <w:rsid w:val="00AF1450"/>
    <w:rsid w:val="00AF1961"/>
    <w:rsid w:val="00AF329C"/>
    <w:rsid w:val="00AF445A"/>
    <w:rsid w:val="00AF4FE8"/>
    <w:rsid w:val="00AF5C6A"/>
    <w:rsid w:val="00AF60ED"/>
    <w:rsid w:val="00AF65D2"/>
    <w:rsid w:val="00AF68E0"/>
    <w:rsid w:val="00AF7845"/>
    <w:rsid w:val="00AF7CDF"/>
    <w:rsid w:val="00B00198"/>
    <w:rsid w:val="00B00CF4"/>
    <w:rsid w:val="00B013EC"/>
    <w:rsid w:val="00B014CD"/>
    <w:rsid w:val="00B01C5C"/>
    <w:rsid w:val="00B01D06"/>
    <w:rsid w:val="00B02A09"/>
    <w:rsid w:val="00B03417"/>
    <w:rsid w:val="00B034C6"/>
    <w:rsid w:val="00B035D0"/>
    <w:rsid w:val="00B04652"/>
    <w:rsid w:val="00B049DD"/>
    <w:rsid w:val="00B05158"/>
    <w:rsid w:val="00B05D39"/>
    <w:rsid w:val="00B05D3A"/>
    <w:rsid w:val="00B060A2"/>
    <w:rsid w:val="00B06589"/>
    <w:rsid w:val="00B071C7"/>
    <w:rsid w:val="00B07430"/>
    <w:rsid w:val="00B07D71"/>
    <w:rsid w:val="00B10DB5"/>
    <w:rsid w:val="00B1117E"/>
    <w:rsid w:val="00B1132D"/>
    <w:rsid w:val="00B11695"/>
    <w:rsid w:val="00B119F4"/>
    <w:rsid w:val="00B12FDF"/>
    <w:rsid w:val="00B147FA"/>
    <w:rsid w:val="00B1480A"/>
    <w:rsid w:val="00B15D00"/>
    <w:rsid w:val="00B15EAA"/>
    <w:rsid w:val="00B164C7"/>
    <w:rsid w:val="00B16D72"/>
    <w:rsid w:val="00B17693"/>
    <w:rsid w:val="00B17BC2"/>
    <w:rsid w:val="00B17EE1"/>
    <w:rsid w:val="00B205FA"/>
    <w:rsid w:val="00B2078E"/>
    <w:rsid w:val="00B22B00"/>
    <w:rsid w:val="00B231A0"/>
    <w:rsid w:val="00B231AD"/>
    <w:rsid w:val="00B232F0"/>
    <w:rsid w:val="00B23A64"/>
    <w:rsid w:val="00B241EE"/>
    <w:rsid w:val="00B24812"/>
    <w:rsid w:val="00B24845"/>
    <w:rsid w:val="00B24F33"/>
    <w:rsid w:val="00B25FA6"/>
    <w:rsid w:val="00B26097"/>
    <w:rsid w:val="00B30632"/>
    <w:rsid w:val="00B31866"/>
    <w:rsid w:val="00B31C4B"/>
    <w:rsid w:val="00B32176"/>
    <w:rsid w:val="00B334EF"/>
    <w:rsid w:val="00B33D8D"/>
    <w:rsid w:val="00B343B1"/>
    <w:rsid w:val="00B34B2B"/>
    <w:rsid w:val="00B36431"/>
    <w:rsid w:val="00B36829"/>
    <w:rsid w:val="00B37166"/>
    <w:rsid w:val="00B372E0"/>
    <w:rsid w:val="00B375A2"/>
    <w:rsid w:val="00B405BD"/>
    <w:rsid w:val="00B4067D"/>
    <w:rsid w:val="00B40B23"/>
    <w:rsid w:val="00B41CD9"/>
    <w:rsid w:val="00B4254B"/>
    <w:rsid w:val="00B4265A"/>
    <w:rsid w:val="00B430D4"/>
    <w:rsid w:val="00B443A2"/>
    <w:rsid w:val="00B44605"/>
    <w:rsid w:val="00B44637"/>
    <w:rsid w:val="00B4480E"/>
    <w:rsid w:val="00B45961"/>
    <w:rsid w:val="00B45CE8"/>
    <w:rsid w:val="00B46BBF"/>
    <w:rsid w:val="00B4731B"/>
    <w:rsid w:val="00B47ED4"/>
    <w:rsid w:val="00B500F2"/>
    <w:rsid w:val="00B50B41"/>
    <w:rsid w:val="00B5180E"/>
    <w:rsid w:val="00B51D94"/>
    <w:rsid w:val="00B53D31"/>
    <w:rsid w:val="00B5475D"/>
    <w:rsid w:val="00B54827"/>
    <w:rsid w:val="00B55144"/>
    <w:rsid w:val="00B5517B"/>
    <w:rsid w:val="00B55C6E"/>
    <w:rsid w:val="00B56943"/>
    <w:rsid w:val="00B57E65"/>
    <w:rsid w:val="00B60498"/>
    <w:rsid w:val="00B60C32"/>
    <w:rsid w:val="00B61AA3"/>
    <w:rsid w:val="00B61B52"/>
    <w:rsid w:val="00B61F23"/>
    <w:rsid w:val="00B6261A"/>
    <w:rsid w:val="00B62A46"/>
    <w:rsid w:val="00B63458"/>
    <w:rsid w:val="00B63B08"/>
    <w:rsid w:val="00B63EA9"/>
    <w:rsid w:val="00B642A1"/>
    <w:rsid w:val="00B64437"/>
    <w:rsid w:val="00B64674"/>
    <w:rsid w:val="00B6557F"/>
    <w:rsid w:val="00B65792"/>
    <w:rsid w:val="00B6645D"/>
    <w:rsid w:val="00B66C45"/>
    <w:rsid w:val="00B67CBC"/>
    <w:rsid w:val="00B70205"/>
    <w:rsid w:val="00B70ECB"/>
    <w:rsid w:val="00B717F2"/>
    <w:rsid w:val="00B7205A"/>
    <w:rsid w:val="00B72E17"/>
    <w:rsid w:val="00B73172"/>
    <w:rsid w:val="00B73C7B"/>
    <w:rsid w:val="00B73D22"/>
    <w:rsid w:val="00B73FDA"/>
    <w:rsid w:val="00B7417A"/>
    <w:rsid w:val="00B74786"/>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36D"/>
    <w:rsid w:val="00B91F6A"/>
    <w:rsid w:val="00B92E3D"/>
    <w:rsid w:val="00B93600"/>
    <w:rsid w:val="00B94696"/>
    <w:rsid w:val="00B94A6D"/>
    <w:rsid w:val="00B95219"/>
    <w:rsid w:val="00B953FA"/>
    <w:rsid w:val="00B9635F"/>
    <w:rsid w:val="00B9647B"/>
    <w:rsid w:val="00B97949"/>
    <w:rsid w:val="00B979CE"/>
    <w:rsid w:val="00B97BAA"/>
    <w:rsid w:val="00B97CCB"/>
    <w:rsid w:val="00BA00E3"/>
    <w:rsid w:val="00BA1E38"/>
    <w:rsid w:val="00BA2FA5"/>
    <w:rsid w:val="00BA3107"/>
    <w:rsid w:val="00BA3781"/>
    <w:rsid w:val="00BA3B89"/>
    <w:rsid w:val="00BA46D4"/>
    <w:rsid w:val="00BA4EE7"/>
    <w:rsid w:val="00BA5C03"/>
    <w:rsid w:val="00BA68C6"/>
    <w:rsid w:val="00BA6B66"/>
    <w:rsid w:val="00BA7E22"/>
    <w:rsid w:val="00BB09BF"/>
    <w:rsid w:val="00BB0FEA"/>
    <w:rsid w:val="00BB10CB"/>
    <w:rsid w:val="00BB202A"/>
    <w:rsid w:val="00BB2196"/>
    <w:rsid w:val="00BB2F46"/>
    <w:rsid w:val="00BB4999"/>
    <w:rsid w:val="00BB58B6"/>
    <w:rsid w:val="00BB5C2F"/>
    <w:rsid w:val="00BB74AA"/>
    <w:rsid w:val="00BB7C3A"/>
    <w:rsid w:val="00BC0DE5"/>
    <w:rsid w:val="00BC0FDC"/>
    <w:rsid w:val="00BC291C"/>
    <w:rsid w:val="00BC3B66"/>
    <w:rsid w:val="00BC43E4"/>
    <w:rsid w:val="00BC49B5"/>
    <w:rsid w:val="00BC4AEF"/>
    <w:rsid w:val="00BC5765"/>
    <w:rsid w:val="00BC589F"/>
    <w:rsid w:val="00BC5E84"/>
    <w:rsid w:val="00BC6FBD"/>
    <w:rsid w:val="00BC7FD9"/>
    <w:rsid w:val="00BC7FE7"/>
    <w:rsid w:val="00BD1007"/>
    <w:rsid w:val="00BD252F"/>
    <w:rsid w:val="00BD2619"/>
    <w:rsid w:val="00BD2F50"/>
    <w:rsid w:val="00BD3046"/>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0AE0"/>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72B"/>
    <w:rsid w:val="00C01928"/>
    <w:rsid w:val="00C02DF2"/>
    <w:rsid w:val="00C034CD"/>
    <w:rsid w:val="00C03F76"/>
    <w:rsid w:val="00C05169"/>
    <w:rsid w:val="00C059A7"/>
    <w:rsid w:val="00C05FC9"/>
    <w:rsid w:val="00C06A77"/>
    <w:rsid w:val="00C06E8A"/>
    <w:rsid w:val="00C075CA"/>
    <w:rsid w:val="00C1175B"/>
    <w:rsid w:val="00C13CBF"/>
    <w:rsid w:val="00C14326"/>
    <w:rsid w:val="00C143DF"/>
    <w:rsid w:val="00C1486F"/>
    <w:rsid w:val="00C15C36"/>
    <w:rsid w:val="00C1639E"/>
    <w:rsid w:val="00C16F6A"/>
    <w:rsid w:val="00C16F9A"/>
    <w:rsid w:val="00C17390"/>
    <w:rsid w:val="00C1789C"/>
    <w:rsid w:val="00C2035D"/>
    <w:rsid w:val="00C203C0"/>
    <w:rsid w:val="00C20C74"/>
    <w:rsid w:val="00C20FB4"/>
    <w:rsid w:val="00C2188C"/>
    <w:rsid w:val="00C22B0B"/>
    <w:rsid w:val="00C22EBD"/>
    <w:rsid w:val="00C23F6D"/>
    <w:rsid w:val="00C24554"/>
    <w:rsid w:val="00C25093"/>
    <w:rsid w:val="00C25274"/>
    <w:rsid w:val="00C26866"/>
    <w:rsid w:val="00C26A02"/>
    <w:rsid w:val="00C27DCE"/>
    <w:rsid w:val="00C30752"/>
    <w:rsid w:val="00C3084F"/>
    <w:rsid w:val="00C313D3"/>
    <w:rsid w:val="00C329A1"/>
    <w:rsid w:val="00C33D49"/>
    <w:rsid w:val="00C34053"/>
    <w:rsid w:val="00C34162"/>
    <w:rsid w:val="00C35529"/>
    <w:rsid w:val="00C356C4"/>
    <w:rsid w:val="00C3739D"/>
    <w:rsid w:val="00C418D4"/>
    <w:rsid w:val="00C423F2"/>
    <w:rsid w:val="00C4393D"/>
    <w:rsid w:val="00C44289"/>
    <w:rsid w:val="00C45F1A"/>
    <w:rsid w:val="00C4736A"/>
    <w:rsid w:val="00C4753D"/>
    <w:rsid w:val="00C47D86"/>
    <w:rsid w:val="00C506C1"/>
    <w:rsid w:val="00C51647"/>
    <w:rsid w:val="00C51909"/>
    <w:rsid w:val="00C51A9F"/>
    <w:rsid w:val="00C51EB6"/>
    <w:rsid w:val="00C52435"/>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5F38"/>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8A8"/>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2C80"/>
    <w:rsid w:val="00C93520"/>
    <w:rsid w:val="00C93704"/>
    <w:rsid w:val="00C9386F"/>
    <w:rsid w:val="00C95DC5"/>
    <w:rsid w:val="00C96405"/>
    <w:rsid w:val="00C977AC"/>
    <w:rsid w:val="00CA07BE"/>
    <w:rsid w:val="00CA0E0D"/>
    <w:rsid w:val="00CA101D"/>
    <w:rsid w:val="00CA2004"/>
    <w:rsid w:val="00CA4037"/>
    <w:rsid w:val="00CA4DCC"/>
    <w:rsid w:val="00CA50D9"/>
    <w:rsid w:val="00CA5225"/>
    <w:rsid w:val="00CA5590"/>
    <w:rsid w:val="00CA57BE"/>
    <w:rsid w:val="00CB0DA0"/>
    <w:rsid w:val="00CB12E2"/>
    <w:rsid w:val="00CB1327"/>
    <w:rsid w:val="00CB2169"/>
    <w:rsid w:val="00CB270C"/>
    <w:rsid w:val="00CB2B26"/>
    <w:rsid w:val="00CB3A78"/>
    <w:rsid w:val="00CB3EDF"/>
    <w:rsid w:val="00CB4CD3"/>
    <w:rsid w:val="00CB50E1"/>
    <w:rsid w:val="00CB52BF"/>
    <w:rsid w:val="00CB5C4A"/>
    <w:rsid w:val="00CB70C4"/>
    <w:rsid w:val="00CB770D"/>
    <w:rsid w:val="00CB7DAD"/>
    <w:rsid w:val="00CC07A7"/>
    <w:rsid w:val="00CC09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30"/>
    <w:rsid w:val="00CD6741"/>
    <w:rsid w:val="00CD69E7"/>
    <w:rsid w:val="00CD7220"/>
    <w:rsid w:val="00CE026B"/>
    <w:rsid w:val="00CE0AE3"/>
    <w:rsid w:val="00CE0FF2"/>
    <w:rsid w:val="00CE226D"/>
    <w:rsid w:val="00CE2C05"/>
    <w:rsid w:val="00CE30EB"/>
    <w:rsid w:val="00CE4D03"/>
    <w:rsid w:val="00CE59E9"/>
    <w:rsid w:val="00CE60EC"/>
    <w:rsid w:val="00CE6CD4"/>
    <w:rsid w:val="00CE742C"/>
    <w:rsid w:val="00CE7F7F"/>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5302"/>
    <w:rsid w:val="00D05854"/>
    <w:rsid w:val="00D07C94"/>
    <w:rsid w:val="00D07DE2"/>
    <w:rsid w:val="00D1065E"/>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328"/>
    <w:rsid w:val="00D26851"/>
    <w:rsid w:val="00D26998"/>
    <w:rsid w:val="00D26A70"/>
    <w:rsid w:val="00D27130"/>
    <w:rsid w:val="00D30FBF"/>
    <w:rsid w:val="00D31BAC"/>
    <w:rsid w:val="00D32549"/>
    <w:rsid w:val="00D331B0"/>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0F39"/>
    <w:rsid w:val="00D51448"/>
    <w:rsid w:val="00D52435"/>
    <w:rsid w:val="00D5342D"/>
    <w:rsid w:val="00D53A87"/>
    <w:rsid w:val="00D53E3C"/>
    <w:rsid w:val="00D55012"/>
    <w:rsid w:val="00D55D30"/>
    <w:rsid w:val="00D564E8"/>
    <w:rsid w:val="00D56858"/>
    <w:rsid w:val="00D572EC"/>
    <w:rsid w:val="00D575AB"/>
    <w:rsid w:val="00D576ED"/>
    <w:rsid w:val="00D5780F"/>
    <w:rsid w:val="00D60204"/>
    <w:rsid w:val="00D614DB"/>
    <w:rsid w:val="00D6229F"/>
    <w:rsid w:val="00D6230A"/>
    <w:rsid w:val="00D6256B"/>
    <w:rsid w:val="00D627EE"/>
    <w:rsid w:val="00D62CF4"/>
    <w:rsid w:val="00D63405"/>
    <w:rsid w:val="00D63B03"/>
    <w:rsid w:val="00D6499F"/>
    <w:rsid w:val="00D649D6"/>
    <w:rsid w:val="00D64E0B"/>
    <w:rsid w:val="00D65431"/>
    <w:rsid w:val="00D65736"/>
    <w:rsid w:val="00D657D5"/>
    <w:rsid w:val="00D66D69"/>
    <w:rsid w:val="00D67BD2"/>
    <w:rsid w:val="00D70B25"/>
    <w:rsid w:val="00D712EC"/>
    <w:rsid w:val="00D715AD"/>
    <w:rsid w:val="00D71A40"/>
    <w:rsid w:val="00D7231E"/>
    <w:rsid w:val="00D72942"/>
    <w:rsid w:val="00D733E6"/>
    <w:rsid w:val="00D7416E"/>
    <w:rsid w:val="00D74B64"/>
    <w:rsid w:val="00D757D5"/>
    <w:rsid w:val="00D75ABE"/>
    <w:rsid w:val="00D802B4"/>
    <w:rsid w:val="00D80598"/>
    <w:rsid w:val="00D80D8A"/>
    <w:rsid w:val="00D81704"/>
    <w:rsid w:val="00D829B7"/>
    <w:rsid w:val="00D834A7"/>
    <w:rsid w:val="00D85965"/>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511"/>
    <w:rsid w:val="00DA6A7C"/>
    <w:rsid w:val="00DB0369"/>
    <w:rsid w:val="00DB06CE"/>
    <w:rsid w:val="00DB07C0"/>
    <w:rsid w:val="00DB18BA"/>
    <w:rsid w:val="00DB196C"/>
    <w:rsid w:val="00DB1B52"/>
    <w:rsid w:val="00DB1FE2"/>
    <w:rsid w:val="00DB1FF9"/>
    <w:rsid w:val="00DB2064"/>
    <w:rsid w:val="00DB3214"/>
    <w:rsid w:val="00DB3647"/>
    <w:rsid w:val="00DB3EE2"/>
    <w:rsid w:val="00DB472C"/>
    <w:rsid w:val="00DB4FD9"/>
    <w:rsid w:val="00DB5185"/>
    <w:rsid w:val="00DB5A3D"/>
    <w:rsid w:val="00DB652F"/>
    <w:rsid w:val="00DC08EA"/>
    <w:rsid w:val="00DC0E7B"/>
    <w:rsid w:val="00DC1546"/>
    <w:rsid w:val="00DC1803"/>
    <w:rsid w:val="00DC1CAC"/>
    <w:rsid w:val="00DC392A"/>
    <w:rsid w:val="00DC3DD7"/>
    <w:rsid w:val="00DC4CF9"/>
    <w:rsid w:val="00DC4D3D"/>
    <w:rsid w:val="00DC4F7A"/>
    <w:rsid w:val="00DC5A7C"/>
    <w:rsid w:val="00DC5CE3"/>
    <w:rsid w:val="00DC5D55"/>
    <w:rsid w:val="00DC641D"/>
    <w:rsid w:val="00DC6C09"/>
    <w:rsid w:val="00DC7D15"/>
    <w:rsid w:val="00DD04B2"/>
    <w:rsid w:val="00DD12B9"/>
    <w:rsid w:val="00DD17C4"/>
    <w:rsid w:val="00DD27B8"/>
    <w:rsid w:val="00DD3073"/>
    <w:rsid w:val="00DD37AA"/>
    <w:rsid w:val="00DD3A2C"/>
    <w:rsid w:val="00DD3A46"/>
    <w:rsid w:val="00DD3ABE"/>
    <w:rsid w:val="00DD3F90"/>
    <w:rsid w:val="00DD41A9"/>
    <w:rsid w:val="00DD471B"/>
    <w:rsid w:val="00DD4F33"/>
    <w:rsid w:val="00DD4F62"/>
    <w:rsid w:val="00DD6368"/>
    <w:rsid w:val="00DD6B3F"/>
    <w:rsid w:val="00DE0140"/>
    <w:rsid w:val="00DE0318"/>
    <w:rsid w:val="00DE04E9"/>
    <w:rsid w:val="00DE079E"/>
    <w:rsid w:val="00DE0D95"/>
    <w:rsid w:val="00DE139C"/>
    <w:rsid w:val="00DE1610"/>
    <w:rsid w:val="00DE1B0A"/>
    <w:rsid w:val="00DE1E94"/>
    <w:rsid w:val="00DE2B36"/>
    <w:rsid w:val="00DE3183"/>
    <w:rsid w:val="00DE31D9"/>
    <w:rsid w:val="00DE336A"/>
    <w:rsid w:val="00DE455D"/>
    <w:rsid w:val="00DE4C2A"/>
    <w:rsid w:val="00DE4F5E"/>
    <w:rsid w:val="00DE5076"/>
    <w:rsid w:val="00DE543D"/>
    <w:rsid w:val="00DE62F6"/>
    <w:rsid w:val="00DE6FA6"/>
    <w:rsid w:val="00DE6FFC"/>
    <w:rsid w:val="00DE7326"/>
    <w:rsid w:val="00DE76B5"/>
    <w:rsid w:val="00DF0519"/>
    <w:rsid w:val="00DF1506"/>
    <w:rsid w:val="00DF23DD"/>
    <w:rsid w:val="00DF2513"/>
    <w:rsid w:val="00DF2873"/>
    <w:rsid w:val="00DF2D11"/>
    <w:rsid w:val="00DF3854"/>
    <w:rsid w:val="00DF38F3"/>
    <w:rsid w:val="00DF520D"/>
    <w:rsid w:val="00DF54BA"/>
    <w:rsid w:val="00DF5899"/>
    <w:rsid w:val="00DF660B"/>
    <w:rsid w:val="00DF7418"/>
    <w:rsid w:val="00E00553"/>
    <w:rsid w:val="00E01751"/>
    <w:rsid w:val="00E023A1"/>
    <w:rsid w:val="00E02CDF"/>
    <w:rsid w:val="00E036BE"/>
    <w:rsid w:val="00E03C44"/>
    <w:rsid w:val="00E04636"/>
    <w:rsid w:val="00E04C75"/>
    <w:rsid w:val="00E04FBD"/>
    <w:rsid w:val="00E053DF"/>
    <w:rsid w:val="00E05A95"/>
    <w:rsid w:val="00E068F5"/>
    <w:rsid w:val="00E06E4A"/>
    <w:rsid w:val="00E07616"/>
    <w:rsid w:val="00E07D4C"/>
    <w:rsid w:val="00E10224"/>
    <w:rsid w:val="00E103A5"/>
    <w:rsid w:val="00E10C6D"/>
    <w:rsid w:val="00E12693"/>
    <w:rsid w:val="00E134B5"/>
    <w:rsid w:val="00E13B66"/>
    <w:rsid w:val="00E13C93"/>
    <w:rsid w:val="00E14823"/>
    <w:rsid w:val="00E15C82"/>
    <w:rsid w:val="00E15CF3"/>
    <w:rsid w:val="00E162A1"/>
    <w:rsid w:val="00E163A9"/>
    <w:rsid w:val="00E16642"/>
    <w:rsid w:val="00E16B1A"/>
    <w:rsid w:val="00E173A0"/>
    <w:rsid w:val="00E178D6"/>
    <w:rsid w:val="00E17AF3"/>
    <w:rsid w:val="00E20A29"/>
    <w:rsid w:val="00E21272"/>
    <w:rsid w:val="00E217EF"/>
    <w:rsid w:val="00E2271E"/>
    <w:rsid w:val="00E22923"/>
    <w:rsid w:val="00E229BE"/>
    <w:rsid w:val="00E22BDE"/>
    <w:rsid w:val="00E2358E"/>
    <w:rsid w:val="00E239BD"/>
    <w:rsid w:val="00E244A6"/>
    <w:rsid w:val="00E24B3A"/>
    <w:rsid w:val="00E2549C"/>
    <w:rsid w:val="00E2581E"/>
    <w:rsid w:val="00E260A9"/>
    <w:rsid w:val="00E26B98"/>
    <w:rsid w:val="00E2755C"/>
    <w:rsid w:val="00E30668"/>
    <w:rsid w:val="00E30969"/>
    <w:rsid w:val="00E31AE3"/>
    <w:rsid w:val="00E31F65"/>
    <w:rsid w:val="00E32151"/>
    <w:rsid w:val="00E32D77"/>
    <w:rsid w:val="00E34B65"/>
    <w:rsid w:val="00E37898"/>
    <w:rsid w:val="00E40353"/>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050"/>
    <w:rsid w:val="00E62892"/>
    <w:rsid w:val="00E62984"/>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4E60"/>
    <w:rsid w:val="00E75081"/>
    <w:rsid w:val="00E75BAB"/>
    <w:rsid w:val="00E7603A"/>
    <w:rsid w:val="00E80D5B"/>
    <w:rsid w:val="00E819FD"/>
    <w:rsid w:val="00E82E63"/>
    <w:rsid w:val="00E83981"/>
    <w:rsid w:val="00E83EC8"/>
    <w:rsid w:val="00E848E9"/>
    <w:rsid w:val="00E84F81"/>
    <w:rsid w:val="00E85022"/>
    <w:rsid w:val="00E85B87"/>
    <w:rsid w:val="00E8619B"/>
    <w:rsid w:val="00E861C9"/>
    <w:rsid w:val="00E86B57"/>
    <w:rsid w:val="00E86E12"/>
    <w:rsid w:val="00E87CD7"/>
    <w:rsid w:val="00E87F96"/>
    <w:rsid w:val="00E90211"/>
    <w:rsid w:val="00E907DD"/>
    <w:rsid w:val="00E914EE"/>
    <w:rsid w:val="00E91E1F"/>
    <w:rsid w:val="00E928B3"/>
    <w:rsid w:val="00E9451C"/>
    <w:rsid w:val="00E94626"/>
    <w:rsid w:val="00E9466D"/>
    <w:rsid w:val="00E94A88"/>
    <w:rsid w:val="00E94B80"/>
    <w:rsid w:val="00E9530D"/>
    <w:rsid w:val="00E95919"/>
    <w:rsid w:val="00E95D06"/>
    <w:rsid w:val="00E97096"/>
    <w:rsid w:val="00EA0C92"/>
    <w:rsid w:val="00EA1EB0"/>
    <w:rsid w:val="00EA2727"/>
    <w:rsid w:val="00EA37EE"/>
    <w:rsid w:val="00EA40CF"/>
    <w:rsid w:val="00EA4576"/>
    <w:rsid w:val="00EA4852"/>
    <w:rsid w:val="00EA5112"/>
    <w:rsid w:val="00EA515D"/>
    <w:rsid w:val="00EA5308"/>
    <w:rsid w:val="00EA6C48"/>
    <w:rsid w:val="00EA756C"/>
    <w:rsid w:val="00EA793F"/>
    <w:rsid w:val="00EB0600"/>
    <w:rsid w:val="00EB0925"/>
    <w:rsid w:val="00EB0BFA"/>
    <w:rsid w:val="00EB130C"/>
    <w:rsid w:val="00EB397E"/>
    <w:rsid w:val="00EB3AA5"/>
    <w:rsid w:val="00EB567B"/>
    <w:rsid w:val="00EB6B6C"/>
    <w:rsid w:val="00EB6EDF"/>
    <w:rsid w:val="00EB7210"/>
    <w:rsid w:val="00EC0BBE"/>
    <w:rsid w:val="00EC15E1"/>
    <w:rsid w:val="00EC1C8D"/>
    <w:rsid w:val="00EC1EF1"/>
    <w:rsid w:val="00EC1F1E"/>
    <w:rsid w:val="00EC2092"/>
    <w:rsid w:val="00EC237A"/>
    <w:rsid w:val="00EC46AC"/>
    <w:rsid w:val="00EC552C"/>
    <w:rsid w:val="00EC6ACA"/>
    <w:rsid w:val="00EC6D4A"/>
    <w:rsid w:val="00EC7A9E"/>
    <w:rsid w:val="00ED13FC"/>
    <w:rsid w:val="00ED173D"/>
    <w:rsid w:val="00ED1791"/>
    <w:rsid w:val="00ED1C53"/>
    <w:rsid w:val="00ED3489"/>
    <w:rsid w:val="00ED355B"/>
    <w:rsid w:val="00ED3A85"/>
    <w:rsid w:val="00ED3BDB"/>
    <w:rsid w:val="00ED4BDD"/>
    <w:rsid w:val="00ED51D2"/>
    <w:rsid w:val="00ED5FB8"/>
    <w:rsid w:val="00ED6198"/>
    <w:rsid w:val="00EE1159"/>
    <w:rsid w:val="00EE29CC"/>
    <w:rsid w:val="00EE2B1C"/>
    <w:rsid w:val="00EE398E"/>
    <w:rsid w:val="00EE4D37"/>
    <w:rsid w:val="00EE51FF"/>
    <w:rsid w:val="00EE5407"/>
    <w:rsid w:val="00EE5B77"/>
    <w:rsid w:val="00EE6E6B"/>
    <w:rsid w:val="00EE7A6E"/>
    <w:rsid w:val="00EF04BA"/>
    <w:rsid w:val="00EF08C7"/>
    <w:rsid w:val="00EF09CF"/>
    <w:rsid w:val="00EF2B4A"/>
    <w:rsid w:val="00EF314C"/>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83C"/>
    <w:rsid w:val="00F1092B"/>
    <w:rsid w:val="00F11A98"/>
    <w:rsid w:val="00F13A34"/>
    <w:rsid w:val="00F13F12"/>
    <w:rsid w:val="00F144F4"/>
    <w:rsid w:val="00F14CEB"/>
    <w:rsid w:val="00F16416"/>
    <w:rsid w:val="00F21112"/>
    <w:rsid w:val="00F22226"/>
    <w:rsid w:val="00F22DC7"/>
    <w:rsid w:val="00F238B1"/>
    <w:rsid w:val="00F241A0"/>
    <w:rsid w:val="00F24782"/>
    <w:rsid w:val="00F2482B"/>
    <w:rsid w:val="00F24932"/>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92"/>
    <w:rsid w:val="00F36BA8"/>
    <w:rsid w:val="00F371CB"/>
    <w:rsid w:val="00F37348"/>
    <w:rsid w:val="00F4176D"/>
    <w:rsid w:val="00F41BF4"/>
    <w:rsid w:val="00F41C07"/>
    <w:rsid w:val="00F423B9"/>
    <w:rsid w:val="00F42FB2"/>
    <w:rsid w:val="00F436FD"/>
    <w:rsid w:val="00F44014"/>
    <w:rsid w:val="00F4499A"/>
    <w:rsid w:val="00F466E1"/>
    <w:rsid w:val="00F47696"/>
    <w:rsid w:val="00F47EFE"/>
    <w:rsid w:val="00F5009E"/>
    <w:rsid w:val="00F5107A"/>
    <w:rsid w:val="00F517A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201"/>
    <w:rsid w:val="00F65317"/>
    <w:rsid w:val="00F65B7B"/>
    <w:rsid w:val="00F66105"/>
    <w:rsid w:val="00F662C3"/>
    <w:rsid w:val="00F66A1A"/>
    <w:rsid w:val="00F66A88"/>
    <w:rsid w:val="00F66DD8"/>
    <w:rsid w:val="00F676D5"/>
    <w:rsid w:val="00F70211"/>
    <w:rsid w:val="00F703E4"/>
    <w:rsid w:val="00F710A5"/>
    <w:rsid w:val="00F71DF2"/>
    <w:rsid w:val="00F731B8"/>
    <w:rsid w:val="00F7339C"/>
    <w:rsid w:val="00F7375B"/>
    <w:rsid w:val="00F73DCF"/>
    <w:rsid w:val="00F7581B"/>
    <w:rsid w:val="00F7734A"/>
    <w:rsid w:val="00F775DE"/>
    <w:rsid w:val="00F77DD7"/>
    <w:rsid w:val="00F77F4A"/>
    <w:rsid w:val="00F80A0F"/>
    <w:rsid w:val="00F83F84"/>
    <w:rsid w:val="00F8434A"/>
    <w:rsid w:val="00F850DE"/>
    <w:rsid w:val="00F8572C"/>
    <w:rsid w:val="00F85E55"/>
    <w:rsid w:val="00F85EE4"/>
    <w:rsid w:val="00F878A2"/>
    <w:rsid w:val="00F8794F"/>
    <w:rsid w:val="00F9002E"/>
    <w:rsid w:val="00F905E8"/>
    <w:rsid w:val="00F91395"/>
    <w:rsid w:val="00F9176E"/>
    <w:rsid w:val="00F91D2C"/>
    <w:rsid w:val="00F92829"/>
    <w:rsid w:val="00F94356"/>
    <w:rsid w:val="00F94837"/>
    <w:rsid w:val="00F94D14"/>
    <w:rsid w:val="00F956E7"/>
    <w:rsid w:val="00F956E9"/>
    <w:rsid w:val="00F95BC4"/>
    <w:rsid w:val="00F96964"/>
    <w:rsid w:val="00F96C3D"/>
    <w:rsid w:val="00F97AE7"/>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B6FD5"/>
    <w:rsid w:val="00FC0355"/>
    <w:rsid w:val="00FC0F41"/>
    <w:rsid w:val="00FC2903"/>
    <w:rsid w:val="00FC3071"/>
    <w:rsid w:val="00FC3DCF"/>
    <w:rsid w:val="00FC5813"/>
    <w:rsid w:val="00FC58EB"/>
    <w:rsid w:val="00FC5BD4"/>
    <w:rsid w:val="00FC5BEC"/>
    <w:rsid w:val="00FC7D53"/>
    <w:rsid w:val="00FD06D9"/>
    <w:rsid w:val="00FD0D45"/>
    <w:rsid w:val="00FD128D"/>
    <w:rsid w:val="00FD12F2"/>
    <w:rsid w:val="00FD174D"/>
    <w:rsid w:val="00FD1D13"/>
    <w:rsid w:val="00FD1E0D"/>
    <w:rsid w:val="00FD1E2C"/>
    <w:rsid w:val="00FD2502"/>
    <w:rsid w:val="00FD274F"/>
    <w:rsid w:val="00FD2C3F"/>
    <w:rsid w:val="00FD2E54"/>
    <w:rsid w:val="00FD3A05"/>
    <w:rsid w:val="00FD3E6B"/>
    <w:rsid w:val="00FD42B8"/>
    <w:rsid w:val="00FD4402"/>
    <w:rsid w:val="00FD5748"/>
    <w:rsid w:val="00FD686C"/>
    <w:rsid w:val="00FD76E4"/>
    <w:rsid w:val="00FD7797"/>
    <w:rsid w:val="00FD77AC"/>
    <w:rsid w:val="00FD77B8"/>
    <w:rsid w:val="00FD78DF"/>
    <w:rsid w:val="00FD7FE4"/>
    <w:rsid w:val="00FE00D3"/>
    <w:rsid w:val="00FE05ED"/>
    <w:rsid w:val="00FE0A3F"/>
    <w:rsid w:val="00FE11DB"/>
    <w:rsid w:val="00FE13F1"/>
    <w:rsid w:val="00FE2F28"/>
    <w:rsid w:val="00FE33CE"/>
    <w:rsid w:val="00FE3409"/>
    <w:rsid w:val="00FE3BE5"/>
    <w:rsid w:val="00FE4917"/>
    <w:rsid w:val="00FE4D74"/>
    <w:rsid w:val="00FE505C"/>
    <w:rsid w:val="00FE51A9"/>
    <w:rsid w:val="00FE52D3"/>
    <w:rsid w:val="00FE67BE"/>
    <w:rsid w:val="00FE756D"/>
    <w:rsid w:val="00FE7F93"/>
    <w:rsid w:val="00FF04A2"/>
    <w:rsid w:val="00FF0852"/>
    <w:rsid w:val="00FF0BE6"/>
    <w:rsid w:val="00FF1154"/>
    <w:rsid w:val="00FF1DC2"/>
    <w:rsid w:val="00FF2187"/>
    <w:rsid w:val="00FF21B2"/>
    <w:rsid w:val="00FF25C7"/>
    <w:rsid w:val="00FF2BDD"/>
    <w:rsid w:val="00FF40B2"/>
    <w:rsid w:val="00FF4BC3"/>
    <w:rsid w:val="00FF5080"/>
    <w:rsid w:val="00FF6875"/>
    <w:rsid w:val="00FF6B1B"/>
    <w:rsid w:val="00FF6F68"/>
    <w:rsid w:val="00FF761C"/>
    <w:rsid w:val="00FF79B3"/>
    <w:rsid w:val="00FF79F5"/>
    <w:rsid w:val="00FF7D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Mencinsinresolver3">
    <w:name w:val="Mención sin resolver3"/>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 w:type="paragraph" w:customStyle="1" w:styleId="pf0">
    <w:name w:val="pf0"/>
    <w:basedOn w:val="Normal"/>
    <w:rsid w:val="008C0AAF"/>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64030340">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openxmlformats.org/officeDocument/2006/relationships/hyperlink" Target="https://orcid.org/0000-0001-6601-959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e7f1e7-120d-48ad-8851-c732603b4177">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62145-5E01-4244-A088-4403DE747DEA}">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2</TotalTime>
  <Pages>26</Pages>
  <Words>47908</Words>
  <Characters>273082</Characters>
  <Application>Microsoft Office Word</Application>
  <DocSecurity>0</DocSecurity>
  <Lines>2275</Lines>
  <Paragraphs>640</Paragraphs>
  <ScaleCrop>false</ScaleCrop>
  <Company/>
  <LinksUpToDate>false</LinksUpToDate>
  <CharactersWithSpaces>320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285</cp:revision>
  <cp:lastPrinted>2024-01-22T16:16:00Z</cp:lastPrinted>
  <dcterms:created xsi:type="dcterms:W3CDTF">2024-03-05T16:08:00Z</dcterms:created>
  <dcterms:modified xsi:type="dcterms:W3CDTF">2024-03-22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